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tblInd w:w="-284" w:type="dxa"/>
        <w:tblLayout w:type="fixed"/>
        <w:tblCellMar>
          <w:left w:w="0" w:type="dxa"/>
          <w:right w:w="0" w:type="dxa"/>
        </w:tblCellMar>
        <w:tblLook w:val="0000" w:firstRow="0" w:lastRow="0" w:firstColumn="0" w:lastColumn="0" w:noHBand="0" w:noVBand="0"/>
      </w:tblPr>
      <w:tblGrid>
        <w:gridCol w:w="9640"/>
      </w:tblGrid>
      <w:tr w:rsidR="00E60CFC" w:rsidTr="005760D7">
        <w:trPr>
          <w:cantSplit/>
        </w:trPr>
        <w:tc>
          <w:tcPr>
            <w:tcW w:w="9640" w:type="dxa"/>
            <w:shd w:val="clear" w:color="auto" w:fill="auto"/>
          </w:tcPr>
          <w:p w:rsidR="00E60CFC" w:rsidRDefault="00E60CFC" w:rsidP="005760D7">
            <w:pPr>
              <w:snapToGrid w:val="0"/>
              <w:jc w:val="center"/>
              <w:rPr>
                <w:rFonts w:ascii="VNI-Times" w:hAnsi="VNI-Times" w:cs="VNI-Times"/>
              </w:rPr>
            </w:pPr>
            <w:bookmarkStart w:id="0" w:name="_gjdgxs" w:colFirst="0" w:colLast="0"/>
            <w:bookmarkEnd w:id="0"/>
            <w:r>
              <w:rPr>
                <w:noProof/>
              </w:rPr>
              <mc:AlternateContent>
                <mc:Choice Requires="wps">
                  <w:drawing>
                    <wp:anchor distT="0" distB="0" distL="114300" distR="114300" simplePos="0" relativeHeight="251660288" behindDoc="0" locked="0" layoutInCell="1" allowOverlap="1">
                      <wp:simplePos x="0" y="0"/>
                      <wp:positionH relativeFrom="margin">
                        <wp:posOffset>-275590</wp:posOffset>
                      </wp:positionH>
                      <wp:positionV relativeFrom="paragraph">
                        <wp:posOffset>43180</wp:posOffset>
                      </wp:positionV>
                      <wp:extent cx="6309995" cy="9255125"/>
                      <wp:effectExtent l="10795" t="10795" r="13335" b="11430"/>
                      <wp:wrapNone/>
                      <wp:docPr id="42"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09995" cy="9255125"/>
                              </a:xfrm>
                              <a:prstGeom prst="rect">
                                <a:avLst/>
                              </a:prstGeom>
                              <a:noFill/>
                              <a:ln w="9360" cap="sq">
                                <a:solidFill>
                                  <a:srgbClr val="000000"/>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non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64C8D7F4" id="Rectangle 42" o:spid="_x0000_s1026" style="position:absolute;margin-left:-21.7pt;margin-top:3.4pt;width:496.85pt;height:728.75pt;z-index:251660288;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" filled="f" strokeweight=".26mm">
                      <v:stroke endcap="square"/>
                      <w10:wrap anchorx="margin"/>
                    </v:rect>
                  </w:pict>
                </mc:Fallback>
              </mc:AlternateContent>
            </w:r>
            <w:r>
              <w:rPr>
                <w:noProof/>
              </w:rPr>
              <mc:AlternateContent>
                <mc:Choice Requires="wps">
                  <w:drawing>
                    <wp:anchor distT="0" distB="0" distL="114300" distR="114300" simplePos="0" relativeHeight="251661312" behindDoc="1" locked="0" layoutInCell="1" allowOverlap="1">
                      <wp:simplePos x="0" y="0"/>
                      <wp:positionH relativeFrom="margin">
                        <wp:posOffset>-224790</wp:posOffset>
                      </wp:positionH>
                      <wp:positionV relativeFrom="paragraph">
                        <wp:posOffset>-4445</wp:posOffset>
                      </wp:positionV>
                      <wp:extent cx="6224905" cy="9348470"/>
                      <wp:effectExtent l="13970" t="10795" r="9525" b="13335"/>
                      <wp:wrapNone/>
                      <wp:docPr id="4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24905" cy="9348470"/>
                              </a:xfrm>
                              <a:prstGeom prst="rect">
                                <a:avLst/>
                              </a:prstGeom>
                              <a:noFill/>
                              <a:ln w="9360" cap="sq">
                                <a:solidFill>
                                  <a:srgbClr val="000000"/>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non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61F6C714" id="Rectangle 41" o:spid="_x0000_s1026" style="position:absolute;margin-left:-17.7pt;margin-top:-.35pt;width:490.15pt;height:736.1pt;z-index:-251655168;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" filled="f" strokeweight=".26mm">
                      <v:stroke endcap="square"/>
                      <w10:wrap anchorx="margin"/>
                    </v:rect>
                  </w:pict>
                </mc:Fallback>
              </mc:AlternateContent>
            </w:r>
          </w:p>
          <w:p w:rsidR="00E60CFC" w:rsidRPr="00BD0748" w:rsidRDefault="00E60CFC" w:rsidP="00BD0748">
            <w:pPr>
              <w:spacing w:line="240" w:lineRule="auto"/>
              <w:ind w:firstLine="15"/>
              <w:jc w:val="center"/>
              <w:rPr>
                <w:b/>
              </w:rPr>
            </w:pPr>
            <w:r w:rsidRPr="00BD0748">
              <w:rPr>
                <w:b/>
              </w:rPr>
              <w:t>BỘ GIÁO DỤC VÀ ĐÀO TẠO</w:t>
            </w:r>
          </w:p>
          <w:p w:rsidR="00E60CFC" w:rsidRPr="00BD0748" w:rsidRDefault="00E60CFC" w:rsidP="00BD0748">
            <w:pPr>
              <w:spacing w:line="240" w:lineRule="auto"/>
              <w:ind w:firstLine="15"/>
              <w:jc w:val="center"/>
              <w:rPr>
                <w:b/>
              </w:rPr>
            </w:pPr>
            <w:r w:rsidRPr="00BD0748">
              <w:rPr>
                <w:b/>
              </w:rPr>
              <w:t>TRƯỜNG ĐẠI HỌC HOA SEN</w:t>
            </w:r>
          </w:p>
          <w:p w:rsidR="00E60CFC" w:rsidRPr="00BD0748" w:rsidRDefault="00E60CFC" w:rsidP="00BD0748">
            <w:pPr>
              <w:spacing w:line="240" w:lineRule="auto"/>
              <w:ind w:firstLine="15"/>
              <w:jc w:val="center"/>
              <w:rPr>
                <w:b/>
              </w:rPr>
            </w:pPr>
            <w:r w:rsidRPr="00BD0748">
              <w:rPr>
                <w:b/>
                <w:bCs/>
                <w:szCs w:val="26"/>
              </w:rPr>
              <w:t>KHOA HỌC VÀ KỸ THUẬT</w:t>
            </w:r>
          </w:p>
          <w:p w:rsidR="00E60CFC" w:rsidRDefault="00E60CFC" w:rsidP="005760D7">
            <w:pPr>
              <w:rPr>
                <w:b/>
                <w:bCs/>
                <w:sz w:val="28"/>
                <w:szCs w:val="28"/>
              </w:rPr>
            </w:pPr>
          </w:p>
        </w:tc>
      </w:tr>
      <w:tr w:rsidR="00BD0748" w:rsidTr="005760D7">
        <w:trPr>
          <w:cantSplit/>
        </w:trPr>
        <w:tc>
          <w:tcPr>
            <w:tcW w:w="9640" w:type="dxa"/>
            <w:shd w:val="clear" w:color="auto" w:fill="auto"/>
          </w:tcPr>
          <w:p w:rsidR="00BD0748" w:rsidRDefault="00BD0748" w:rsidP="00BD0748">
            <w:pPr>
              <w:snapToGrid w:val="0"/>
              <w:ind w:firstLine="0"/>
              <w:rPr>
                <w:noProof/>
              </w:rPr>
            </w:pPr>
          </w:p>
        </w:tc>
      </w:tr>
    </w:tbl>
    <w:p w:rsidR="00E60CFC" w:rsidRDefault="006F0AAA" w:rsidP="00E60CFC">
      <w:pPr>
        <w:jc w:val="center"/>
        <w:rPr>
          <w:rFonts w:ascii="VNI-Times" w:hAnsi="VNI-Times" w:cs="VNI-Times"/>
          <w:b/>
          <w:sz w:val="44"/>
        </w:rPr>
      </w:pPr>
      <w:r>
        <w:rPr>
          <w:noProof/>
        </w:rPr>
        <mc:AlternateContent>
          <mc:Choice Requires="wps">
            <w:drawing>
              <wp:anchor distT="0" distB="0" distL="114300" distR="114300" simplePos="0" relativeHeight="251659264" behindDoc="0" locked="0" layoutInCell="1" allowOverlap="1" wp14:anchorId="07B0E7F3" wp14:editId="28BEFC2B">
                <wp:simplePos x="0" y="0"/>
                <wp:positionH relativeFrom="column">
                  <wp:posOffset>621030</wp:posOffset>
                </wp:positionH>
                <wp:positionV relativeFrom="paragraph">
                  <wp:posOffset>456564</wp:posOffset>
                </wp:positionV>
                <wp:extent cx="4686300" cy="1019175"/>
                <wp:effectExtent l="0" t="0" r="0" b="0"/>
                <wp:wrapNone/>
                <wp:docPr id="40"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4686300" cy="1019175"/>
                        </a:xfrm>
                        <a:prstGeom prst="rect">
                          <a:avLst/>
                        </a:prstGeom>
                        <a:extLst>
                          <a:ext uri="{91240B29-F687-4F45-9708-019B960494DF}">
                            <a14:hiddenLine xmlns:a14="http://schemas.microsoft.com/office/drawing/2010/main" w="9525" cap="flat">
                              <a:solidFill>
                                <a:srgbClr val="3465A4"/>
                              </a:solidFill>
                              <a:round/>
                              <a:headEnd/>
                              <a:tailEnd/>
                            </a14:hiddenLine>
                          </a:ext>
                        </a:extLst>
                      </wps:spPr>
                      <wps:txbx>
                        <w:txbxContent>
                          <w:p w:rsidR="00586274" w:rsidRPr="006F0AAA" w:rsidRDefault="00586274" w:rsidP="00E60CFC">
                            <w:pPr>
                              <w:pStyle w:val="NormalWeb"/>
                              <w:spacing w:before="0" w:beforeAutospacing="0" w:after="0" w:afterAutospacing="0"/>
                              <w:jc w:val="center"/>
                              <w:rPr>
                                <w:sz w:val="56"/>
                                <w:szCs w:val="44"/>
                              </w:rPr>
                            </w:pPr>
                            <w:r w:rsidRPr="006F0AAA">
                              <w:rPr>
                                <w:rFonts w:ascii="Tahoma" w:eastAsia="Tahoma" w:hAnsi="Tahoma" w:cs="Tahoma"/>
                                <w:color w:val="000000"/>
                                <w:sz w:val="56"/>
                                <w:szCs w:val="44"/>
                                <w14:shadow w14:blurRad="0" w14:dist="44196" w14:dir="1819416" w14:sx="100000" w14:sy="100000" w14:kx="0" w14:ky="0" w14:algn="ctr">
                                  <w14:srgbClr w14:val="C0C0C0"/>
                                </w14:shadow>
                              </w:rPr>
                              <w:t>ĐỒ ÁN CHUYÊN NGÀNH A</w:t>
                            </w:r>
                          </w:p>
                        </w:txbxContent>
                      </wps:txbx>
                      <wps:bodyPr wrap="square" numCol="1" fromWordArt="1">
                        <a:prstTxWarp prst="textPlain">
                          <a:avLst>
                            <a:gd name="adj" fmla="val 50000"/>
                          </a:avLst>
                        </a:prstTxWarp>
                        <a:noAutofit/>
                      </wps:bodyPr>
                    </wps:wsp>
                  </a:graphicData>
                </a:graphic>
                <wp14:sizeRelH relativeFrom="page">
                  <wp14:pctWidth>0</wp14:pctWidth>
                </wp14:sizeRelH>
                <wp14:sizeRelV relativeFrom="page">
                  <wp14:pctHeight>0</wp14:pctHeight>
                </wp14:sizeRelV>
              </wp:anchor>
            </w:drawing>
          </mc:Choice>
          <mc:Fallback>
            <w:pict>
              <v:shapetype w14:anchorId="07B0E7F3" id="_x0000_t202" coordsize="21600,21600" o:spt="202" path="m,l,21600r21600,l21600,xe">
                <v:stroke joinstyle="miter"/>
                <v:path gradientshapeok="t" o:connecttype="rect"/>
              </v:shapetype>
              <v:shape id="Text Box 40" o:spid="_x0000_s1026" type="#_x0000_t202" style="position:absolute;left:0;text-align:left;margin-left:48.9pt;margin-top:35.95pt;width:369pt;height:80.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" filled="f" stroked="f" strokecolor="#3465a4">
                <v:stroke joinstyle="round"/>
                <o:lock v:ext="edit" shapetype="t"/>
                <v:textbox>
                  <w:txbxContent>
                    <w:p w:rsidR="00586274" w:rsidRPr="006F0AAA" w:rsidRDefault="00586274" w:rsidP="00E60CFC">
                      <w:pPr>
                        <w:pStyle w:val="NormalWeb"/>
                        <w:spacing w:before="0" w:beforeAutospacing="0" w:after="0" w:afterAutospacing="0"/>
                        <w:jc w:val="center"/>
                        <w:rPr>
                          <w:sz w:val="56"/>
                          <w:szCs w:val="44"/>
                        </w:rPr>
                      </w:pPr>
                      <w:r w:rsidRPr="006F0AAA">
                        <w:rPr>
                          <w:rFonts w:ascii="Tahoma" w:eastAsia="Tahoma" w:hAnsi="Tahoma" w:cs="Tahoma"/>
                          <w:color w:val="000000"/>
                          <w:sz w:val="56"/>
                          <w:szCs w:val="44"/>
                          <w14:shadow w14:blurRad="0" w14:dist="44196" w14:dir="1819416" w14:sx="100000" w14:sy="100000" w14:kx="0" w14:ky="0" w14:algn="ctr">
                            <w14:srgbClr w14:val="C0C0C0"/>
                          </w14:shadow>
                        </w:rPr>
                        <w:t>ĐỒ ÁN CHUYÊN NGÀNH A</w:t>
                      </w:r>
                    </w:p>
                  </w:txbxContent>
                </v:textbox>
              </v:shape>
            </w:pict>
          </mc:Fallback>
        </mc:AlternateContent>
      </w:r>
    </w:p>
    <w:p w:rsidR="00E60CFC" w:rsidRDefault="00E60CFC" w:rsidP="00E60CFC">
      <w:pPr>
        <w:jc w:val="center"/>
        <w:rPr>
          <w:rFonts w:ascii="VNI-Times" w:hAnsi="VNI-Times" w:cs="VNI-Times"/>
          <w:b/>
          <w:sz w:val="44"/>
        </w:rPr>
      </w:pPr>
    </w:p>
    <w:p w:rsidR="00E60CFC" w:rsidRDefault="00E60CFC" w:rsidP="00E60CFC">
      <w:pPr>
        <w:jc w:val="center"/>
        <w:rPr>
          <w:rFonts w:ascii="VNI-Times" w:hAnsi="VNI-Times" w:cs="VNI-Times"/>
          <w:b/>
          <w:sz w:val="44"/>
        </w:rPr>
      </w:pPr>
    </w:p>
    <w:p w:rsidR="00E60CFC" w:rsidRDefault="00E60CFC" w:rsidP="00E60CFC">
      <w:pPr>
        <w:jc w:val="center"/>
        <w:rPr>
          <w:rFonts w:ascii="VNI-Times" w:hAnsi="VNI-Times" w:cs="VNI-Times"/>
          <w:b/>
          <w:sz w:val="44"/>
        </w:rPr>
      </w:pPr>
    </w:p>
    <w:p w:rsidR="00E60CFC" w:rsidRDefault="00E60CFC" w:rsidP="00E60CFC">
      <w:pPr>
        <w:tabs>
          <w:tab w:val="left" w:pos="1440"/>
          <w:tab w:val="left" w:pos="4680"/>
          <w:tab w:val="left" w:pos="4950"/>
        </w:tabs>
        <w:jc w:val="center"/>
        <w:rPr>
          <w:rFonts w:ascii="VNI-Times" w:hAnsi="VNI-Times" w:cs="VNI-Times"/>
          <w:b/>
          <w:sz w:val="44"/>
        </w:rPr>
      </w:pPr>
    </w:p>
    <w:p w:rsidR="00E60CFC" w:rsidRDefault="00E60CFC" w:rsidP="00E60CFC">
      <w:pPr>
        <w:tabs>
          <w:tab w:val="left" w:pos="1440"/>
          <w:tab w:val="left" w:pos="4680"/>
          <w:tab w:val="left" w:pos="4950"/>
        </w:tabs>
        <w:jc w:val="center"/>
        <w:rPr>
          <w:rFonts w:ascii="VNI-Times" w:hAnsi="VNI-Times" w:cs="VNI-Times"/>
          <w:b/>
          <w:sz w:val="44"/>
        </w:rPr>
      </w:pPr>
    </w:p>
    <w:p w:rsidR="00E60CFC" w:rsidRPr="00381278" w:rsidRDefault="00E60CFC" w:rsidP="00381278">
      <w:pPr>
        <w:tabs>
          <w:tab w:val="left" w:pos="1440"/>
          <w:tab w:val="left" w:pos="4680"/>
        </w:tabs>
        <w:ind w:firstLine="0"/>
        <w:jc w:val="center"/>
        <w:rPr>
          <w:sz w:val="28"/>
        </w:rPr>
      </w:pPr>
      <w:r w:rsidRPr="00381278">
        <w:rPr>
          <w:b/>
          <w:sz w:val="36"/>
        </w:rPr>
        <w:t>Tên đề tài: Xây dựng chương trình quản lí bệnh nhân tại phòng khám nhi</w:t>
      </w:r>
    </w:p>
    <w:p w:rsidR="00E60CFC" w:rsidRDefault="00E60CFC" w:rsidP="00E60CFC">
      <w:pPr>
        <w:tabs>
          <w:tab w:val="left" w:pos="1440"/>
          <w:tab w:val="left" w:pos="4680"/>
        </w:tabs>
        <w:rPr>
          <w:rFonts w:ascii="VNI-Times" w:hAnsi="VNI-Times" w:cs="VNI-Times"/>
          <w:b/>
          <w:sz w:val="32"/>
        </w:rPr>
      </w:pPr>
    </w:p>
    <w:p w:rsidR="00E60CFC" w:rsidRDefault="00E60CFC" w:rsidP="00E60CFC">
      <w:pPr>
        <w:tabs>
          <w:tab w:val="left" w:pos="1440"/>
          <w:tab w:val="left" w:pos="4680"/>
        </w:tabs>
        <w:rPr>
          <w:rFonts w:ascii="VNI-Times" w:hAnsi="VNI-Times" w:cs="VNI-Times"/>
          <w:b/>
          <w:sz w:val="32"/>
        </w:rPr>
      </w:pPr>
    </w:p>
    <w:p w:rsidR="00E60CFC" w:rsidRDefault="003F4A04" w:rsidP="003F4A04">
      <w:pPr>
        <w:tabs>
          <w:tab w:val="left" w:pos="360"/>
          <w:tab w:val="left" w:pos="3240"/>
        </w:tabs>
        <w:spacing w:after="120"/>
        <w:ind w:firstLine="0"/>
        <w:jc w:val="left"/>
      </w:pPr>
      <w:r>
        <w:rPr>
          <w:b/>
        </w:rPr>
        <w:tab/>
      </w:r>
      <w:r w:rsidR="00E60CFC">
        <w:rPr>
          <w:b/>
        </w:rPr>
        <w:t>Giảng viên hướng dẫn</w:t>
      </w:r>
      <w:r w:rsidR="00E60CFC">
        <w:rPr>
          <w:b/>
        </w:rPr>
        <w:tab/>
        <w:t>: Nguyễn Thị Thanh</w:t>
      </w:r>
    </w:p>
    <w:p w:rsidR="00E60CFC" w:rsidRDefault="003F4A04" w:rsidP="003F4A04">
      <w:pPr>
        <w:tabs>
          <w:tab w:val="left" w:pos="360"/>
          <w:tab w:val="left" w:pos="3240"/>
        </w:tabs>
        <w:spacing w:after="120"/>
        <w:ind w:firstLine="0"/>
        <w:jc w:val="left"/>
      </w:pPr>
      <w:r>
        <w:rPr>
          <w:b/>
        </w:rPr>
        <w:tab/>
      </w:r>
      <w:r w:rsidR="00E60CFC">
        <w:rPr>
          <w:b/>
        </w:rPr>
        <w:t>Lớp</w:t>
      </w:r>
      <w:r w:rsidR="00E60CFC">
        <w:rPr>
          <w:b/>
        </w:rPr>
        <w:tab/>
        <w:t>: TIN330DV01</w:t>
      </w:r>
    </w:p>
    <w:p w:rsidR="00E60CFC" w:rsidRDefault="003F4A04" w:rsidP="003F4A04">
      <w:pPr>
        <w:tabs>
          <w:tab w:val="left" w:pos="360"/>
          <w:tab w:val="left" w:pos="3240"/>
        </w:tabs>
        <w:spacing w:after="120"/>
        <w:ind w:firstLine="0"/>
        <w:jc w:val="left"/>
      </w:pPr>
      <w:r>
        <w:rPr>
          <w:b/>
        </w:rPr>
        <w:tab/>
      </w:r>
      <w:r w:rsidR="00E60CFC">
        <w:rPr>
          <w:b/>
        </w:rPr>
        <w:t>Thời gian thực hiện</w:t>
      </w:r>
      <w:r w:rsidR="00E60CFC">
        <w:rPr>
          <w:b/>
        </w:rPr>
        <w:tab/>
        <w:t>: Từ 12/03/2018 đến 1</w:t>
      </w:r>
      <w:r w:rsidR="00BD0E06">
        <w:rPr>
          <w:b/>
        </w:rPr>
        <w:t>8</w:t>
      </w:r>
      <w:r w:rsidR="00E60CFC">
        <w:rPr>
          <w:b/>
        </w:rPr>
        <w:t>/06/2018</w:t>
      </w:r>
    </w:p>
    <w:p w:rsidR="00E60CFC" w:rsidRDefault="003F4A04" w:rsidP="003F4A04">
      <w:pPr>
        <w:tabs>
          <w:tab w:val="left" w:pos="360"/>
          <w:tab w:val="left" w:pos="3240"/>
          <w:tab w:val="left" w:pos="6480"/>
        </w:tabs>
        <w:spacing w:after="120"/>
        <w:ind w:firstLine="0"/>
        <w:jc w:val="left"/>
      </w:pPr>
      <w:r>
        <w:rPr>
          <w:b/>
        </w:rPr>
        <w:tab/>
      </w:r>
      <w:r w:rsidR="00E60CFC">
        <w:rPr>
          <w:b/>
        </w:rPr>
        <w:t>Nhóm sinh viên thực hiện</w:t>
      </w:r>
      <w:r w:rsidR="00E60CFC">
        <w:rPr>
          <w:b/>
        </w:rPr>
        <w:tab/>
        <w:t>: Mai Đức Tiến</w:t>
      </w:r>
      <w:r w:rsidR="00E60CFC">
        <w:rPr>
          <w:b/>
        </w:rPr>
        <w:tab/>
        <w:t>MSSV: 2141337</w:t>
      </w:r>
    </w:p>
    <w:p w:rsidR="00E60CFC" w:rsidRDefault="00AE0107" w:rsidP="00E60CFC">
      <w:pPr>
        <w:tabs>
          <w:tab w:val="left" w:pos="360"/>
          <w:tab w:val="left" w:pos="3240"/>
          <w:tab w:val="left" w:pos="6480"/>
        </w:tabs>
        <w:spacing w:after="120"/>
      </w:pPr>
      <w:r>
        <w:rPr>
          <w:b/>
        </w:rPr>
        <w:tab/>
      </w:r>
      <w:r w:rsidR="00E60CFC">
        <w:rPr>
          <w:b/>
        </w:rPr>
        <w:t>: Hồ Quốc Bảo</w:t>
      </w:r>
      <w:r w:rsidR="00E60CFC">
        <w:rPr>
          <w:b/>
        </w:rPr>
        <w:tab/>
        <w:t>MSSV: 2142986</w:t>
      </w:r>
    </w:p>
    <w:p w:rsidR="00E60CFC" w:rsidRPr="00CF1CF6" w:rsidRDefault="00381278" w:rsidP="00381278">
      <w:pPr>
        <w:tabs>
          <w:tab w:val="left" w:pos="360"/>
          <w:tab w:val="left" w:pos="3240"/>
        </w:tabs>
        <w:spacing w:after="120"/>
        <w:ind w:firstLine="0"/>
        <w:jc w:val="center"/>
      </w:pPr>
      <w:r>
        <w:rPr>
          <w:b/>
        </w:rPr>
        <w:t>Số nhóm</w:t>
      </w:r>
      <w:r w:rsidR="00E60CFC">
        <w:rPr>
          <w:b/>
        </w:rPr>
        <w:t>: 8</w:t>
      </w:r>
    </w:p>
    <w:p w:rsidR="002F21DA" w:rsidRPr="0066117C" w:rsidRDefault="00E60CFC" w:rsidP="0066117C">
      <w:pPr>
        <w:ind w:firstLine="0"/>
        <w:jc w:val="center"/>
      </w:pPr>
      <w:r>
        <w:rPr>
          <w:b/>
          <w:sz w:val="24"/>
        </w:rPr>
        <w:t>THÁNG  06 / NĂM 2018</w:t>
      </w:r>
      <w:r w:rsidR="002F21DA">
        <w:br w:type="page"/>
      </w:r>
    </w:p>
    <w:p w:rsidR="0007559A" w:rsidRDefault="00F011A6" w:rsidP="00BD0748">
      <w:pPr>
        <w:pStyle w:val="Heading1"/>
      </w:pPr>
      <w:bookmarkStart w:id="1" w:name="_Toc524781114"/>
      <w:r>
        <w:lastRenderedPageBreak/>
        <w:t>MỤC LỤC</w:t>
      </w:r>
      <w:bookmarkEnd w:id="1"/>
    </w:p>
    <w:sdt>
      <w:sdtPr>
        <w:rPr>
          <w:rFonts w:ascii="Times New Roman" w:eastAsia="Times New Roman" w:hAnsi="Times New Roman" w:cs="Times New Roman"/>
          <w:color w:val="auto"/>
          <w:sz w:val="26"/>
          <w:szCs w:val="24"/>
        </w:rPr>
        <w:id w:val="-1268615778"/>
        <w:docPartObj>
          <w:docPartGallery w:val="Table of Contents"/>
          <w:docPartUnique/>
        </w:docPartObj>
      </w:sdtPr>
      <w:sdtEndPr>
        <w:rPr>
          <w:b/>
          <w:bCs/>
          <w:noProof/>
        </w:rPr>
      </w:sdtEndPr>
      <w:sdtContent>
        <w:p w:rsidR="00F011A6" w:rsidRDefault="00F011A6" w:rsidP="00BD0748">
          <w:pPr>
            <w:pStyle w:val="TOCHeading"/>
          </w:pPr>
        </w:p>
        <w:p w:rsidR="00586274" w:rsidRDefault="00F011A6">
          <w:pPr>
            <w:pStyle w:val="TOC1"/>
            <w:tabs>
              <w:tab w:val="right" w:leader="dot" w:pos="8873"/>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24781114" w:history="1">
            <w:r w:rsidR="00586274" w:rsidRPr="003B0513">
              <w:rPr>
                <w:rStyle w:val="Hyperlink"/>
                <w:noProof/>
              </w:rPr>
              <w:t>MỤC LỤC</w:t>
            </w:r>
            <w:r w:rsidR="00586274">
              <w:rPr>
                <w:noProof/>
                <w:webHidden/>
              </w:rPr>
              <w:tab/>
            </w:r>
            <w:r w:rsidR="00586274">
              <w:rPr>
                <w:noProof/>
                <w:webHidden/>
              </w:rPr>
              <w:fldChar w:fldCharType="begin"/>
            </w:r>
            <w:r w:rsidR="00586274">
              <w:rPr>
                <w:noProof/>
                <w:webHidden/>
              </w:rPr>
              <w:instrText xml:space="preserve"> PAGEREF _Toc524781114 \h </w:instrText>
            </w:r>
            <w:r w:rsidR="00586274">
              <w:rPr>
                <w:noProof/>
                <w:webHidden/>
              </w:rPr>
            </w:r>
            <w:r w:rsidR="00586274">
              <w:rPr>
                <w:noProof/>
                <w:webHidden/>
              </w:rPr>
              <w:fldChar w:fldCharType="separate"/>
            </w:r>
            <w:r w:rsidR="00586274">
              <w:rPr>
                <w:noProof/>
                <w:webHidden/>
              </w:rPr>
              <w:t>1</w:t>
            </w:r>
            <w:r w:rsidR="00586274">
              <w:rPr>
                <w:noProof/>
                <w:webHidden/>
              </w:rPr>
              <w:fldChar w:fldCharType="end"/>
            </w:r>
          </w:hyperlink>
        </w:p>
        <w:p w:rsidR="00586274" w:rsidRDefault="00367071">
          <w:pPr>
            <w:pStyle w:val="TOC1"/>
            <w:tabs>
              <w:tab w:val="right" w:leader="dot" w:pos="8873"/>
            </w:tabs>
            <w:rPr>
              <w:rFonts w:asciiTheme="minorHAnsi" w:eastAsiaTheme="minorEastAsia" w:hAnsiTheme="minorHAnsi" w:cstheme="minorBidi"/>
              <w:noProof/>
              <w:sz w:val="22"/>
              <w:szCs w:val="22"/>
            </w:rPr>
          </w:pPr>
          <w:hyperlink w:anchor="_Toc524781115" w:history="1">
            <w:r w:rsidR="00586274" w:rsidRPr="003B0513">
              <w:rPr>
                <w:rStyle w:val="Hyperlink"/>
                <w:noProof/>
              </w:rPr>
              <w:t>DANH MỤC</w:t>
            </w:r>
            <w:r w:rsidR="00586274">
              <w:rPr>
                <w:noProof/>
                <w:webHidden/>
              </w:rPr>
              <w:tab/>
            </w:r>
            <w:r w:rsidR="00586274">
              <w:rPr>
                <w:noProof/>
                <w:webHidden/>
              </w:rPr>
              <w:fldChar w:fldCharType="begin"/>
            </w:r>
            <w:r w:rsidR="00586274">
              <w:rPr>
                <w:noProof/>
                <w:webHidden/>
              </w:rPr>
              <w:instrText xml:space="preserve"> PAGEREF _Toc524781115 \h </w:instrText>
            </w:r>
            <w:r w:rsidR="00586274">
              <w:rPr>
                <w:noProof/>
                <w:webHidden/>
              </w:rPr>
            </w:r>
            <w:r w:rsidR="00586274">
              <w:rPr>
                <w:noProof/>
                <w:webHidden/>
              </w:rPr>
              <w:fldChar w:fldCharType="separate"/>
            </w:r>
            <w:r w:rsidR="00586274">
              <w:rPr>
                <w:noProof/>
                <w:webHidden/>
              </w:rPr>
              <w:t>4</w:t>
            </w:r>
            <w:r w:rsidR="00586274">
              <w:rPr>
                <w:noProof/>
                <w:webHidden/>
              </w:rPr>
              <w:fldChar w:fldCharType="end"/>
            </w:r>
          </w:hyperlink>
        </w:p>
        <w:p w:rsidR="00586274" w:rsidRDefault="00367071">
          <w:pPr>
            <w:pStyle w:val="TOC2"/>
            <w:tabs>
              <w:tab w:val="left" w:pos="1320"/>
              <w:tab w:val="right" w:leader="dot" w:pos="8873"/>
            </w:tabs>
            <w:rPr>
              <w:rFonts w:asciiTheme="minorHAnsi" w:eastAsiaTheme="minorEastAsia" w:hAnsiTheme="minorHAnsi" w:cstheme="minorBidi"/>
              <w:noProof/>
              <w:sz w:val="22"/>
              <w:szCs w:val="22"/>
            </w:rPr>
          </w:pPr>
          <w:hyperlink w:anchor="_Toc524781116" w:history="1">
            <w:r w:rsidR="00586274" w:rsidRPr="003B0513">
              <w:rPr>
                <w:rStyle w:val="Hyperlink"/>
                <w:noProof/>
              </w:rPr>
              <w:t>1.1</w:t>
            </w:r>
            <w:r w:rsidR="00586274">
              <w:rPr>
                <w:rFonts w:asciiTheme="minorHAnsi" w:eastAsiaTheme="minorEastAsia" w:hAnsiTheme="minorHAnsi" w:cstheme="minorBidi"/>
                <w:noProof/>
                <w:sz w:val="22"/>
                <w:szCs w:val="22"/>
              </w:rPr>
              <w:tab/>
            </w:r>
            <w:r w:rsidR="00586274" w:rsidRPr="003B0513">
              <w:rPr>
                <w:rStyle w:val="Hyperlink"/>
                <w:noProof/>
              </w:rPr>
              <w:t>Danh mục hình ảnh</w:t>
            </w:r>
            <w:r w:rsidR="00586274">
              <w:rPr>
                <w:noProof/>
                <w:webHidden/>
              </w:rPr>
              <w:tab/>
            </w:r>
            <w:r w:rsidR="00586274">
              <w:rPr>
                <w:noProof/>
                <w:webHidden/>
              </w:rPr>
              <w:fldChar w:fldCharType="begin"/>
            </w:r>
            <w:r w:rsidR="00586274">
              <w:rPr>
                <w:noProof/>
                <w:webHidden/>
              </w:rPr>
              <w:instrText xml:space="preserve"> PAGEREF _Toc524781116 \h </w:instrText>
            </w:r>
            <w:r w:rsidR="00586274">
              <w:rPr>
                <w:noProof/>
                <w:webHidden/>
              </w:rPr>
            </w:r>
            <w:r w:rsidR="00586274">
              <w:rPr>
                <w:noProof/>
                <w:webHidden/>
              </w:rPr>
              <w:fldChar w:fldCharType="separate"/>
            </w:r>
            <w:r w:rsidR="00586274">
              <w:rPr>
                <w:noProof/>
                <w:webHidden/>
              </w:rPr>
              <w:t>4</w:t>
            </w:r>
            <w:r w:rsidR="00586274">
              <w:rPr>
                <w:noProof/>
                <w:webHidden/>
              </w:rPr>
              <w:fldChar w:fldCharType="end"/>
            </w:r>
          </w:hyperlink>
        </w:p>
        <w:p w:rsidR="00586274" w:rsidRDefault="00367071">
          <w:pPr>
            <w:pStyle w:val="TOC1"/>
            <w:tabs>
              <w:tab w:val="right" w:leader="dot" w:pos="8873"/>
            </w:tabs>
            <w:rPr>
              <w:rFonts w:asciiTheme="minorHAnsi" w:eastAsiaTheme="minorEastAsia" w:hAnsiTheme="minorHAnsi" w:cstheme="minorBidi"/>
              <w:noProof/>
              <w:sz w:val="22"/>
              <w:szCs w:val="22"/>
            </w:rPr>
          </w:pPr>
          <w:hyperlink w:anchor="_Toc524781117" w:history="1">
            <w:r w:rsidR="00586274" w:rsidRPr="003B0513">
              <w:rPr>
                <w:rStyle w:val="Hyperlink"/>
                <w:noProof/>
              </w:rPr>
              <w:t>TRÍCH YẾU</w:t>
            </w:r>
            <w:r w:rsidR="00586274">
              <w:rPr>
                <w:noProof/>
                <w:webHidden/>
              </w:rPr>
              <w:tab/>
            </w:r>
            <w:r w:rsidR="00586274">
              <w:rPr>
                <w:noProof/>
                <w:webHidden/>
              </w:rPr>
              <w:fldChar w:fldCharType="begin"/>
            </w:r>
            <w:r w:rsidR="00586274">
              <w:rPr>
                <w:noProof/>
                <w:webHidden/>
              </w:rPr>
              <w:instrText xml:space="preserve"> PAGEREF _Toc524781117 \h </w:instrText>
            </w:r>
            <w:r w:rsidR="00586274">
              <w:rPr>
                <w:noProof/>
                <w:webHidden/>
              </w:rPr>
            </w:r>
            <w:r w:rsidR="00586274">
              <w:rPr>
                <w:noProof/>
                <w:webHidden/>
              </w:rPr>
              <w:fldChar w:fldCharType="separate"/>
            </w:r>
            <w:r w:rsidR="00586274">
              <w:rPr>
                <w:noProof/>
                <w:webHidden/>
              </w:rPr>
              <w:t>7</w:t>
            </w:r>
            <w:r w:rsidR="00586274">
              <w:rPr>
                <w:noProof/>
                <w:webHidden/>
              </w:rPr>
              <w:fldChar w:fldCharType="end"/>
            </w:r>
          </w:hyperlink>
        </w:p>
        <w:p w:rsidR="00586274" w:rsidRDefault="00367071">
          <w:pPr>
            <w:pStyle w:val="TOC1"/>
            <w:tabs>
              <w:tab w:val="right" w:leader="dot" w:pos="8873"/>
            </w:tabs>
            <w:rPr>
              <w:rFonts w:asciiTheme="minorHAnsi" w:eastAsiaTheme="minorEastAsia" w:hAnsiTheme="minorHAnsi" w:cstheme="minorBidi"/>
              <w:noProof/>
              <w:sz w:val="22"/>
              <w:szCs w:val="22"/>
            </w:rPr>
          </w:pPr>
          <w:hyperlink w:anchor="_Toc524781118" w:history="1">
            <w:r w:rsidR="00586274" w:rsidRPr="003B0513">
              <w:rPr>
                <w:rStyle w:val="Hyperlink"/>
                <w:noProof/>
              </w:rPr>
              <w:t>LỜI CẢM ƠN</w:t>
            </w:r>
            <w:r w:rsidR="00586274">
              <w:rPr>
                <w:noProof/>
                <w:webHidden/>
              </w:rPr>
              <w:tab/>
            </w:r>
            <w:r w:rsidR="00586274">
              <w:rPr>
                <w:noProof/>
                <w:webHidden/>
              </w:rPr>
              <w:fldChar w:fldCharType="begin"/>
            </w:r>
            <w:r w:rsidR="00586274">
              <w:rPr>
                <w:noProof/>
                <w:webHidden/>
              </w:rPr>
              <w:instrText xml:space="preserve"> PAGEREF _Toc524781118 \h </w:instrText>
            </w:r>
            <w:r w:rsidR="00586274">
              <w:rPr>
                <w:noProof/>
                <w:webHidden/>
              </w:rPr>
            </w:r>
            <w:r w:rsidR="00586274">
              <w:rPr>
                <w:noProof/>
                <w:webHidden/>
              </w:rPr>
              <w:fldChar w:fldCharType="separate"/>
            </w:r>
            <w:r w:rsidR="00586274">
              <w:rPr>
                <w:noProof/>
                <w:webHidden/>
              </w:rPr>
              <w:t>8</w:t>
            </w:r>
            <w:r w:rsidR="00586274">
              <w:rPr>
                <w:noProof/>
                <w:webHidden/>
              </w:rPr>
              <w:fldChar w:fldCharType="end"/>
            </w:r>
          </w:hyperlink>
        </w:p>
        <w:p w:rsidR="00586274" w:rsidRDefault="00367071">
          <w:pPr>
            <w:pStyle w:val="TOC1"/>
            <w:tabs>
              <w:tab w:val="right" w:leader="dot" w:pos="8873"/>
            </w:tabs>
            <w:rPr>
              <w:rFonts w:asciiTheme="minorHAnsi" w:eastAsiaTheme="minorEastAsia" w:hAnsiTheme="minorHAnsi" w:cstheme="minorBidi"/>
              <w:noProof/>
              <w:sz w:val="22"/>
              <w:szCs w:val="22"/>
            </w:rPr>
          </w:pPr>
          <w:hyperlink w:anchor="_Toc524781119" w:history="1">
            <w:r w:rsidR="00586274" w:rsidRPr="003B0513">
              <w:rPr>
                <w:rStyle w:val="Hyperlink"/>
                <w:noProof/>
              </w:rPr>
              <w:t>MỞ ĐẦU</w:t>
            </w:r>
            <w:r w:rsidR="00586274">
              <w:rPr>
                <w:noProof/>
                <w:webHidden/>
              </w:rPr>
              <w:tab/>
            </w:r>
            <w:r w:rsidR="00586274">
              <w:rPr>
                <w:noProof/>
                <w:webHidden/>
              </w:rPr>
              <w:fldChar w:fldCharType="begin"/>
            </w:r>
            <w:r w:rsidR="00586274">
              <w:rPr>
                <w:noProof/>
                <w:webHidden/>
              </w:rPr>
              <w:instrText xml:space="preserve"> PAGEREF _Toc524781119 \h </w:instrText>
            </w:r>
            <w:r w:rsidR="00586274">
              <w:rPr>
                <w:noProof/>
                <w:webHidden/>
              </w:rPr>
            </w:r>
            <w:r w:rsidR="00586274">
              <w:rPr>
                <w:noProof/>
                <w:webHidden/>
              </w:rPr>
              <w:fldChar w:fldCharType="separate"/>
            </w:r>
            <w:r w:rsidR="00586274">
              <w:rPr>
                <w:noProof/>
                <w:webHidden/>
              </w:rPr>
              <w:t>9</w:t>
            </w:r>
            <w:r w:rsidR="00586274">
              <w:rPr>
                <w:noProof/>
                <w:webHidden/>
              </w:rPr>
              <w:fldChar w:fldCharType="end"/>
            </w:r>
          </w:hyperlink>
        </w:p>
        <w:p w:rsidR="00586274" w:rsidRDefault="00367071">
          <w:pPr>
            <w:pStyle w:val="TOC1"/>
            <w:tabs>
              <w:tab w:val="right" w:leader="dot" w:pos="8873"/>
            </w:tabs>
            <w:rPr>
              <w:rFonts w:asciiTheme="minorHAnsi" w:eastAsiaTheme="minorEastAsia" w:hAnsiTheme="minorHAnsi" w:cstheme="minorBidi"/>
              <w:noProof/>
              <w:sz w:val="22"/>
              <w:szCs w:val="22"/>
            </w:rPr>
          </w:pPr>
          <w:hyperlink w:anchor="_Toc524781120" w:history="1">
            <w:r w:rsidR="00586274" w:rsidRPr="003B0513">
              <w:rPr>
                <w:rStyle w:val="Hyperlink"/>
                <w:noProof/>
              </w:rPr>
              <w:t>CHƯƠNG 1: TỔNG QUAN</w:t>
            </w:r>
            <w:r w:rsidR="00586274">
              <w:rPr>
                <w:noProof/>
                <w:webHidden/>
              </w:rPr>
              <w:tab/>
            </w:r>
            <w:r w:rsidR="00586274">
              <w:rPr>
                <w:noProof/>
                <w:webHidden/>
              </w:rPr>
              <w:fldChar w:fldCharType="begin"/>
            </w:r>
            <w:r w:rsidR="00586274">
              <w:rPr>
                <w:noProof/>
                <w:webHidden/>
              </w:rPr>
              <w:instrText xml:space="preserve"> PAGEREF _Toc524781120 \h </w:instrText>
            </w:r>
            <w:r w:rsidR="00586274">
              <w:rPr>
                <w:noProof/>
                <w:webHidden/>
              </w:rPr>
            </w:r>
            <w:r w:rsidR="00586274">
              <w:rPr>
                <w:noProof/>
                <w:webHidden/>
              </w:rPr>
              <w:fldChar w:fldCharType="separate"/>
            </w:r>
            <w:r w:rsidR="00586274">
              <w:rPr>
                <w:noProof/>
                <w:webHidden/>
              </w:rPr>
              <w:t>10</w:t>
            </w:r>
            <w:r w:rsidR="00586274">
              <w:rPr>
                <w:noProof/>
                <w:webHidden/>
              </w:rPr>
              <w:fldChar w:fldCharType="end"/>
            </w:r>
          </w:hyperlink>
        </w:p>
        <w:p w:rsidR="00586274" w:rsidRDefault="00367071">
          <w:pPr>
            <w:pStyle w:val="TOC2"/>
            <w:tabs>
              <w:tab w:val="left" w:pos="1320"/>
              <w:tab w:val="right" w:leader="dot" w:pos="8873"/>
            </w:tabs>
            <w:rPr>
              <w:rFonts w:asciiTheme="minorHAnsi" w:eastAsiaTheme="minorEastAsia" w:hAnsiTheme="minorHAnsi" w:cstheme="minorBidi"/>
              <w:noProof/>
              <w:sz w:val="22"/>
              <w:szCs w:val="22"/>
            </w:rPr>
          </w:pPr>
          <w:hyperlink w:anchor="_Toc524781121" w:history="1">
            <w:r w:rsidR="00586274" w:rsidRPr="003B0513">
              <w:rPr>
                <w:rStyle w:val="Hyperlink"/>
                <w:noProof/>
              </w:rPr>
              <w:t>1.1</w:t>
            </w:r>
            <w:r w:rsidR="00586274">
              <w:rPr>
                <w:rFonts w:asciiTheme="minorHAnsi" w:eastAsiaTheme="minorEastAsia" w:hAnsiTheme="minorHAnsi" w:cstheme="minorBidi"/>
                <w:noProof/>
                <w:sz w:val="22"/>
                <w:szCs w:val="22"/>
              </w:rPr>
              <w:tab/>
            </w:r>
            <w:r w:rsidR="00586274" w:rsidRPr="003B0513">
              <w:rPr>
                <w:rStyle w:val="Hyperlink"/>
                <w:noProof/>
              </w:rPr>
              <w:t>Mô tả yêu cầu đề tài</w:t>
            </w:r>
            <w:r w:rsidR="00586274">
              <w:rPr>
                <w:noProof/>
                <w:webHidden/>
              </w:rPr>
              <w:tab/>
            </w:r>
            <w:r w:rsidR="00586274">
              <w:rPr>
                <w:noProof/>
                <w:webHidden/>
              </w:rPr>
              <w:fldChar w:fldCharType="begin"/>
            </w:r>
            <w:r w:rsidR="00586274">
              <w:rPr>
                <w:noProof/>
                <w:webHidden/>
              </w:rPr>
              <w:instrText xml:space="preserve"> PAGEREF _Toc524781121 \h </w:instrText>
            </w:r>
            <w:r w:rsidR="00586274">
              <w:rPr>
                <w:noProof/>
                <w:webHidden/>
              </w:rPr>
            </w:r>
            <w:r w:rsidR="00586274">
              <w:rPr>
                <w:noProof/>
                <w:webHidden/>
              </w:rPr>
              <w:fldChar w:fldCharType="separate"/>
            </w:r>
            <w:r w:rsidR="00586274">
              <w:rPr>
                <w:noProof/>
                <w:webHidden/>
              </w:rPr>
              <w:t>10</w:t>
            </w:r>
            <w:r w:rsidR="00586274">
              <w:rPr>
                <w:noProof/>
                <w:webHidden/>
              </w:rPr>
              <w:fldChar w:fldCharType="end"/>
            </w:r>
          </w:hyperlink>
        </w:p>
        <w:p w:rsidR="00586274" w:rsidRDefault="00367071">
          <w:pPr>
            <w:pStyle w:val="TOC2"/>
            <w:tabs>
              <w:tab w:val="left" w:pos="1320"/>
              <w:tab w:val="right" w:leader="dot" w:pos="8873"/>
            </w:tabs>
            <w:rPr>
              <w:rFonts w:asciiTheme="minorHAnsi" w:eastAsiaTheme="minorEastAsia" w:hAnsiTheme="minorHAnsi" w:cstheme="minorBidi"/>
              <w:noProof/>
              <w:sz w:val="22"/>
              <w:szCs w:val="22"/>
            </w:rPr>
          </w:pPr>
          <w:hyperlink w:anchor="_Toc524781122" w:history="1">
            <w:r w:rsidR="00586274" w:rsidRPr="003B0513">
              <w:rPr>
                <w:rStyle w:val="Hyperlink"/>
                <w:noProof/>
              </w:rPr>
              <w:t>1.2</w:t>
            </w:r>
            <w:r w:rsidR="00586274">
              <w:rPr>
                <w:rFonts w:asciiTheme="minorHAnsi" w:eastAsiaTheme="minorEastAsia" w:hAnsiTheme="minorHAnsi" w:cstheme="minorBidi"/>
                <w:noProof/>
                <w:sz w:val="22"/>
                <w:szCs w:val="22"/>
              </w:rPr>
              <w:tab/>
            </w:r>
            <w:r w:rsidR="00586274" w:rsidRPr="003B0513">
              <w:rPr>
                <w:rStyle w:val="Hyperlink"/>
                <w:noProof/>
              </w:rPr>
              <w:t>Các công việc cần làm</w:t>
            </w:r>
            <w:r w:rsidR="00586274">
              <w:rPr>
                <w:noProof/>
                <w:webHidden/>
              </w:rPr>
              <w:tab/>
            </w:r>
            <w:r w:rsidR="00586274">
              <w:rPr>
                <w:noProof/>
                <w:webHidden/>
              </w:rPr>
              <w:fldChar w:fldCharType="begin"/>
            </w:r>
            <w:r w:rsidR="00586274">
              <w:rPr>
                <w:noProof/>
                <w:webHidden/>
              </w:rPr>
              <w:instrText xml:space="preserve"> PAGEREF _Toc524781122 \h </w:instrText>
            </w:r>
            <w:r w:rsidR="00586274">
              <w:rPr>
                <w:noProof/>
                <w:webHidden/>
              </w:rPr>
            </w:r>
            <w:r w:rsidR="00586274">
              <w:rPr>
                <w:noProof/>
                <w:webHidden/>
              </w:rPr>
              <w:fldChar w:fldCharType="separate"/>
            </w:r>
            <w:r w:rsidR="00586274">
              <w:rPr>
                <w:noProof/>
                <w:webHidden/>
              </w:rPr>
              <w:t>10</w:t>
            </w:r>
            <w:r w:rsidR="00586274">
              <w:rPr>
                <w:noProof/>
                <w:webHidden/>
              </w:rPr>
              <w:fldChar w:fldCharType="end"/>
            </w:r>
          </w:hyperlink>
        </w:p>
        <w:p w:rsidR="00586274" w:rsidRDefault="00367071">
          <w:pPr>
            <w:pStyle w:val="TOC2"/>
            <w:tabs>
              <w:tab w:val="left" w:pos="1320"/>
              <w:tab w:val="right" w:leader="dot" w:pos="8873"/>
            </w:tabs>
            <w:rPr>
              <w:rFonts w:asciiTheme="minorHAnsi" w:eastAsiaTheme="minorEastAsia" w:hAnsiTheme="minorHAnsi" w:cstheme="minorBidi"/>
              <w:noProof/>
              <w:sz w:val="22"/>
              <w:szCs w:val="22"/>
            </w:rPr>
          </w:pPr>
          <w:hyperlink w:anchor="_Toc524781123" w:history="1">
            <w:r w:rsidR="00586274" w:rsidRPr="003B0513">
              <w:rPr>
                <w:rStyle w:val="Hyperlink"/>
                <w:noProof/>
              </w:rPr>
              <w:t>1.3</w:t>
            </w:r>
            <w:r w:rsidR="00586274">
              <w:rPr>
                <w:rFonts w:asciiTheme="minorHAnsi" w:eastAsiaTheme="minorEastAsia" w:hAnsiTheme="minorHAnsi" w:cstheme="minorBidi"/>
                <w:noProof/>
                <w:sz w:val="22"/>
                <w:szCs w:val="22"/>
              </w:rPr>
              <w:tab/>
            </w:r>
            <w:r w:rsidR="00586274" w:rsidRPr="003B0513">
              <w:rPr>
                <w:rStyle w:val="Hyperlink"/>
                <w:noProof/>
              </w:rPr>
              <w:t>Phân công công việc</w:t>
            </w:r>
            <w:r w:rsidR="00586274">
              <w:rPr>
                <w:noProof/>
                <w:webHidden/>
              </w:rPr>
              <w:tab/>
            </w:r>
            <w:r w:rsidR="00586274">
              <w:rPr>
                <w:noProof/>
                <w:webHidden/>
              </w:rPr>
              <w:fldChar w:fldCharType="begin"/>
            </w:r>
            <w:r w:rsidR="00586274">
              <w:rPr>
                <w:noProof/>
                <w:webHidden/>
              </w:rPr>
              <w:instrText xml:space="preserve"> PAGEREF _Toc524781123 \h </w:instrText>
            </w:r>
            <w:r w:rsidR="00586274">
              <w:rPr>
                <w:noProof/>
                <w:webHidden/>
              </w:rPr>
            </w:r>
            <w:r w:rsidR="00586274">
              <w:rPr>
                <w:noProof/>
                <w:webHidden/>
              </w:rPr>
              <w:fldChar w:fldCharType="separate"/>
            </w:r>
            <w:r w:rsidR="00586274">
              <w:rPr>
                <w:noProof/>
                <w:webHidden/>
              </w:rPr>
              <w:t>10</w:t>
            </w:r>
            <w:r w:rsidR="00586274">
              <w:rPr>
                <w:noProof/>
                <w:webHidden/>
              </w:rPr>
              <w:fldChar w:fldCharType="end"/>
            </w:r>
          </w:hyperlink>
        </w:p>
        <w:p w:rsidR="00586274" w:rsidRDefault="00367071">
          <w:pPr>
            <w:pStyle w:val="TOC1"/>
            <w:tabs>
              <w:tab w:val="right" w:leader="dot" w:pos="8873"/>
            </w:tabs>
            <w:rPr>
              <w:rFonts w:asciiTheme="minorHAnsi" w:eastAsiaTheme="minorEastAsia" w:hAnsiTheme="minorHAnsi" w:cstheme="minorBidi"/>
              <w:noProof/>
              <w:sz w:val="22"/>
              <w:szCs w:val="22"/>
            </w:rPr>
          </w:pPr>
          <w:hyperlink w:anchor="_Toc524781124" w:history="1">
            <w:r w:rsidR="00586274" w:rsidRPr="003B0513">
              <w:rPr>
                <w:rStyle w:val="Hyperlink"/>
                <w:noProof/>
              </w:rPr>
              <w:t>CHƯƠNG 2: TÌM HIỂU VỀ WINFORM VÀ DEVEXPRESS</w:t>
            </w:r>
            <w:r w:rsidR="00586274">
              <w:rPr>
                <w:noProof/>
                <w:webHidden/>
              </w:rPr>
              <w:tab/>
            </w:r>
            <w:r w:rsidR="00586274">
              <w:rPr>
                <w:noProof/>
                <w:webHidden/>
              </w:rPr>
              <w:fldChar w:fldCharType="begin"/>
            </w:r>
            <w:r w:rsidR="00586274">
              <w:rPr>
                <w:noProof/>
                <w:webHidden/>
              </w:rPr>
              <w:instrText xml:space="preserve"> PAGEREF _Toc524781124 \h </w:instrText>
            </w:r>
            <w:r w:rsidR="00586274">
              <w:rPr>
                <w:noProof/>
                <w:webHidden/>
              </w:rPr>
            </w:r>
            <w:r w:rsidR="00586274">
              <w:rPr>
                <w:noProof/>
                <w:webHidden/>
              </w:rPr>
              <w:fldChar w:fldCharType="separate"/>
            </w:r>
            <w:r w:rsidR="00586274">
              <w:rPr>
                <w:noProof/>
                <w:webHidden/>
              </w:rPr>
              <w:t>12</w:t>
            </w:r>
            <w:r w:rsidR="00586274">
              <w:rPr>
                <w:noProof/>
                <w:webHidden/>
              </w:rPr>
              <w:fldChar w:fldCharType="end"/>
            </w:r>
          </w:hyperlink>
        </w:p>
        <w:p w:rsidR="00586274" w:rsidRDefault="00367071">
          <w:pPr>
            <w:pStyle w:val="TOC2"/>
            <w:tabs>
              <w:tab w:val="left" w:pos="1320"/>
              <w:tab w:val="right" w:leader="dot" w:pos="8873"/>
            </w:tabs>
            <w:rPr>
              <w:rFonts w:asciiTheme="minorHAnsi" w:eastAsiaTheme="minorEastAsia" w:hAnsiTheme="minorHAnsi" w:cstheme="minorBidi"/>
              <w:noProof/>
              <w:sz w:val="22"/>
              <w:szCs w:val="22"/>
            </w:rPr>
          </w:pPr>
          <w:hyperlink w:anchor="_Toc524781125" w:history="1">
            <w:r w:rsidR="00586274" w:rsidRPr="003B0513">
              <w:rPr>
                <w:rStyle w:val="Hyperlink"/>
                <w:noProof/>
              </w:rPr>
              <w:t>1.1</w:t>
            </w:r>
            <w:r w:rsidR="00586274">
              <w:rPr>
                <w:rFonts w:asciiTheme="minorHAnsi" w:eastAsiaTheme="minorEastAsia" w:hAnsiTheme="minorHAnsi" w:cstheme="minorBidi"/>
                <w:noProof/>
                <w:sz w:val="22"/>
                <w:szCs w:val="22"/>
              </w:rPr>
              <w:tab/>
            </w:r>
            <w:r w:rsidR="00586274" w:rsidRPr="003B0513">
              <w:rPr>
                <w:rStyle w:val="Hyperlink"/>
                <w:noProof/>
              </w:rPr>
              <w:t>Tìm hiểu về Windows Forms (WinForms)</w:t>
            </w:r>
            <w:r w:rsidR="00586274">
              <w:rPr>
                <w:noProof/>
                <w:webHidden/>
              </w:rPr>
              <w:tab/>
            </w:r>
            <w:r w:rsidR="00586274">
              <w:rPr>
                <w:noProof/>
                <w:webHidden/>
              </w:rPr>
              <w:fldChar w:fldCharType="begin"/>
            </w:r>
            <w:r w:rsidR="00586274">
              <w:rPr>
                <w:noProof/>
                <w:webHidden/>
              </w:rPr>
              <w:instrText xml:space="preserve"> PAGEREF _Toc524781125 \h </w:instrText>
            </w:r>
            <w:r w:rsidR="00586274">
              <w:rPr>
                <w:noProof/>
                <w:webHidden/>
              </w:rPr>
            </w:r>
            <w:r w:rsidR="00586274">
              <w:rPr>
                <w:noProof/>
                <w:webHidden/>
              </w:rPr>
              <w:fldChar w:fldCharType="separate"/>
            </w:r>
            <w:r w:rsidR="00586274">
              <w:rPr>
                <w:noProof/>
                <w:webHidden/>
              </w:rPr>
              <w:t>12</w:t>
            </w:r>
            <w:r w:rsidR="00586274">
              <w:rPr>
                <w:noProof/>
                <w:webHidden/>
              </w:rPr>
              <w:fldChar w:fldCharType="end"/>
            </w:r>
          </w:hyperlink>
        </w:p>
        <w:p w:rsidR="00586274" w:rsidRDefault="00367071">
          <w:pPr>
            <w:pStyle w:val="TOC3"/>
            <w:tabs>
              <w:tab w:val="left" w:pos="1760"/>
              <w:tab w:val="right" w:leader="dot" w:pos="8873"/>
            </w:tabs>
            <w:rPr>
              <w:rFonts w:asciiTheme="minorHAnsi" w:eastAsiaTheme="minorEastAsia" w:hAnsiTheme="minorHAnsi" w:cstheme="minorBidi"/>
              <w:noProof/>
              <w:sz w:val="22"/>
              <w:szCs w:val="22"/>
            </w:rPr>
          </w:pPr>
          <w:hyperlink w:anchor="_Toc524781126" w:history="1">
            <w:r w:rsidR="00586274" w:rsidRPr="003B0513">
              <w:rPr>
                <w:rStyle w:val="Hyperlink"/>
                <w:noProof/>
              </w:rPr>
              <w:t>1.1.1</w:t>
            </w:r>
            <w:r w:rsidR="00586274">
              <w:rPr>
                <w:rFonts w:asciiTheme="minorHAnsi" w:eastAsiaTheme="minorEastAsia" w:hAnsiTheme="minorHAnsi" w:cstheme="minorBidi"/>
                <w:noProof/>
                <w:sz w:val="22"/>
                <w:szCs w:val="22"/>
              </w:rPr>
              <w:tab/>
            </w:r>
            <w:r w:rsidR="00586274" w:rsidRPr="003B0513">
              <w:rPr>
                <w:rStyle w:val="Hyperlink"/>
                <w:noProof/>
              </w:rPr>
              <w:t>Tổng quan về C#</w:t>
            </w:r>
            <w:r w:rsidR="00586274">
              <w:rPr>
                <w:noProof/>
                <w:webHidden/>
              </w:rPr>
              <w:tab/>
            </w:r>
            <w:r w:rsidR="00586274">
              <w:rPr>
                <w:noProof/>
                <w:webHidden/>
              </w:rPr>
              <w:fldChar w:fldCharType="begin"/>
            </w:r>
            <w:r w:rsidR="00586274">
              <w:rPr>
                <w:noProof/>
                <w:webHidden/>
              </w:rPr>
              <w:instrText xml:space="preserve"> PAGEREF _Toc524781126 \h </w:instrText>
            </w:r>
            <w:r w:rsidR="00586274">
              <w:rPr>
                <w:noProof/>
                <w:webHidden/>
              </w:rPr>
            </w:r>
            <w:r w:rsidR="00586274">
              <w:rPr>
                <w:noProof/>
                <w:webHidden/>
              </w:rPr>
              <w:fldChar w:fldCharType="separate"/>
            </w:r>
            <w:r w:rsidR="00586274">
              <w:rPr>
                <w:noProof/>
                <w:webHidden/>
              </w:rPr>
              <w:t>12</w:t>
            </w:r>
            <w:r w:rsidR="00586274">
              <w:rPr>
                <w:noProof/>
                <w:webHidden/>
              </w:rPr>
              <w:fldChar w:fldCharType="end"/>
            </w:r>
          </w:hyperlink>
        </w:p>
        <w:p w:rsidR="00586274" w:rsidRDefault="00367071">
          <w:pPr>
            <w:pStyle w:val="TOC3"/>
            <w:tabs>
              <w:tab w:val="left" w:pos="1760"/>
              <w:tab w:val="right" w:leader="dot" w:pos="8873"/>
            </w:tabs>
            <w:rPr>
              <w:rFonts w:asciiTheme="minorHAnsi" w:eastAsiaTheme="minorEastAsia" w:hAnsiTheme="minorHAnsi" w:cstheme="minorBidi"/>
              <w:noProof/>
              <w:sz w:val="22"/>
              <w:szCs w:val="22"/>
            </w:rPr>
          </w:pPr>
          <w:hyperlink w:anchor="_Toc524781127" w:history="1">
            <w:r w:rsidR="00586274" w:rsidRPr="003B0513">
              <w:rPr>
                <w:rStyle w:val="Hyperlink"/>
                <w:noProof/>
              </w:rPr>
              <w:t>1.1.2</w:t>
            </w:r>
            <w:r w:rsidR="00586274">
              <w:rPr>
                <w:rFonts w:asciiTheme="minorHAnsi" w:eastAsiaTheme="minorEastAsia" w:hAnsiTheme="minorHAnsi" w:cstheme="minorBidi"/>
                <w:noProof/>
                <w:sz w:val="22"/>
                <w:szCs w:val="22"/>
              </w:rPr>
              <w:tab/>
            </w:r>
            <w:r w:rsidR="00586274" w:rsidRPr="003B0513">
              <w:rPr>
                <w:rStyle w:val="Hyperlink"/>
                <w:noProof/>
              </w:rPr>
              <w:t>Cài đặt Visual Studio 2017</w:t>
            </w:r>
            <w:r w:rsidR="00586274">
              <w:rPr>
                <w:noProof/>
                <w:webHidden/>
              </w:rPr>
              <w:tab/>
            </w:r>
            <w:r w:rsidR="00586274">
              <w:rPr>
                <w:noProof/>
                <w:webHidden/>
              </w:rPr>
              <w:fldChar w:fldCharType="begin"/>
            </w:r>
            <w:r w:rsidR="00586274">
              <w:rPr>
                <w:noProof/>
                <w:webHidden/>
              </w:rPr>
              <w:instrText xml:space="preserve"> PAGEREF _Toc524781127 \h </w:instrText>
            </w:r>
            <w:r w:rsidR="00586274">
              <w:rPr>
                <w:noProof/>
                <w:webHidden/>
              </w:rPr>
            </w:r>
            <w:r w:rsidR="00586274">
              <w:rPr>
                <w:noProof/>
                <w:webHidden/>
              </w:rPr>
              <w:fldChar w:fldCharType="separate"/>
            </w:r>
            <w:r w:rsidR="00586274">
              <w:rPr>
                <w:noProof/>
                <w:webHidden/>
              </w:rPr>
              <w:t>12</w:t>
            </w:r>
            <w:r w:rsidR="00586274">
              <w:rPr>
                <w:noProof/>
                <w:webHidden/>
              </w:rPr>
              <w:fldChar w:fldCharType="end"/>
            </w:r>
          </w:hyperlink>
        </w:p>
        <w:p w:rsidR="00586274" w:rsidRDefault="00367071">
          <w:pPr>
            <w:pStyle w:val="TOC2"/>
            <w:tabs>
              <w:tab w:val="left" w:pos="1320"/>
              <w:tab w:val="right" w:leader="dot" w:pos="8873"/>
            </w:tabs>
            <w:rPr>
              <w:rFonts w:asciiTheme="minorHAnsi" w:eastAsiaTheme="minorEastAsia" w:hAnsiTheme="minorHAnsi" w:cstheme="minorBidi"/>
              <w:noProof/>
              <w:sz w:val="22"/>
              <w:szCs w:val="22"/>
            </w:rPr>
          </w:pPr>
          <w:hyperlink w:anchor="_Toc524781128" w:history="1">
            <w:r w:rsidR="00586274" w:rsidRPr="003B0513">
              <w:rPr>
                <w:rStyle w:val="Hyperlink"/>
                <w:noProof/>
              </w:rPr>
              <w:t>1.2</w:t>
            </w:r>
            <w:r w:rsidR="00586274">
              <w:rPr>
                <w:rFonts w:asciiTheme="minorHAnsi" w:eastAsiaTheme="minorEastAsia" w:hAnsiTheme="minorHAnsi" w:cstheme="minorBidi"/>
                <w:noProof/>
                <w:sz w:val="22"/>
                <w:szCs w:val="22"/>
              </w:rPr>
              <w:tab/>
            </w:r>
            <w:r w:rsidR="00586274" w:rsidRPr="003B0513">
              <w:rPr>
                <w:rStyle w:val="Hyperlink"/>
                <w:noProof/>
              </w:rPr>
              <w:t>Tìm hiểu về DevExpress</w:t>
            </w:r>
            <w:r w:rsidR="00586274">
              <w:rPr>
                <w:noProof/>
                <w:webHidden/>
              </w:rPr>
              <w:tab/>
            </w:r>
            <w:r w:rsidR="00586274">
              <w:rPr>
                <w:noProof/>
                <w:webHidden/>
              </w:rPr>
              <w:fldChar w:fldCharType="begin"/>
            </w:r>
            <w:r w:rsidR="00586274">
              <w:rPr>
                <w:noProof/>
                <w:webHidden/>
              </w:rPr>
              <w:instrText xml:space="preserve"> PAGEREF _Toc524781128 \h </w:instrText>
            </w:r>
            <w:r w:rsidR="00586274">
              <w:rPr>
                <w:noProof/>
                <w:webHidden/>
              </w:rPr>
            </w:r>
            <w:r w:rsidR="00586274">
              <w:rPr>
                <w:noProof/>
                <w:webHidden/>
              </w:rPr>
              <w:fldChar w:fldCharType="separate"/>
            </w:r>
            <w:r w:rsidR="00586274">
              <w:rPr>
                <w:noProof/>
                <w:webHidden/>
              </w:rPr>
              <w:t>13</w:t>
            </w:r>
            <w:r w:rsidR="00586274">
              <w:rPr>
                <w:noProof/>
                <w:webHidden/>
              </w:rPr>
              <w:fldChar w:fldCharType="end"/>
            </w:r>
          </w:hyperlink>
        </w:p>
        <w:p w:rsidR="00586274" w:rsidRDefault="00367071">
          <w:pPr>
            <w:pStyle w:val="TOC3"/>
            <w:tabs>
              <w:tab w:val="left" w:pos="1760"/>
              <w:tab w:val="right" w:leader="dot" w:pos="8873"/>
            </w:tabs>
            <w:rPr>
              <w:rFonts w:asciiTheme="minorHAnsi" w:eastAsiaTheme="minorEastAsia" w:hAnsiTheme="minorHAnsi" w:cstheme="minorBidi"/>
              <w:noProof/>
              <w:sz w:val="22"/>
              <w:szCs w:val="22"/>
            </w:rPr>
          </w:pPr>
          <w:hyperlink w:anchor="_Toc524781131" w:history="1">
            <w:r w:rsidR="00586274" w:rsidRPr="003B0513">
              <w:rPr>
                <w:rStyle w:val="Hyperlink"/>
                <w:noProof/>
              </w:rPr>
              <w:t>1.2.1</w:t>
            </w:r>
            <w:r w:rsidR="00586274">
              <w:rPr>
                <w:rFonts w:asciiTheme="minorHAnsi" w:eastAsiaTheme="minorEastAsia" w:hAnsiTheme="minorHAnsi" w:cstheme="minorBidi"/>
                <w:noProof/>
                <w:sz w:val="22"/>
                <w:szCs w:val="22"/>
              </w:rPr>
              <w:tab/>
            </w:r>
            <w:r w:rsidR="00586274" w:rsidRPr="003B0513">
              <w:rPr>
                <w:rStyle w:val="Hyperlink"/>
                <w:noProof/>
              </w:rPr>
              <w:t>Tổng quan về DevExpress</w:t>
            </w:r>
            <w:r w:rsidR="00586274">
              <w:rPr>
                <w:noProof/>
                <w:webHidden/>
              </w:rPr>
              <w:tab/>
            </w:r>
            <w:r w:rsidR="00586274">
              <w:rPr>
                <w:noProof/>
                <w:webHidden/>
              </w:rPr>
              <w:fldChar w:fldCharType="begin"/>
            </w:r>
            <w:r w:rsidR="00586274">
              <w:rPr>
                <w:noProof/>
                <w:webHidden/>
              </w:rPr>
              <w:instrText xml:space="preserve"> PAGEREF _Toc524781131 \h </w:instrText>
            </w:r>
            <w:r w:rsidR="00586274">
              <w:rPr>
                <w:noProof/>
                <w:webHidden/>
              </w:rPr>
            </w:r>
            <w:r w:rsidR="00586274">
              <w:rPr>
                <w:noProof/>
                <w:webHidden/>
              </w:rPr>
              <w:fldChar w:fldCharType="separate"/>
            </w:r>
            <w:r w:rsidR="00586274">
              <w:rPr>
                <w:noProof/>
                <w:webHidden/>
              </w:rPr>
              <w:t>13</w:t>
            </w:r>
            <w:r w:rsidR="00586274">
              <w:rPr>
                <w:noProof/>
                <w:webHidden/>
              </w:rPr>
              <w:fldChar w:fldCharType="end"/>
            </w:r>
          </w:hyperlink>
        </w:p>
        <w:p w:rsidR="00586274" w:rsidRDefault="00367071">
          <w:pPr>
            <w:pStyle w:val="TOC3"/>
            <w:tabs>
              <w:tab w:val="left" w:pos="1760"/>
              <w:tab w:val="right" w:leader="dot" w:pos="8873"/>
            </w:tabs>
            <w:rPr>
              <w:rFonts w:asciiTheme="minorHAnsi" w:eastAsiaTheme="minorEastAsia" w:hAnsiTheme="minorHAnsi" w:cstheme="minorBidi"/>
              <w:noProof/>
              <w:sz w:val="22"/>
              <w:szCs w:val="22"/>
            </w:rPr>
          </w:pPr>
          <w:hyperlink w:anchor="_Toc524781132" w:history="1">
            <w:r w:rsidR="00586274" w:rsidRPr="003B0513">
              <w:rPr>
                <w:rStyle w:val="Hyperlink"/>
                <w:noProof/>
              </w:rPr>
              <w:t>1.2.2</w:t>
            </w:r>
            <w:r w:rsidR="00586274">
              <w:rPr>
                <w:rFonts w:asciiTheme="minorHAnsi" w:eastAsiaTheme="minorEastAsia" w:hAnsiTheme="minorHAnsi" w:cstheme="minorBidi"/>
                <w:noProof/>
                <w:sz w:val="22"/>
                <w:szCs w:val="22"/>
              </w:rPr>
              <w:tab/>
            </w:r>
            <w:r w:rsidR="00586274" w:rsidRPr="003B0513">
              <w:rPr>
                <w:rStyle w:val="Hyperlink"/>
                <w:noProof/>
              </w:rPr>
              <w:t>Hướng dẫn cài đặt DevExpress</w:t>
            </w:r>
            <w:r w:rsidR="00586274">
              <w:rPr>
                <w:noProof/>
                <w:webHidden/>
              </w:rPr>
              <w:tab/>
            </w:r>
            <w:r w:rsidR="00586274">
              <w:rPr>
                <w:noProof/>
                <w:webHidden/>
              </w:rPr>
              <w:fldChar w:fldCharType="begin"/>
            </w:r>
            <w:r w:rsidR="00586274">
              <w:rPr>
                <w:noProof/>
                <w:webHidden/>
              </w:rPr>
              <w:instrText xml:space="preserve"> PAGEREF _Toc524781132 \h </w:instrText>
            </w:r>
            <w:r w:rsidR="00586274">
              <w:rPr>
                <w:noProof/>
                <w:webHidden/>
              </w:rPr>
            </w:r>
            <w:r w:rsidR="00586274">
              <w:rPr>
                <w:noProof/>
                <w:webHidden/>
              </w:rPr>
              <w:fldChar w:fldCharType="separate"/>
            </w:r>
            <w:r w:rsidR="00586274">
              <w:rPr>
                <w:noProof/>
                <w:webHidden/>
              </w:rPr>
              <w:t>13</w:t>
            </w:r>
            <w:r w:rsidR="00586274">
              <w:rPr>
                <w:noProof/>
                <w:webHidden/>
              </w:rPr>
              <w:fldChar w:fldCharType="end"/>
            </w:r>
          </w:hyperlink>
        </w:p>
        <w:p w:rsidR="00586274" w:rsidRDefault="00367071">
          <w:pPr>
            <w:pStyle w:val="TOC3"/>
            <w:tabs>
              <w:tab w:val="left" w:pos="1760"/>
              <w:tab w:val="right" w:leader="dot" w:pos="8873"/>
            </w:tabs>
            <w:rPr>
              <w:rFonts w:asciiTheme="minorHAnsi" w:eastAsiaTheme="minorEastAsia" w:hAnsiTheme="minorHAnsi" w:cstheme="minorBidi"/>
              <w:noProof/>
              <w:sz w:val="22"/>
              <w:szCs w:val="22"/>
            </w:rPr>
          </w:pPr>
          <w:hyperlink w:anchor="_Toc524781133" w:history="1">
            <w:r w:rsidR="00586274" w:rsidRPr="003B0513">
              <w:rPr>
                <w:rStyle w:val="Hyperlink"/>
                <w:noProof/>
              </w:rPr>
              <w:t>1.2.3</w:t>
            </w:r>
            <w:r w:rsidR="00586274">
              <w:rPr>
                <w:rFonts w:asciiTheme="minorHAnsi" w:eastAsiaTheme="minorEastAsia" w:hAnsiTheme="minorHAnsi" w:cstheme="minorBidi"/>
                <w:noProof/>
                <w:sz w:val="22"/>
                <w:szCs w:val="22"/>
              </w:rPr>
              <w:tab/>
            </w:r>
            <w:r w:rsidR="00586274" w:rsidRPr="003B0513">
              <w:rPr>
                <w:rStyle w:val="Hyperlink"/>
                <w:noProof/>
              </w:rPr>
              <w:t>Giao diện DevExpress</w:t>
            </w:r>
            <w:r w:rsidR="00586274">
              <w:rPr>
                <w:noProof/>
                <w:webHidden/>
              </w:rPr>
              <w:tab/>
            </w:r>
            <w:r w:rsidR="00586274">
              <w:rPr>
                <w:noProof/>
                <w:webHidden/>
              </w:rPr>
              <w:fldChar w:fldCharType="begin"/>
            </w:r>
            <w:r w:rsidR="00586274">
              <w:rPr>
                <w:noProof/>
                <w:webHidden/>
              </w:rPr>
              <w:instrText xml:space="preserve"> PAGEREF _Toc524781133 \h </w:instrText>
            </w:r>
            <w:r w:rsidR="00586274">
              <w:rPr>
                <w:noProof/>
                <w:webHidden/>
              </w:rPr>
            </w:r>
            <w:r w:rsidR="00586274">
              <w:rPr>
                <w:noProof/>
                <w:webHidden/>
              </w:rPr>
              <w:fldChar w:fldCharType="separate"/>
            </w:r>
            <w:r w:rsidR="00586274">
              <w:rPr>
                <w:noProof/>
                <w:webHidden/>
              </w:rPr>
              <w:t>14</w:t>
            </w:r>
            <w:r w:rsidR="00586274">
              <w:rPr>
                <w:noProof/>
                <w:webHidden/>
              </w:rPr>
              <w:fldChar w:fldCharType="end"/>
            </w:r>
          </w:hyperlink>
        </w:p>
        <w:p w:rsidR="00586274" w:rsidRDefault="00367071">
          <w:pPr>
            <w:pStyle w:val="TOC3"/>
            <w:tabs>
              <w:tab w:val="left" w:pos="1760"/>
              <w:tab w:val="right" w:leader="dot" w:pos="8873"/>
            </w:tabs>
            <w:rPr>
              <w:rFonts w:asciiTheme="minorHAnsi" w:eastAsiaTheme="minorEastAsia" w:hAnsiTheme="minorHAnsi" w:cstheme="minorBidi"/>
              <w:noProof/>
              <w:sz w:val="22"/>
              <w:szCs w:val="22"/>
            </w:rPr>
          </w:pPr>
          <w:hyperlink w:anchor="_Toc524781134" w:history="1">
            <w:r w:rsidR="00586274" w:rsidRPr="003B0513">
              <w:rPr>
                <w:rStyle w:val="Hyperlink"/>
                <w:noProof/>
              </w:rPr>
              <w:t>1.2.4</w:t>
            </w:r>
            <w:r w:rsidR="00586274">
              <w:rPr>
                <w:rFonts w:asciiTheme="minorHAnsi" w:eastAsiaTheme="minorEastAsia" w:hAnsiTheme="minorHAnsi" w:cstheme="minorBidi"/>
                <w:noProof/>
                <w:sz w:val="22"/>
                <w:szCs w:val="22"/>
              </w:rPr>
              <w:tab/>
            </w:r>
            <w:r w:rsidR="00586274" w:rsidRPr="003B0513">
              <w:rPr>
                <w:rStyle w:val="Hyperlink"/>
                <w:noProof/>
              </w:rPr>
              <w:t>Hướng dẫn sử dụng DevExpress</w:t>
            </w:r>
            <w:r w:rsidR="00586274">
              <w:rPr>
                <w:noProof/>
                <w:webHidden/>
              </w:rPr>
              <w:tab/>
            </w:r>
            <w:r w:rsidR="00586274">
              <w:rPr>
                <w:noProof/>
                <w:webHidden/>
              </w:rPr>
              <w:fldChar w:fldCharType="begin"/>
            </w:r>
            <w:r w:rsidR="00586274">
              <w:rPr>
                <w:noProof/>
                <w:webHidden/>
              </w:rPr>
              <w:instrText xml:space="preserve"> PAGEREF _Toc524781134 \h </w:instrText>
            </w:r>
            <w:r w:rsidR="00586274">
              <w:rPr>
                <w:noProof/>
                <w:webHidden/>
              </w:rPr>
            </w:r>
            <w:r w:rsidR="00586274">
              <w:rPr>
                <w:noProof/>
                <w:webHidden/>
              </w:rPr>
              <w:fldChar w:fldCharType="separate"/>
            </w:r>
            <w:r w:rsidR="00586274">
              <w:rPr>
                <w:noProof/>
                <w:webHidden/>
              </w:rPr>
              <w:t>14</w:t>
            </w:r>
            <w:r w:rsidR="00586274">
              <w:rPr>
                <w:noProof/>
                <w:webHidden/>
              </w:rPr>
              <w:fldChar w:fldCharType="end"/>
            </w:r>
          </w:hyperlink>
        </w:p>
        <w:p w:rsidR="00586274" w:rsidRDefault="00367071">
          <w:pPr>
            <w:pStyle w:val="TOC2"/>
            <w:tabs>
              <w:tab w:val="left" w:pos="1320"/>
              <w:tab w:val="right" w:leader="dot" w:pos="8873"/>
            </w:tabs>
            <w:rPr>
              <w:rFonts w:asciiTheme="minorHAnsi" w:eastAsiaTheme="minorEastAsia" w:hAnsiTheme="minorHAnsi" w:cstheme="minorBidi"/>
              <w:noProof/>
              <w:sz w:val="22"/>
              <w:szCs w:val="22"/>
            </w:rPr>
          </w:pPr>
          <w:hyperlink w:anchor="_Toc524781139" w:history="1">
            <w:r w:rsidR="00586274" w:rsidRPr="003B0513">
              <w:rPr>
                <w:rStyle w:val="Hyperlink"/>
                <w:noProof/>
              </w:rPr>
              <w:t>1.3</w:t>
            </w:r>
            <w:r w:rsidR="00586274">
              <w:rPr>
                <w:rFonts w:asciiTheme="minorHAnsi" w:eastAsiaTheme="minorEastAsia" w:hAnsiTheme="minorHAnsi" w:cstheme="minorBidi"/>
                <w:noProof/>
                <w:sz w:val="22"/>
                <w:szCs w:val="22"/>
              </w:rPr>
              <w:tab/>
            </w:r>
            <w:r w:rsidR="00586274" w:rsidRPr="003B0513">
              <w:rPr>
                <w:rStyle w:val="Hyperlink"/>
                <w:noProof/>
              </w:rPr>
              <w:t>Các thuật ngữ được sử dụng</w:t>
            </w:r>
            <w:r w:rsidR="00586274">
              <w:rPr>
                <w:noProof/>
                <w:webHidden/>
              </w:rPr>
              <w:tab/>
            </w:r>
            <w:r w:rsidR="00586274">
              <w:rPr>
                <w:noProof/>
                <w:webHidden/>
              </w:rPr>
              <w:fldChar w:fldCharType="begin"/>
            </w:r>
            <w:r w:rsidR="00586274">
              <w:rPr>
                <w:noProof/>
                <w:webHidden/>
              </w:rPr>
              <w:instrText xml:space="preserve"> PAGEREF _Toc524781139 \h </w:instrText>
            </w:r>
            <w:r w:rsidR="00586274">
              <w:rPr>
                <w:noProof/>
                <w:webHidden/>
              </w:rPr>
            </w:r>
            <w:r w:rsidR="00586274">
              <w:rPr>
                <w:noProof/>
                <w:webHidden/>
              </w:rPr>
              <w:fldChar w:fldCharType="separate"/>
            </w:r>
            <w:r w:rsidR="00586274">
              <w:rPr>
                <w:noProof/>
                <w:webHidden/>
              </w:rPr>
              <w:t>17</w:t>
            </w:r>
            <w:r w:rsidR="00586274">
              <w:rPr>
                <w:noProof/>
                <w:webHidden/>
              </w:rPr>
              <w:fldChar w:fldCharType="end"/>
            </w:r>
          </w:hyperlink>
        </w:p>
        <w:p w:rsidR="00586274" w:rsidRDefault="00367071">
          <w:pPr>
            <w:pStyle w:val="TOC1"/>
            <w:tabs>
              <w:tab w:val="right" w:leader="dot" w:pos="8873"/>
            </w:tabs>
            <w:rPr>
              <w:rFonts w:asciiTheme="minorHAnsi" w:eastAsiaTheme="minorEastAsia" w:hAnsiTheme="minorHAnsi" w:cstheme="minorBidi"/>
              <w:noProof/>
              <w:sz w:val="22"/>
              <w:szCs w:val="22"/>
            </w:rPr>
          </w:pPr>
          <w:hyperlink w:anchor="_Toc524781140" w:history="1">
            <w:r w:rsidR="00586274" w:rsidRPr="003B0513">
              <w:rPr>
                <w:rStyle w:val="Hyperlink"/>
                <w:noProof/>
              </w:rPr>
              <w:t>CHƯƠNG 3: XÂY DỰNG ỨNG DỤNG QUẢN LÝ PHÒNG KHÁM NHI</w:t>
            </w:r>
            <w:r w:rsidR="00586274">
              <w:rPr>
                <w:noProof/>
                <w:webHidden/>
              </w:rPr>
              <w:tab/>
            </w:r>
            <w:r w:rsidR="00586274">
              <w:rPr>
                <w:noProof/>
                <w:webHidden/>
              </w:rPr>
              <w:fldChar w:fldCharType="begin"/>
            </w:r>
            <w:r w:rsidR="00586274">
              <w:rPr>
                <w:noProof/>
                <w:webHidden/>
              </w:rPr>
              <w:instrText xml:space="preserve"> PAGEREF _Toc524781140 \h </w:instrText>
            </w:r>
            <w:r w:rsidR="00586274">
              <w:rPr>
                <w:noProof/>
                <w:webHidden/>
              </w:rPr>
            </w:r>
            <w:r w:rsidR="00586274">
              <w:rPr>
                <w:noProof/>
                <w:webHidden/>
              </w:rPr>
              <w:fldChar w:fldCharType="separate"/>
            </w:r>
            <w:r w:rsidR="00586274">
              <w:rPr>
                <w:noProof/>
                <w:webHidden/>
              </w:rPr>
              <w:t>18</w:t>
            </w:r>
            <w:r w:rsidR="00586274">
              <w:rPr>
                <w:noProof/>
                <w:webHidden/>
              </w:rPr>
              <w:fldChar w:fldCharType="end"/>
            </w:r>
          </w:hyperlink>
        </w:p>
        <w:p w:rsidR="00586274" w:rsidRDefault="00367071">
          <w:pPr>
            <w:pStyle w:val="TOC2"/>
            <w:tabs>
              <w:tab w:val="left" w:pos="1320"/>
              <w:tab w:val="right" w:leader="dot" w:pos="8873"/>
            </w:tabs>
            <w:rPr>
              <w:rFonts w:asciiTheme="minorHAnsi" w:eastAsiaTheme="minorEastAsia" w:hAnsiTheme="minorHAnsi" w:cstheme="minorBidi"/>
              <w:noProof/>
              <w:sz w:val="22"/>
              <w:szCs w:val="22"/>
            </w:rPr>
          </w:pPr>
          <w:hyperlink w:anchor="_Toc524781141" w:history="1">
            <w:r w:rsidR="00586274" w:rsidRPr="003B0513">
              <w:rPr>
                <w:rStyle w:val="Hyperlink"/>
                <w:noProof/>
              </w:rPr>
              <w:t>1.1</w:t>
            </w:r>
            <w:r w:rsidR="00586274">
              <w:rPr>
                <w:rFonts w:asciiTheme="minorHAnsi" w:eastAsiaTheme="minorEastAsia" w:hAnsiTheme="minorHAnsi" w:cstheme="minorBidi"/>
                <w:noProof/>
                <w:sz w:val="22"/>
                <w:szCs w:val="22"/>
              </w:rPr>
              <w:tab/>
            </w:r>
            <w:r w:rsidR="00586274" w:rsidRPr="003B0513">
              <w:rPr>
                <w:rStyle w:val="Hyperlink"/>
                <w:noProof/>
              </w:rPr>
              <w:t>Phạm vi, đối tượng và mục đích của hệ thống</w:t>
            </w:r>
            <w:r w:rsidR="00586274">
              <w:rPr>
                <w:noProof/>
                <w:webHidden/>
              </w:rPr>
              <w:tab/>
            </w:r>
            <w:r w:rsidR="00586274">
              <w:rPr>
                <w:noProof/>
                <w:webHidden/>
              </w:rPr>
              <w:fldChar w:fldCharType="begin"/>
            </w:r>
            <w:r w:rsidR="00586274">
              <w:rPr>
                <w:noProof/>
                <w:webHidden/>
              </w:rPr>
              <w:instrText xml:space="preserve"> PAGEREF _Toc524781141 \h </w:instrText>
            </w:r>
            <w:r w:rsidR="00586274">
              <w:rPr>
                <w:noProof/>
                <w:webHidden/>
              </w:rPr>
            </w:r>
            <w:r w:rsidR="00586274">
              <w:rPr>
                <w:noProof/>
                <w:webHidden/>
              </w:rPr>
              <w:fldChar w:fldCharType="separate"/>
            </w:r>
            <w:r w:rsidR="00586274">
              <w:rPr>
                <w:noProof/>
                <w:webHidden/>
              </w:rPr>
              <w:t>18</w:t>
            </w:r>
            <w:r w:rsidR="00586274">
              <w:rPr>
                <w:noProof/>
                <w:webHidden/>
              </w:rPr>
              <w:fldChar w:fldCharType="end"/>
            </w:r>
          </w:hyperlink>
        </w:p>
        <w:p w:rsidR="00586274" w:rsidRDefault="00367071">
          <w:pPr>
            <w:pStyle w:val="TOC2"/>
            <w:tabs>
              <w:tab w:val="left" w:pos="1320"/>
              <w:tab w:val="right" w:leader="dot" w:pos="8873"/>
            </w:tabs>
            <w:rPr>
              <w:rFonts w:asciiTheme="minorHAnsi" w:eastAsiaTheme="minorEastAsia" w:hAnsiTheme="minorHAnsi" w:cstheme="minorBidi"/>
              <w:noProof/>
              <w:sz w:val="22"/>
              <w:szCs w:val="22"/>
            </w:rPr>
          </w:pPr>
          <w:hyperlink w:anchor="_Toc524781142" w:history="1">
            <w:r w:rsidR="00586274" w:rsidRPr="003B0513">
              <w:rPr>
                <w:rStyle w:val="Hyperlink"/>
                <w:noProof/>
              </w:rPr>
              <w:t>1.2</w:t>
            </w:r>
            <w:r w:rsidR="00586274">
              <w:rPr>
                <w:rFonts w:asciiTheme="minorHAnsi" w:eastAsiaTheme="minorEastAsia" w:hAnsiTheme="minorHAnsi" w:cstheme="minorBidi"/>
                <w:noProof/>
                <w:sz w:val="22"/>
                <w:szCs w:val="22"/>
              </w:rPr>
              <w:tab/>
            </w:r>
            <w:r w:rsidR="00586274" w:rsidRPr="003B0513">
              <w:rPr>
                <w:rStyle w:val="Hyperlink"/>
                <w:noProof/>
              </w:rPr>
              <w:t>Mô hình mô tả hệ thống</w:t>
            </w:r>
            <w:r w:rsidR="00586274">
              <w:rPr>
                <w:noProof/>
                <w:webHidden/>
              </w:rPr>
              <w:tab/>
            </w:r>
            <w:r w:rsidR="00586274">
              <w:rPr>
                <w:noProof/>
                <w:webHidden/>
              </w:rPr>
              <w:fldChar w:fldCharType="begin"/>
            </w:r>
            <w:r w:rsidR="00586274">
              <w:rPr>
                <w:noProof/>
                <w:webHidden/>
              </w:rPr>
              <w:instrText xml:space="preserve"> PAGEREF _Toc524781142 \h </w:instrText>
            </w:r>
            <w:r w:rsidR="00586274">
              <w:rPr>
                <w:noProof/>
                <w:webHidden/>
              </w:rPr>
            </w:r>
            <w:r w:rsidR="00586274">
              <w:rPr>
                <w:noProof/>
                <w:webHidden/>
              </w:rPr>
              <w:fldChar w:fldCharType="separate"/>
            </w:r>
            <w:r w:rsidR="00586274">
              <w:rPr>
                <w:noProof/>
                <w:webHidden/>
              </w:rPr>
              <w:t>18</w:t>
            </w:r>
            <w:r w:rsidR="00586274">
              <w:rPr>
                <w:noProof/>
                <w:webHidden/>
              </w:rPr>
              <w:fldChar w:fldCharType="end"/>
            </w:r>
          </w:hyperlink>
        </w:p>
        <w:p w:rsidR="00586274" w:rsidRDefault="00367071">
          <w:pPr>
            <w:pStyle w:val="TOC2"/>
            <w:tabs>
              <w:tab w:val="left" w:pos="1320"/>
              <w:tab w:val="right" w:leader="dot" w:pos="8873"/>
            </w:tabs>
            <w:rPr>
              <w:rFonts w:asciiTheme="minorHAnsi" w:eastAsiaTheme="minorEastAsia" w:hAnsiTheme="minorHAnsi" w:cstheme="minorBidi"/>
              <w:noProof/>
              <w:sz w:val="22"/>
              <w:szCs w:val="22"/>
            </w:rPr>
          </w:pPr>
          <w:hyperlink w:anchor="_Toc524781143" w:history="1">
            <w:r w:rsidR="00586274" w:rsidRPr="003B0513">
              <w:rPr>
                <w:rStyle w:val="Hyperlink"/>
                <w:noProof/>
              </w:rPr>
              <w:t>1.3</w:t>
            </w:r>
            <w:r w:rsidR="00586274">
              <w:rPr>
                <w:rFonts w:asciiTheme="minorHAnsi" w:eastAsiaTheme="minorEastAsia" w:hAnsiTheme="minorHAnsi" w:cstheme="minorBidi"/>
                <w:noProof/>
                <w:sz w:val="22"/>
                <w:szCs w:val="22"/>
              </w:rPr>
              <w:tab/>
            </w:r>
            <w:r w:rsidR="00586274" w:rsidRPr="003B0513">
              <w:rPr>
                <w:rStyle w:val="Hyperlink"/>
                <w:noProof/>
              </w:rPr>
              <w:t>Các chức năng của hệ thống</w:t>
            </w:r>
            <w:r w:rsidR="00586274">
              <w:rPr>
                <w:noProof/>
                <w:webHidden/>
              </w:rPr>
              <w:tab/>
            </w:r>
            <w:r w:rsidR="00586274">
              <w:rPr>
                <w:noProof/>
                <w:webHidden/>
              </w:rPr>
              <w:fldChar w:fldCharType="begin"/>
            </w:r>
            <w:r w:rsidR="00586274">
              <w:rPr>
                <w:noProof/>
                <w:webHidden/>
              </w:rPr>
              <w:instrText xml:space="preserve"> PAGEREF _Toc524781143 \h </w:instrText>
            </w:r>
            <w:r w:rsidR="00586274">
              <w:rPr>
                <w:noProof/>
                <w:webHidden/>
              </w:rPr>
            </w:r>
            <w:r w:rsidR="00586274">
              <w:rPr>
                <w:noProof/>
                <w:webHidden/>
              </w:rPr>
              <w:fldChar w:fldCharType="separate"/>
            </w:r>
            <w:r w:rsidR="00586274">
              <w:rPr>
                <w:noProof/>
                <w:webHidden/>
              </w:rPr>
              <w:t>18</w:t>
            </w:r>
            <w:r w:rsidR="00586274">
              <w:rPr>
                <w:noProof/>
                <w:webHidden/>
              </w:rPr>
              <w:fldChar w:fldCharType="end"/>
            </w:r>
          </w:hyperlink>
        </w:p>
        <w:p w:rsidR="00586274" w:rsidRDefault="00367071">
          <w:pPr>
            <w:pStyle w:val="TOC3"/>
            <w:tabs>
              <w:tab w:val="left" w:pos="1760"/>
              <w:tab w:val="right" w:leader="dot" w:pos="8873"/>
            </w:tabs>
            <w:rPr>
              <w:rFonts w:asciiTheme="minorHAnsi" w:eastAsiaTheme="minorEastAsia" w:hAnsiTheme="minorHAnsi" w:cstheme="minorBidi"/>
              <w:noProof/>
              <w:sz w:val="22"/>
              <w:szCs w:val="22"/>
            </w:rPr>
          </w:pPr>
          <w:hyperlink w:anchor="_Toc524781144" w:history="1">
            <w:r w:rsidR="00586274" w:rsidRPr="003B0513">
              <w:rPr>
                <w:rStyle w:val="Hyperlink"/>
                <w:noProof/>
              </w:rPr>
              <w:t>1.3.1</w:t>
            </w:r>
            <w:r w:rsidR="00586274">
              <w:rPr>
                <w:rFonts w:asciiTheme="minorHAnsi" w:eastAsiaTheme="minorEastAsia" w:hAnsiTheme="minorHAnsi" w:cstheme="minorBidi"/>
                <w:noProof/>
                <w:sz w:val="22"/>
                <w:szCs w:val="22"/>
              </w:rPr>
              <w:tab/>
            </w:r>
            <w:r w:rsidR="00586274" w:rsidRPr="003B0513">
              <w:rPr>
                <w:rStyle w:val="Hyperlink"/>
                <w:noProof/>
              </w:rPr>
              <w:t>Chức năng chung</w:t>
            </w:r>
            <w:r w:rsidR="00586274">
              <w:rPr>
                <w:noProof/>
                <w:webHidden/>
              </w:rPr>
              <w:tab/>
            </w:r>
            <w:r w:rsidR="00586274">
              <w:rPr>
                <w:noProof/>
                <w:webHidden/>
              </w:rPr>
              <w:fldChar w:fldCharType="begin"/>
            </w:r>
            <w:r w:rsidR="00586274">
              <w:rPr>
                <w:noProof/>
                <w:webHidden/>
              </w:rPr>
              <w:instrText xml:space="preserve"> PAGEREF _Toc524781144 \h </w:instrText>
            </w:r>
            <w:r w:rsidR="00586274">
              <w:rPr>
                <w:noProof/>
                <w:webHidden/>
              </w:rPr>
            </w:r>
            <w:r w:rsidR="00586274">
              <w:rPr>
                <w:noProof/>
                <w:webHidden/>
              </w:rPr>
              <w:fldChar w:fldCharType="separate"/>
            </w:r>
            <w:r w:rsidR="00586274">
              <w:rPr>
                <w:noProof/>
                <w:webHidden/>
              </w:rPr>
              <w:t>18</w:t>
            </w:r>
            <w:r w:rsidR="00586274">
              <w:rPr>
                <w:noProof/>
                <w:webHidden/>
              </w:rPr>
              <w:fldChar w:fldCharType="end"/>
            </w:r>
          </w:hyperlink>
        </w:p>
        <w:p w:rsidR="00586274" w:rsidRDefault="00367071">
          <w:pPr>
            <w:pStyle w:val="TOC3"/>
            <w:tabs>
              <w:tab w:val="left" w:pos="1760"/>
              <w:tab w:val="right" w:leader="dot" w:pos="8873"/>
            </w:tabs>
            <w:rPr>
              <w:rFonts w:asciiTheme="minorHAnsi" w:eastAsiaTheme="minorEastAsia" w:hAnsiTheme="minorHAnsi" w:cstheme="minorBidi"/>
              <w:noProof/>
              <w:sz w:val="22"/>
              <w:szCs w:val="22"/>
            </w:rPr>
          </w:pPr>
          <w:hyperlink w:anchor="_Toc524781145" w:history="1">
            <w:r w:rsidR="00586274" w:rsidRPr="003B0513">
              <w:rPr>
                <w:rStyle w:val="Hyperlink"/>
                <w:noProof/>
              </w:rPr>
              <w:t>1.3.2</w:t>
            </w:r>
            <w:r w:rsidR="00586274">
              <w:rPr>
                <w:rFonts w:asciiTheme="minorHAnsi" w:eastAsiaTheme="minorEastAsia" w:hAnsiTheme="minorHAnsi" w:cstheme="minorBidi"/>
                <w:noProof/>
                <w:sz w:val="22"/>
                <w:szCs w:val="22"/>
              </w:rPr>
              <w:tab/>
            </w:r>
            <w:r w:rsidR="00586274" w:rsidRPr="003B0513">
              <w:rPr>
                <w:rStyle w:val="Hyperlink"/>
                <w:noProof/>
              </w:rPr>
              <w:t>Chức năng riêng của từng đối tượng</w:t>
            </w:r>
            <w:r w:rsidR="00586274">
              <w:rPr>
                <w:noProof/>
                <w:webHidden/>
              </w:rPr>
              <w:tab/>
            </w:r>
            <w:r w:rsidR="00586274">
              <w:rPr>
                <w:noProof/>
                <w:webHidden/>
              </w:rPr>
              <w:fldChar w:fldCharType="begin"/>
            </w:r>
            <w:r w:rsidR="00586274">
              <w:rPr>
                <w:noProof/>
                <w:webHidden/>
              </w:rPr>
              <w:instrText xml:space="preserve"> PAGEREF _Toc524781145 \h </w:instrText>
            </w:r>
            <w:r w:rsidR="00586274">
              <w:rPr>
                <w:noProof/>
                <w:webHidden/>
              </w:rPr>
            </w:r>
            <w:r w:rsidR="00586274">
              <w:rPr>
                <w:noProof/>
                <w:webHidden/>
              </w:rPr>
              <w:fldChar w:fldCharType="separate"/>
            </w:r>
            <w:r w:rsidR="00586274">
              <w:rPr>
                <w:noProof/>
                <w:webHidden/>
              </w:rPr>
              <w:t>22</w:t>
            </w:r>
            <w:r w:rsidR="00586274">
              <w:rPr>
                <w:noProof/>
                <w:webHidden/>
              </w:rPr>
              <w:fldChar w:fldCharType="end"/>
            </w:r>
          </w:hyperlink>
        </w:p>
        <w:p w:rsidR="00586274" w:rsidRDefault="00367071">
          <w:pPr>
            <w:pStyle w:val="TOC2"/>
            <w:tabs>
              <w:tab w:val="left" w:pos="1320"/>
              <w:tab w:val="right" w:leader="dot" w:pos="8873"/>
            </w:tabs>
            <w:rPr>
              <w:rFonts w:asciiTheme="minorHAnsi" w:eastAsiaTheme="minorEastAsia" w:hAnsiTheme="minorHAnsi" w:cstheme="minorBidi"/>
              <w:noProof/>
              <w:sz w:val="22"/>
              <w:szCs w:val="22"/>
            </w:rPr>
          </w:pPr>
          <w:hyperlink w:anchor="_Toc524781148" w:history="1">
            <w:r w:rsidR="00586274" w:rsidRPr="003B0513">
              <w:rPr>
                <w:rStyle w:val="Hyperlink"/>
                <w:noProof/>
              </w:rPr>
              <w:t>1.4</w:t>
            </w:r>
            <w:r w:rsidR="00586274">
              <w:rPr>
                <w:rFonts w:asciiTheme="minorHAnsi" w:eastAsiaTheme="minorEastAsia" w:hAnsiTheme="minorHAnsi" w:cstheme="minorBidi"/>
                <w:noProof/>
                <w:sz w:val="22"/>
                <w:szCs w:val="22"/>
              </w:rPr>
              <w:tab/>
            </w:r>
            <w:r w:rsidR="00586274" w:rsidRPr="003B0513">
              <w:rPr>
                <w:rStyle w:val="Hyperlink"/>
                <w:noProof/>
              </w:rPr>
              <w:t>Quy trình khám chữa bệnh</w:t>
            </w:r>
            <w:r w:rsidR="00586274">
              <w:rPr>
                <w:noProof/>
                <w:webHidden/>
              </w:rPr>
              <w:tab/>
            </w:r>
            <w:r w:rsidR="00586274">
              <w:rPr>
                <w:noProof/>
                <w:webHidden/>
              </w:rPr>
              <w:fldChar w:fldCharType="begin"/>
            </w:r>
            <w:r w:rsidR="00586274">
              <w:rPr>
                <w:noProof/>
                <w:webHidden/>
              </w:rPr>
              <w:instrText xml:space="preserve"> PAGEREF _Toc524781148 \h </w:instrText>
            </w:r>
            <w:r w:rsidR="00586274">
              <w:rPr>
                <w:noProof/>
                <w:webHidden/>
              </w:rPr>
            </w:r>
            <w:r w:rsidR="00586274">
              <w:rPr>
                <w:noProof/>
                <w:webHidden/>
              </w:rPr>
              <w:fldChar w:fldCharType="separate"/>
            </w:r>
            <w:r w:rsidR="00586274">
              <w:rPr>
                <w:noProof/>
                <w:webHidden/>
              </w:rPr>
              <w:t>27</w:t>
            </w:r>
            <w:r w:rsidR="00586274">
              <w:rPr>
                <w:noProof/>
                <w:webHidden/>
              </w:rPr>
              <w:fldChar w:fldCharType="end"/>
            </w:r>
          </w:hyperlink>
        </w:p>
        <w:p w:rsidR="00586274" w:rsidRDefault="00367071">
          <w:pPr>
            <w:pStyle w:val="TOC3"/>
            <w:tabs>
              <w:tab w:val="left" w:pos="1760"/>
              <w:tab w:val="right" w:leader="dot" w:pos="8873"/>
            </w:tabs>
            <w:rPr>
              <w:rFonts w:asciiTheme="minorHAnsi" w:eastAsiaTheme="minorEastAsia" w:hAnsiTheme="minorHAnsi" w:cstheme="minorBidi"/>
              <w:noProof/>
              <w:sz w:val="22"/>
              <w:szCs w:val="22"/>
            </w:rPr>
          </w:pPr>
          <w:hyperlink w:anchor="_Toc524781149" w:history="1">
            <w:r w:rsidR="00586274" w:rsidRPr="003B0513">
              <w:rPr>
                <w:rStyle w:val="Hyperlink"/>
                <w:noProof/>
              </w:rPr>
              <w:t>1.4.1</w:t>
            </w:r>
            <w:r w:rsidR="00586274">
              <w:rPr>
                <w:rFonts w:asciiTheme="minorHAnsi" w:eastAsiaTheme="minorEastAsia" w:hAnsiTheme="minorHAnsi" w:cstheme="minorBidi"/>
                <w:noProof/>
                <w:sz w:val="22"/>
                <w:szCs w:val="22"/>
              </w:rPr>
              <w:tab/>
            </w:r>
            <w:r w:rsidR="00586274" w:rsidRPr="003B0513">
              <w:rPr>
                <w:rStyle w:val="Hyperlink"/>
                <w:noProof/>
              </w:rPr>
              <w:t>Tiếp nhận bệnh nhân</w:t>
            </w:r>
            <w:r w:rsidR="00586274">
              <w:rPr>
                <w:noProof/>
                <w:webHidden/>
              </w:rPr>
              <w:tab/>
            </w:r>
            <w:r w:rsidR="00586274">
              <w:rPr>
                <w:noProof/>
                <w:webHidden/>
              </w:rPr>
              <w:fldChar w:fldCharType="begin"/>
            </w:r>
            <w:r w:rsidR="00586274">
              <w:rPr>
                <w:noProof/>
                <w:webHidden/>
              </w:rPr>
              <w:instrText xml:space="preserve"> PAGEREF _Toc524781149 \h </w:instrText>
            </w:r>
            <w:r w:rsidR="00586274">
              <w:rPr>
                <w:noProof/>
                <w:webHidden/>
              </w:rPr>
            </w:r>
            <w:r w:rsidR="00586274">
              <w:rPr>
                <w:noProof/>
                <w:webHidden/>
              </w:rPr>
              <w:fldChar w:fldCharType="separate"/>
            </w:r>
            <w:r w:rsidR="00586274">
              <w:rPr>
                <w:noProof/>
                <w:webHidden/>
              </w:rPr>
              <w:t>29</w:t>
            </w:r>
            <w:r w:rsidR="00586274">
              <w:rPr>
                <w:noProof/>
                <w:webHidden/>
              </w:rPr>
              <w:fldChar w:fldCharType="end"/>
            </w:r>
          </w:hyperlink>
        </w:p>
        <w:p w:rsidR="00586274" w:rsidRDefault="00367071">
          <w:pPr>
            <w:pStyle w:val="TOC3"/>
            <w:tabs>
              <w:tab w:val="left" w:pos="1760"/>
              <w:tab w:val="right" w:leader="dot" w:pos="8873"/>
            </w:tabs>
            <w:rPr>
              <w:rFonts w:asciiTheme="minorHAnsi" w:eastAsiaTheme="minorEastAsia" w:hAnsiTheme="minorHAnsi" w:cstheme="minorBidi"/>
              <w:noProof/>
              <w:sz w:val="22"/>
              <w:szCs w:val="22"/>
            </w:rPr>
          </w:pPr>
          <w:hyperlink w:anchor="_Toc524781150" w:history="1">
            <w:r w:rsidR="00586274" w:rsidRPr="003B0513">
              <w:rPr>
                <w:rStyle w:val="Hyperlink"/>
                <w:noProof/>
              </w:rPr>
              <w:t>1.4.2</w:t>
            </w:r>
            <w:r w:rsidR="00586274">
              <w:rPr>
                <w:rFonts w:asciiTheme="minorHAnsi" w:eastAsiaTheme="minorEastAsia" w:hAnsiTheme="minorHAnsi" w:cstheme="minorBidi"/>
                <w:noProof/>
                <w:sz w:val="22"/>
                <w:szCs w:val="22"/>
              </w:rPr>
              <w:tab/>
            </w:r>
            <w:r w:rsidR="00586274" w:rsidRPr="003B0513">
              <w:rPr>
                <w:rStyle w:val="Hyperlink"/>
                <w:noProof/>
              </w:rPr>
              <w:t>Bác sĩ khám bệnh</w:t>
            </w:r>
            <w:r w:rsidR="00586274">
              <w:rPr>
                <w:noProof/>
                <w:webHidden/>
              </w:rPr>
              <w:tab/>
            </w:r>
            <w:r w:rsidR="00586274">
              <w:rPr>
                <w:noProof/>
                <w:webHidden/>
              </w:rPr>
              <w:fldChar w:fldCharType="begin"/>
            </w:r>
            <w:r w:rsidR="00586274">
              <w:rPr>
                <w:noProof/>
                <w:webHidden/>
              </w:rPr>
              <w:instrText xml:space="preserve"> PAGEREF _Toc524781150 \h </w:instrText>
            </w:r>
            <w:r w:rsidR="00586274">
              <w:rPr>
                <w:noProof/>
                <w:webHidden/>
              </w:rPr>
            </w:r>
            <w:r w:rsidR="00586274">
              <w:rPr>
                <w:noProof/>
                <w:webHidden/>
              </w:rPr>
              <w:fldChar w:fldCharType="separate"/>
            </w:r>
            <w:r w:rsidR="00586274">
              <w:rPr>
                <w:noProof/>
                <w:webHidden/>
              </w:rPr>
              <w:t>29</w:t>
            </w:r>
            <w:r w:rsidR="00586274">
              <w:rPr>
                <w:noProof/>
                <w:webHidden/>
              </w:rPr>
              <w:fldChar w:fldCharType="end"/>
            </w:r>
          </w:hyperlink>
        </w:p>
        <w:p w:rsidR="00586274" w:rsidRDefault="00367071">
          <w:pPr>
            <w:pStyle w:val="TOC3"/>
            <w:tabs>
              <w:tab w:val="left" w:pos="1760"/>
              <w:tab w:val="right" w:leader="dot" w:pos="8873"/>
            </w:tabs>
            <w:rPr>
              <w:rFonts w:asciiTheme="minorHAnsi" w:eastAsiaTheme="minorEastAsia" w:hAnsiTheme="minorHAnsi" w:cstheme="minorBidi"/>
              <w:noProof/>
              <w:sz w:val="22"/>
              <w:szCs w:val="22"/>
            </w:rPr>
          </w:pPr>
          <w:hyperlink w:anchor="_Toc524781151" w:history="1">
            <w:r w:rsidR="00586274" w:rsidRPr="003B0513">
              <w:rPr>
                <w:rStyle w:val="Hyperlink"/>
                <w:noProof/>
              </w:rPr>
              <w:t>1.4.3</w:t>
            </w:r>
            <w:r w:rsidR="00586274">
              <w:rPr>
                <w:rFonts w:asciiTheme="minorHAnsi" w:eastAsiaTheme="minorEastAsia" w:hAnsiTheme="minorHAnsi" w:cstheme="minorBidi"/>
                <w:noProof/>
                <w:sz w:val="22"/>
                <w:szCs w:val="22"/>
              </w:rPr>
              <w:tab/>
            </w:r>
            <w:r w:rsidR="00586274" w:rsidRPr="003B0513">
              <w:rPr>
                <w:rStyle w:val="Hyperlink"/>
                <w:noProof/>
              </w:rPr>
              <w:t>Thanh toán hóa đơn</w:t>
            </w:r>
            <w:r w:rsidR="00586274">
              <w:rPr>
                <w:noProof/>
                <w:webHidden/>
              </w:rPr>
              <w:tab/>
            </w:r>
            <w:r w:rsidR="00586274">
              <w:rPr>
                <w:noProof/>
                <w:webHidden/>
              </w:rPr>
              <w:fldChar w:fldCharType="begin"/>
            </w:r>
            <w:r w:rsidR="00586274">
              <w:rPr>
                <w:noProof/>
                <w:webHidden/>
              </w:rPr>
              <w:instrText xml:space="preserve"> PAGEREF _Toc524781151 \h </w:instrText>
            </w:r>
            <w:r w:rsidR="00586274">
              <w:rPr>
                <w:noProof/>
                <w:webHidden/>
              </w:rPr>
            </w:r>
            <w:r w:rsidR="00586274">
              <w:rPr>
                <w:noProof/>
                <w:webHidden/>
              </w:rPr>
              <w:fldChar w:fldCharType="separate"/>
            </w:r>
            <w:r w:rsidR="00586274">
              <w:rPr>
                <w:noProof/>
                <w:webHidden/>
              </w:rPr>
              <w:t>29</w:t>
            </w:r>
            <w:r w:rsidR="00586274">
              <w:rPr>
                <w:noProof/>
                <w:webHidden/>
              </w:rPr>
              <w:fldChar w:fldCharType="end"/>
            </w:r>
          </w:hyperlink>
        </w:p>
        <w:p w:rsidR="00586274" w:rsidRDefault="00367071">
          <w:pPr>
            <w:pStyle w:val="TOC3"/>
            <w:tabs>
              <w:tab w:val="left" w:pos="1760"/>
              <w:tab w:val="right" w:leader="dot" w:pos="8873"/>
            </w:tabs>
            <w:rPr>
              <w:rFonts w:asciiTheme="minorHAnsi" w:eastAsiaTheme="minorEastAsia" w:hAnsiTheme="minorHAnsi" w:cstheme="minorBidi"/>
              <w:noProof/>
              <w:sz w:val="22"/>
              <w:szCs w:val="22"/>
            </w:rPr>
          </w:pPr>
          <w:hyperlink w:anchor="_Toc524781152" w:history="1">
            <w:r w:rsidR="00586274" w:rsidRPr="003B0513">
              <w:rPr>
                <w:rStyle w:val="Hyperlink"/>
                <w:noProof/>
              </w:rPr>
              <w:t>1.4.4</w:t>
            </w:r>
            <w:r w:rsidR="00586274">
              <w:rPr>
                <w:rFonts w:asciiTheme="minorHAnsi" w:eastAsiaTheme="minorEastAsia" w:hAnsiTheme="minorHAnsi" w:cstheme="minorBidi"/>
                <w:noProof/>
                <w:sz w:val="22"/>
                <w:szCs w:val="22"/>
              </w:rPr>
              <w:tab/>
            </w:r>
            <w:r w:rsidR="00586274" w:rsidRPr="003B0513">
              <w:rPr>
                <w:rStyle w:val="Hyperlink"/>
                <w:noProof/>
                <w:lang w:val="vi-VN"/>
              </w:rPr>
              <w:t>Giao</w:t>
            </w:r>
            <w:r w:rsidR="00586274" w:rsidRPr="003B0513">
              <w:rPr>
                <w:rStyle w:val="Hyperlink"/>
                <w:noProof/>
              </w:rPr>
              <w:t xml:space="preserve"> thuốc</w:t>
            </w:r>
            <w:r w:rsidR="00586274">
              <w:rPr>
                <w:noProof/>
                <w:webHidden/>
              </w:rPr>
              <w:tab/>
            </w:r>
            <w:r w:rsidR="00586274">
              <w:rPr>
                <w:noProof/>
                <w:webHidden/>
              </w:rPr>
              <w:fldChar w:fldCharType="begin"/>
            </w:r>
            <w:r w:rsidR="00586274">
              <w:rPr>
                <w:noProof/>
                <w:webHidden/>
              </w:rPr>
              <w:instrText xml:space="preserve"> PAGEREF _Toc524781152 \h </w:instrText>
            </w:r>
            <w:r w:rsidR="00586274">
              <w:rPr>
                <w:noProof/>
                <w:webHidden/>
              </w:rPr>
            </w:r>
            <w:r w:rsidR="00586274">
              <w:rPr>
                <w:noProof/>
                <w:webHidden/>
              </w:rPr>
              <w:fldChar w:fldCharType="separate"/>
            </w:r>
            <w:r w:rsidR="00586274">
              <w:rPr>
                <w:noProof/>
                <w:webHidden/>
              </w:rPr>
              <w:t>29</w:t>
            </w:r>
            <w:r w:rsidR="00586274">
              <w:rPr>
                <w:noProof/>
                <w:webHidden/>
              </w:rPr>
              <w:fldChar w:fldCharType="end"/>
            </w:r>
          </w:hyperlink>
        </w:p>
        <w:p w:rsidR="00586274" w:rsidRDefault="00367071">
          <w:pPr>
            <w:pStyle w:val="TOC2"/>
            <w:tabs>
              <w:tab w:val="left" w:pos="1320"/>
              <w:tab w:val="right" w:leader="dot" w:pos="8873"/>
            </w:tabs>
            <w:rPr>
              <w:rFonts w:asciiTheme="minorHAnsi" w:eastAsiaTheme="minorEastAsia" w:hAnsiTheme="minorHAnsi" w:cstheme="minorBidi"/>
              <w:noProof/>
              <w:sz w:val="22"/>
              <w:szCs w:val="22"/>
            </w:rPr>
          </w:pPr>
          <w:hyperlink w:anchor="_Toc524781153" w:history="1">
            <w:r w:rsidR="00586274" w:rsidRPr="003B0513">
              <w:rPr>
                <w:rStyle w:val="Hyperlink"/>
                <w:noProof/>
              </w:rPr>
              <w:t>1.5</w:t>
            </w:r>
            <w:r w:rsidR="00586274">
              <w:rPr>
                <w:rFonts w:asciiTheme="minorHAnsi" w:eastAsiaTheme="minorEastAsia" w:hAnsiTheme="minorHAnsi" w:cstheme="minorBidi"/>
                <w:noProof/>
                <w:sz w:val="22"/>
                <w:szCs w:val="22"/>
              </w:rPr>
              <w:tab/>
            </w:r>
            <w:r w:rsidR="00586274" w:rsidRPr="003B0513">
              <w:rPr>
                <w:rStyle w:val="Hyperlink"/>
                <w:noProof/>
              </w:rPr>
              <w:t>Xây dựng cơ sở dữ liệu</w:t>
            </w:r>
            <w:r w:rsidR="00586274">
              <w:rPr>
                <w:noProof/>
                <w:webHidden/>
              </w:rPr>
              <w:tab/>
            </w:r>
            <w:r w:rsidR="00586274">
              <w:rPr>
                <w:noProof/>
                <w:webHidden/>
              </w:rPr>
              <w:fldChar w:fldCharType="begin"/>
            </w:r>
            <w:r w:rsidR="00586274">
              <w:rPr>
                <w:noProof/>
                <w:webHidden/>
              </w:rPr>
              <w:instrText xml:space="preserve"> PAGEREF _Toc524781153 \h </w:instrText>
            </w:r>
            <w:r w:rsidR="00586274">
              <w:rPr>
                <w:noProof/>
                <w:webHidden/>
              </w:rPr>
            </w:r>
            <w:r w:rsidR="00586274">
              <w:rPr>
                <w:noProof/>
                <w:webHidden/>
              </w:rPr>
              <w:fldChar w:fldCharType="separate"/>
            </w:r>
            <w:r w:rsidR="00586274">
              <w:rPr>
                <w:noProof/>
                <w:webHidden/>
              </w:rPr>
              <w:t>31</w:t>
            </w:r>
            <w:r w:rsidR="00586274">
              <w:rPr>
                <w:noProof/>
                <w:webHidden/>
              </w:rPr>
              <w:fldChar w:fldCharType="end"/>
            </w:r>
          </w:hyperlink>
        </w:p>
        <w:p w:rsidR="00586274" w:rsidRDefault="00367071">
          <w:pPr>
            <w:pStyle w:val="TOC3"/>
            <w:tabs>
              <w:tab w:val="left" w:pos="1760"/>
              <w:tab w:val="right" w:leader="dot" w:pos="8873"/>
            </w:tabs>
            <w:rPr>
              <w:rFonts w:asciiTheme="minorHAnsi" w:eastAsiaTheme="minorEastAsia" w:hAnsiTheme="minorHAnsi" w:cstheme="minorBidi"/>
              <w:noProof/>
              <w:sz w:val="22"/>
              <w:szCs w:val="22"/>
            </w:rPr>
          </w:pPr>
          <w:hyperlink w:anchor="_Toc524781154" w:history="1">
            <w:r w:rsidR="00586274" w:rsidRPr="003B0513">
              <w:rPr>
                <w:rStyle w:val="Hyperlink"/>
                <w:noProof/>
              </w:rPr>
              <w:t>1.5.1</w:t>
            </w:r>
            <w:r w:rsidR="00586274">
              <w:rPr>
                <w:rFonts w:asciiTheme="minorHAnsi" w:eastAsiaTheme="minorEastAsia" w:hAnsiTheme="minorHAnsi" w:cstheme="minorBidi"/>
                <w:noProof/>
                <w:sz w:val="22"/>
                <w:szCs w:val="22"/>
              </w:rPr>
              <w:tab/>
            </w:r>
            <w:r w:rsidR="00586274" w:rsidRPr="003B0513">
              <w:rPr>
                <w:rStyle w:val="Hyperlink"/>
                <w:noProof/>
              </w:rPr>
              <w:t>Các bảng dữ liệu chính bao gồm</w:t>
            </w:r>
            <w:r w:rsidR="00586274">
              <w:rPr>
                <w:noProof/>
                <w:webHidden/>
              </w:rPr>
              <w:tab/>
            </w:r>
            <w:r w:rsidR="00586274">
              <w:rPr>
                <w:noProof/>
                <w:webHidden/>
              </w:rPr>
              <w:fldChar w:fldCharType="begin"/>
            </w:r>
            <w:r w:rsidR="00586274">
              <w:rPr>
                <w:noProof/>
                <w:webHidden/>
              </w:rPr>
              <w:instrText xml:space="preserve"> PAGEREF _Toc524781154 \h </w:instrText>
            </w:r>
            <w:r w:rsidR="00586274">
              <w:rPr>
                <w:noProof/>
                <w:webHidden/>
              </w:rPr>
            </w:r>
            <w:r w:rsidR="00586274">
              <w:rPr>
                <w:noProof/>
                <w:webHidden/>
              </w:rPr>
              <w:fldChar w:fldCharType="separate"/>
            </w:r>
            <w:r w:rsidR="00586274">
              <w:rPr>
                <w:noProof/>
                <w:webHidden/>
              </w:rPr>
              <w:t>31</w:t>
            </w:r>
            <w:r w:rsidR="00586274">
              <w:rPr>
                <w:noProof/>
                <w:webHidden/>
              </w:rPr>
              <w:fldChar w:fldCharType="end"/>
            </w:r>
          </w:hyperlink>
        </w:p>
        <w:p w:rsidR="00586274" w:rsidRDefault="00367071">
          <w:pPr>
            <w:pStyle w:val="TOC2"/>
            <w:tabs>
              <w:tab w:val="left" w:pos="1320"/>
              <w:tab w:val="right" w:leader="dot" w:pos="8873"/>
            </w:tabs>
            <w:rPr>
              <w:rFonts w:asciiTheme="minorHAnsi" w:eastAsiaTheme="minorEastAsia" w:hAnsiTheme="minorHAnsi" w:cstheme="minorBidi"/>
              <w:noProof/>
              <w:sz w:val="22"/>
              <w:szCs w:val="22"/>
            </w:rPr>
          </w:pPr>
          <w:hyperlink w:anchor="_Toc524781155" w:history="1">
            <w:r w:rsidR="00586274" w:rsidRPr="003B0513">
              <w:rPr>
                <w:rStyle w:val="Hyperlink"/>
                <w:noProof/>
              </w:rPr>
              <w:t>1.6</w:t>
            </w:r>
            <w:r w:rsidR="00586274">
              <w:rPr>
                <w:rFonts w:asciiTheme="minorHAnsi" w:eastAsiaTheme="minorEastAsia" w:hAnsiTheme="minorHAnsi" w:cstheme="minorBidi"/>
                <w:noProof/>
                <w:sz w:val="22"/>
                <w:szCs w:val="22"/>
              </w:rPr>
              <w:tab/>
            </w:r>
            <w:r w:rsidR="00586274" w:rsidRPr="003B0513">
              <w:rPr>
                <w:rStyle w:val="Hyperlink"/>
                <w:noProof/>
              </w:rPr>
              <w:t>Thiết kế giao diện và lập trình</w:t>
            </w:r>
            <w:r w:rsidR="00586274">
              <w:rPr>
                <w:noProof/>
                <w:webHidden/>
              </w:rPr>
              <w:tab/>
            </w:r>
            <w:r w:rsidR="00586274">
              <w:rPr>
                <w:noProof/>
                <w:webHidden/>
              </w:rPr>
              <w:fldChar w:fldCharType="begin"/>
            </w:r>
            <w:r w:rsidR="00586274">
              <w:rPr>
                <w:noProof/>
                <w:webHidden/>
              </w:rPr>
              <w:instrText xml:space="preserve"> PAGEREF _Toc524781155 \h </w:instrText>
            </w:r>
            <w:r w:rsidR="00586274">
              <w:rPr>
                <w:noProof/>
                <w:webHidden/>
              </w:rPr>
            </w:r>
            <w:r w:rsidR="00586274">
              <w:rPr>
                <w:noProof/>
                <w:webHidden/>
              </w:rPr>
              <w:fldChar w:fldCharType="separate"/>
            </w:r>
            <w:r w:rsidR="00586274">
              <w:rPr>
                <w:noProof/>
                <w:webHidden/>
              </w:rPr>
              <w:t>32</w:t>
            </w:r>
            <w:r w:rsidR="00586274">
              <w:rPr>
                <w:noProof/>
                <w:webHidden/>
              </w:rPr>
              <w:fldChar w:fldCharType="end"/>
            </w:r>
          </w:hyperlink>
        </w:p>
        <w:p w:rsidR="00586274" w:rsidRDefault="00367071">
          <w:pPr>
            <w:pStyle w:val="TOC3"/>
            <w:tabs>
              <w:tab w:val="left" w:pos="1760"/>
              <w:tab w:val="right" w:leader="dot" w:pos="8873"/>
            </w:tabs>
            <w:rPr>
              <w:rFonts w:asciiTheme="minorHAnsi" w:eastAsiaTheme="minorEastAsia" w:hAnsiTheme="minorHAnsi" w:cstheme="minorBidi"/>
              <w:noProof/>
              <w:sz w:val="22"/>
              <w:szCs w:val="22"/>
            </w:rPr>
          </w:pPr>
          <w:hyperlink w:anchor="_Toc524781156" w:history="1">
            <w:r w:rsidR="00586274" w:rsidRPr="003B0513">
              <w:rPr>
                <w:rStyle w:val="Hyperlink"/>
                <w:noProof/>
              </w:rPr>
              <w:t>1.6.1</w:t>
            </w:r>
            <w:r w:rsidR="00586274">
              <w:rPr>
                <w:rFonts w:asciiTheme="minorHAnsi" w:eastAsiaTheme="minorEastAsia" w:hAnsiTheme="minorHAnsi" w:cstheme="minorBidi"/>
                <w:noProof/>
                <w:sz w:val="22"/>
                <w:szCs w:val="22"/>
              </w:rPr>
              <w:tab/>
            </w:r>
            <w:r w:rsidR="00586274" w:rsidRPr="003B0513">
              <w:rPr>
                <w:rStyle w:val="Hyperlink"/>
                <w:noProof/>
              </w:rPr>
              <w:t>Mô tả giao diện</w:t>
            </w:r>
            <w:r w:rsidR="00586274">
              <w:rPr>
                <w:noProof/>
                <w:webHidden/>
              </w:rPr>
              <w:tab/>
            </w:r>
            <w:r w:rsidR="00586274">
              <w:rPr>
                <w:noProof/>
                <w:webHidden/>
              </w:rPr>
              <w:fldChar w:fldCharType="begin"/>
            </w:r>
            <w:r w:rsidR="00586274">
              <w:rPr>
                <w:noProof/>
                <w:webHidden/>
              </w:rPr>
              <w:instrText xml:space="preserve"> PAGEREF _Toc524781156 \h </w:instrText>
            </w:r>
            <w:r w:rsidR="00586274">
              <w:rPr>
                <w:noProof/>
                <w:webHidden/>
              </w:rPr>
            </w:r>
            <w:r w:rsidR="00586274">
              <w:rPr>
                <w:noProof/>
                <w:webHidden/>
              </w:rPr>
              <w:fldChar w:fldCharType="separate"/>
            </w:r>
            <w:r w:rsidR="00586274">
              <w:rPr>
                <w:noProof/>
                <w:webHidden/>
              </w:rPr>
              <w:t>32</w:t>
            </w:r>
            <w:r w:rsidR="00586274">
              <w:rPr>
                <w:noProof/>
                <w:webHidden/>
              </w:rPr>
              <w:fldChar w:fldCharType="end"/>
            </w:r>
          </w:hyperlink>
        </w:p>
        <w:p w:rsidR="00586274" w:rsidRDefault="00367071">
          <w:pPr>
            <w:pStyle w:val="TOC3"/>
            <w:tabs>
              <w:tab w:val="left" w:pos="1760"/>
              <w:tab w:val="right" w:leader="dot" w:pos="8873"/>
            </w:tabs>
            <w:rPr>
              <w:rFonts w:asciiTheme="minorHAnsi" w:eastAsiaTheme="minorEastAsia" w:hAnsiTheme="minorHAnsi" w:cstheme="minorBidi"/>
              <w:noProof/>
              <w:sz w:val="22"/>
              <w:szCs w:val="22"/>
            </w:rPr>
          </w:pPr>
          <w:hyperlink w:anchor="_Toc524781157" w:history="1">
            <w:r w:rsidR="00586274" w:rsidRPr="003B0513">
              <w:rPr>
                <w:rStyle w:val="Hyperlink"/>
                <w:noProof/>
              </w:rPr>
              <w:t>1.6.2</w:t>
            </w:r>
            <w:r w:rsidR="00586274">
              <w:rPr>
                <w:rFonts w:asciiTheme="minorHAnsi" w:eastAsiaTheme="minorEastAsia" w:hAnsiTheme="minorHAnsi" w:cstheme="minorBidi"/>
                <w:noProof/>
                <w:sz w:val="22"/>
                <w:szCs w:val="22"/>
              </w:rPr>
              <w:tab/>
            </w:r>
            <w:r w:rsidR="00586274" w:rsidRPr="003B0513">
              <w:rPr>
                <w:rStyle w:val="Hyperlink"/>
                <w:noProof/>
              </w:rPr>
              <w:t>Xây dựng giao diện</w:t>
            </w:r>
            <w:r w:rsidR="00586274">
              <w:rPr>
                <w:noProof/>
                <w:webHidden/>
              </w:rPr>
              <w:tab/>
            </w:r>
            <w:r w:rsidR="00586274">
              <w:rPr>
                <w:noProof/>
                <w:webHidden/>
              </w:rPr>
              <w:fldChar w:fldCharType="begin"/>
            </w:r>
            <w:r w:rsidR="00586274">
              <w:rPr>
                <w:noProof/>
                <w:webHidden/>
              </w:rPr>
              <w:instrText xml:space="preserve"> PAGEREF _Toc524781157 \h </w:instrText>
            </w:r>
            <w:r w:rsidR="00586274">
              <w:rPr>
                <w:noProof/>
                <w:webHidden/>
              </w:rPr>
            </w:r>
            <w:r w:rsidR="00586274">
              <w:rPr>
                <w:noProof/>
                <w:webHidden/>
              </w:rPr>
              <w:fldChar w:fldCharType="separate"/>
            </w:r>
            <w:r w:rsidR="00586274">
              <w:rPr>
                <w:noProof/>
                <w:webHidden/>
              </w:rPr>
              <w:t>32</w:t>
            </w:r>
            <w:r w:rsidR="00586274">
              <w:rPr>
                <w:noProof/>
                <w:webHidden/>
              </w:rPr>
              <w:fldChar w:fldCharType="end"/>
            </w:r>
          </w:hyperlink>
        </w:p>
        <w:p w:rsidR="00586274" w:rsidRDefault="00367071">
          <w:pPr>
            <w:pStyle w:val="TOC2"/>
            <w:tabs>
              <w:tab w:val="left" w:pos="1320"/>
              <w:tab w:val="right" w:leader="dot" w:pos="8873"/>
            </w:tabs>
            <w:rPr>
              <w:rFonts w:asciiTheme="minorHAnsi" w:eastAsiaTheme="minorEastAsia" w:hAnsiTheme="minorHAnsi" w:cstheme="minorBidi"/>
              <w:noProof/>
              <w:sz w:val="22"/>
              <w:szCs w:val="22"/>
            </w:rPr>
          </w:pPr>
          <w:hyperlink w:anchor="_Toc524781162" w:history="1">
            <w:r w:rsidR="00586274" w:rsidRPr="003B0513">
              <w:rPr>
                <w:rStyle w:val="Hyperlink"/>
                <w:noProof/>
              </w:rPr>
              <w:t>1.7</w:t>
            </w:r>
            <w:r w:rsidR="00586274">
              <w:rPr>
                <w:rFonts w:asciiTheme="minorHAnsi" w:eastAsiaTheme="minorEastAsia" w:hAnsiTheme="minorHAnsi" w:cstheme="minorBidi"/>
                <w:noProof/>
                <w:sz w:val="22"/>
                <w:szCs w:val="22"/>
              </w:rPr>
              <w:tab/>
            </w:r>
            <w:r w:rsidR="00586274" w:rsidRPr="003B0513">
              <w:rPr>
                <w:rStyle w:val="Hyperlink"/>
                <w:noProof/>
              </w:rPr>
              <w:t>Tạo dữ liệu kiểm thử</w:t>
            </w:r>
            <w:r w:rsidR="00586274">
              <w:rPr>
                <w:noProof/>
                <w:webHidden/>
              </w:rPr>
              <w:tab/>
            </w:r>
            <w:r w:rsidR="00586274">
              <w:rPr>
                <w:noProof/>
                <w:webHidden/>
              </w:rPr>
              <w:fldChar w:fldCharType="begin"/>
            </w:r>
            <w:r w:rsidR="00586274">
              <w:rPr>
                <w:noProof/>
                <w:webHidden/>
              </w:rPr>
              <w:instrText xml:space="preserve"> PAGEREF _Toc524781162 \h </w:instrText>
            </w:r>
            <w:r w:rsidR="00586274">
              <w:rPr>
                <w:noProof/>
                <w:webHidden/>
              </w:rPr>
            </w:r>
            <w:r w:rsidR="00586274">
              <w:rPr>
                <w:noProof/>
                <w:webHidden/>
              </w:rPr>
              <w:fldChar w:fldCharType="separate"/>
            </w:r>
            <w:r w:rsidR="00586274">
              <w:rPr>
                <w:noProof/>
                <w:webHidden/>
              </w:rPr>
              <w:t>54</w:t>
            </w:r>
            <w:r w:rsidR="00586274">
              <w:rPr>
                <w:noProof/>
                <w:webHidden/>
              </w:rPr>
              <w:fldChar w:fldCharType="end"/>
            </w:r>
          </w:hyperlink>
        </w:p>
        <w:p w:rsidR="00586274" w:rsidRDefault="00367071">
          <w:pPr>
            <w:pStyle w:val="TOC1"/>
            <w:tabs>
              <w:tab w:val="right" w:leader="dot" w:pos="8873"/>
            </w:tabs>
            <w:rPr>
              <w:rFonts w:asciiTheme="minorHAnsi" w:eastAsiaTheme="minorEastAsia" w:hAnsiTheme="minorHAnsi" w:cstheme="minorBidi"/>
              <w:noProof/>
              <w:sz w:val="22"/>
              <w:szCs w:val="22"/>
            </w:rPr>
          </w:pPr>
          <w:hyperlink w:anchor="_Toc524781163" w:history="1">
            <w:r w:rsidR="00586274" w:rsidRPr="003B0513">
              <w:rPr>
                <w:rStyle w:val="Hyperlink"/>
                <w:noProof/>
              </w:rPr>
              <w:t>CHƯƠNG 4: HƯỚNG DẪN CÀI ĐẶT VÀ SỬ DỤNG</w:t>
            </w:r>
            <w:r w:rsidR="00586274">
              <w:rPr>
                <w:noProof/>
                <w:webHidden/>
              </w:rPr>
              <w:tab/>
            </w:r>
            <w:r w:rsidR="00586274">
              <w:rPr>
                <w:noProof/>
                <w:webHidden/>
              </w:rPr>
              <w:fldChar w:fldCharType="begin"/>
            </w:r>
            <w:r w:rsidR="00586274">
              <w:rPr>
                <w:noProof/>
                <w:webHidden/>
              </w:rPr>
              <w:instrText xml:space="preserve"> PAGEREF _Toc524781163 \h </w:instrText>
            </w:r>
            <w:r w:rsidR="00586274">
              <w:rPr>
                <w:noProof/>
                <w:webHidden/>
              </w:rPr>
            </w:r>
            <w:r w:rsidR="00586274">
              <w:rPr>
                <w:noProof/>
                <w:webHidden/>
              </w:rPr>
              <w:fldChar w:fldCharType="separate"/>
            </w:r>
            <w:r w:rsidR="00586274">
              <w:rPr>
                <w:noProof/>
                <w:webHidden/>
              </w:rPr>
              <w:t>56</w:t>
            </w:r>
            <w:r w:rsidR="00586274">
              <w:rPr>
                <w:noProof/>
                <w:webHidden/>
              </w:rPr>
              <w:fldChar w:fldCharType="end"/>
            </w:r>
          </w:hyperlink>
        </w:p>
        <w:p w:rsidR="00586274" w:rsidRDefault="00367071">
          <w:pPr>
            <w:pStyle w:val="TOC2"/>
            <w:tabs>
              <w:tab w:val="left" w:pos="1320"/>
              <w:tab w:val="right" w:leader="dot" w:pos="8873"/>
            </w:tabs>
            <w:rPr>
              <w:rFonts w:asciiTheme="minorHAnsi" w:eastAsiaTheme="minorEastAsia" w:hAnsiTheme="minorHAnsi" w:cstheme="minorBidi"/>
              <w:noProof/>
              <w:sz w:val="22"/>
              <w:szCs w:val="22"/>
            </w:rPr>
          </w:pPr>
          <w:hyperlink w:anchor="_Toc524781164" w:history="1">
            <w:r w:rsidR="00586274" w:rsidRPr="003B0513">
              <w:rPr>
                <w:rStyle w:val="Hyperlink"/>
                <w:noProof/>
              </w:rPr>
              <w:t>1.1</w:t>
            </w:r>
            <w:r w:rsidR="00586274">
              <w:rPr>
                <w:rFonts w:asciiTheme="minorHAnsi" w:eastAsiaTheme="minorEastAsia" w:hAnsiTheme="minorHAnsi" w:cstheme="minorBidi"/>
                <w:noProof/>
                <w:sz w:val="22"/>
                <w:szCs w:val="22"/>
              </w:rPr>
              <w:tab/>
            </w:r>
            <w:r w:rsidR="00586274" w:rsidRPr="003B0513">
              <w:rPr>
                <w:rStyle w:val="Hyperlink"/>
                <w:noProof/>
              </w:rPr>
              <w:t>Hướng dẫn cài đặt</w:t>
            </w:r>
            <w:r w:rsidR="00586274">
              <w:rPr>
                <w:noProof/>
                <w:webHidden/>
              </w:rPr>
              <w:tab/>
            </w:r>
            <w:r w:rsidR="00586274">
              <w:rPr>
                <w:noProof/>
                <w:webHidden/>
              </w:rPr>
              <w:fldChar w:fldCharType="begin"/>
            </w:r>
            <w:r w:rsidR="00586274">
              <w:rPr>
                <w:noProof/>
                <w:webHidden/>
              </w:rPr>
              <w:instrText xml:space="preserve"> PAGEREF _Toc524781164 \h </w:instrText>
            </w:r>
            <w:r w:rsidR="00586274">
              <w:rPr>
                <w:noProof/>
                <w:webHidden/>
              </w:rPr>
            </w:r>
            <w:r w:rsidR="00586274">
              <w:rPr>
                <w:noProof/>
                <w:webHidden/>
              </w:rPr>
              <w:fldChar w:fldCharType="separate"/>
            </w:r>
            <w:r w:rsidR="00586274">
              <w:rPr>
                <w:noProof/>
                <w:webHidden/>
              </w:rPr>
              <w:t>56</w:t>
            </w:r>
            <w:r w:rsidR="00586274">
              <w:rPr>
                <w:noProof/>
                <w:webHidden/>
              </w:rPr>
              <w:fldChar w:fldCharType="end"/>
            </w:r>
          </w:hyperlink>
        </w:p>
        <w:p w:rsidR="00586274" w:rsidRDefault="00367071">
          <w:pPr>
            <w:pStyle w:val="TOC3"/>
            <w:tabs>
              <w:tab w:val="left" w:pos="1760"/>
              <w:tab w:val="right" w:leader="dot" w:pos="8873"/>
            </w:tabs>
            <w:rPr>
              <w:rFonts w:asciiTheme="minorHAnsi" w:eastAsiaTheme="minorEastAsia" w:hAnsiTheme="minorHAnsi" w:cstheme="minorBidi"/>
              <w:noProof/>
              <w:sz w:val="22"/>
              <w:szCs w:val="22"/>
            </w:rPr>
          </w:pPr>
          <w:hyperlink w:anchor="_Toc524781165" w:history="1">
            <w:r w:rsidR="00586274" w:rsidRPr="003B0513">
              <w:rPr>
                <w:rStyle w:val="Hyperlink"/>
                <w:noProof/>
              </w:rPr>
              <w:t>1.1.1</w:t>
            </w:r>
            <w:r w:rsidR="00586274">
              <w:rPr>
                <w:rFonts w:asciiTheme="minorHAnsi" w:eastAsiaTheme="minorEastAsia" w:hAnsiTheme="minorHAnsi" w:cstheme="minorBidi"/>
                <w:noProof/>
                <w:sz w:val="22"/>
                <w:szCs w:val="22"/>
              </w:rPr>
              <w:tab/>
            </w:r>
            <w:r w:rsidR="00586274" w:rsidRPr="003B0513">
              <w:rPr>
                <w:rStyle w:val="Hyperlink"/>
                <w:noProof/>
              </w:rPr>
              <w:t>Cài đặt phần mềm</w:t>
            </w:r>
            <w:r w:rsidR="00586274">
              <w:rPr>
                <w:noProof/>
                <w:webHidden/>
              </w:rPr>
              <w:tab/>
            </w:r>
            <w:r w:rsidR="00586274">
              <w:rPr>
                <w:noProof/>
                <w:webHidden/>
              </w:rPr>
              <w:fldChar w:fldCharType="begin"/>
            </w:r>
            <w:r w:rsidR="00586274">
              <w:rPr>
                <w:noProof/>
                <w:webHidden/>
              </w:rPr>
              <w:instrText xml:space="preserve"> PAGEREF _Toc524781165 \h </w:instrText>
            </w:r>
            <w:r w:rsidR="00586274">
              <w:rPr>
                <w:noProof/>
                <w:webHidden/>
              </w:rPr>
            </w:r>
            <w:r w:rsidR="00586274">
              <w:rPr>
                <w:noProof/>
                <w:webHidden/>
              </w:rPr>
              <w:fldChar w:fldCharType="separate"/>
            </w:r>
            <w:r w:rsidR="00586274">
              <w:rPr>
                <w:noProof/>
                <w:webHidden/>
              </w:rPr>
              <w:t>56</w:t>
            </w:r>
            <w:r w:rsidR="00586274">
              <w:rPr>
                <w:noProof/>
                <w:webHidden/>
              </w:rPr>
              <w:fldChar w:fldCharType="end"/>
            </w:r>
          </w:hyperlink>
        </w:p>
        <w:p w:rsidR="00586274" w:rsidRDefault="00367071">
          <w:pPr>
            <w:pStyle w:val="TOC3"/>
            <w:tabs>
              <w:tab w:val="left" w:pos="1760"/>
              <w:tab w:val="right" w:leader="dot" w:pos="8873"/>
            </w:tabs>
            <w:rPr>
              <w:rFonts w:asciiTheme="minorHAnsi" w:eastAsiaTheme="minorEastAsia" w:hAnsiTheme="minorHAnsi" w:cstheme="minorBidi"/>
              <w:noProof/>
              <w:sz w:val="22"/>
              <w:szCs w:val="22"/>
            </w:rPr>
          </w:pPr>
          <w:hyperlink w:anchor="_Toc524781166" w:history="1">
            <w:r w:rsidR="00586274" w:rsidRPr="003B0513">
              <w:rPr>
                <w:rStyle w:val="Hyperlink"/>
                <w:noProof/>
              </w:rPr>
              <w:t>1.1.2</w:t>
            </w:r>
            <w:r w:rsidR="00586274">
              <w:rPr>
                <w:rFonts w:asciiTheme="minorHAnsi" w:eastAsiaTheme="minorEastAsia" w:hAnsiTheme="minorHAnsi" w:cstheme="minorBidi"/>
                <w:noProof/>
                <w:sz w:val="22"/>
                <w:szCs w:val="22"/>
              </w:rPr>
              <w:tab/>
            </w:r>
            <w:r w:rsidR="00586274" w:rsidRPr="003B0513">
              <w:rPr>
                <w:rStyle w:val="Hyperlink"/>
                <w:noProof/>
              </w:rPr>
              <w:t>Cài đặt và thiết lập database</w:t>
            </w:r>
            <w:r w:rsidR="00586274">
              <w:rPr>
                <w:noProof/>
                <w:webHidden/>
              </w:rPr>
              <w:tab/>
            </w:r>
            <w:r w:rsidR="00586274">
              <w:rPr>
                <w:noProof/>
                <w:webHidden/>
              </w:rPr>
              <w:fldChar w:fldCharType="begin"/>
            </w:r>
            <w:r w:rsidR="00586274">
              <w:rPr>
                <w:noProof/>
                <w:webHidden/>
              </w:rPr>
              <w:instrText xml:space="preserve"> PAGEREF _Toc524781166 \h </w:instrText>
            </w:r>
            <w:r w:rsidR="00586274">
              <w:rPr>
                <w:noProof/>
                <w:webHidden/>
              </w:rPr>
            </w:r>
            <w:r w:rsidR="00586274">
              <w:rPr>
                <w:noProof/>
                <w:webHidden/>
              </w:rPr>
              <w:fldChar w:fldCharType="separate"/>
            </w:r>
            <w:r w:rsidR="00586274">
              <w:rPr>
                <w:noProof/>
                <w:webHidden/>
              </w:rPr>
              <w:t>58</w:t>
            </w:r>
            <w:r w:rsidR="00586274">
              <w:rPr>
                <w:noProof/>
                <w:webHidden/>
              </w:rPr>
              <w:fldChar w:fldCharType="end"/>
            </w:r>
          </w:hyperlink>
        </w:p>
        <w:p w:rsidR="00586274" w:rsidRDefault="00367071">
          <w:pPr>
            <w:pStyle w:val="TOC2"/>
            <w:tabs>
              <w:tab w:val="left" w:pos="1320"/>
              <w:tab w:val="right" w:leader="dot" w:pos="8873"/>
            </w:tabs>
            <w:rPr>
              <w:rFonts w:asciiTheme="minorHAnsi" w:eastAsiaTheme="minorEastAsia" w:hAnsiTheme="minorHAnsi" w:cstheme="minorBidi"/>
              <w:noProof/>
              <w:sz w:val="22"/>
              <w:szCs w:val="22"/>
            </w:rPr>
          </w:pPr>
          <w:hyperlink w:anchor="_Toc524781167" w:history="1">
            <w:r w:rsidR="00586274" w:rsidRPr="003B0513">
              <w:rPr>
                <w:rStyle w:val="Hyperlink"/>
                <w:noProof/>
              </w:rPr>
              <w:t>1.2</w:t>
            </w:r>
            <w:r w:rsidR="00586274">
              <w:rPr>
                <w:rFonts w:asciiTheme="minorHAnsi" w:eastAsiaTheme="minorEastAsia" w:hAnsiTheme="minorHAnsi" w:cstheme="minorBidi"/>
                <w:noProof/>
                <w:sz w:val="22"/>
                <w:szCs w:val="22"/>
              </w:rPr>
              <w:tab/>
            </w:r>
            <w:r w:rsidR="00586274" w:rsidRPr="003B0513">
              <w:rPr>
                <w:rStyle w:val="Hyperlink"/>
                <w:noProof/>
              </w:rPr>
              <w:t>Hướng dẫn sử dụng</w:t>
            </w:r>
            <w:r w:rsidR="00586274">
              <w:rPr>
                <w:noProof/>
                <w:webHidden/>
              </w:rPr>
              <w:tab/>
            </w:r>
            <w:r w:rsidR="00586274">
              <w:rPr>
                <w:noProof/>
                <w:webHidden/>
              </w:rPr>
              <w:fldChar w:fldCharType="begin"/>
            </w:r>
            <w:r w:rsidR="00586274">
              <w:rPr>
                <w:noProof/>
                <w:webHidden/>
              </w:rPr>
              <w:instrText xml:space="preserve"> PAGEREF _Toc524781167 \h </w:instrText>
            </w:r>
            <w:r w:rsidR="00586274">
              <w:rPr>
                <w:noProof/>
                <w:webHidden/>
              </w:rPr>
            </w:r>
            <w:r w:rsidR="00586274">
              <w:rPr>
                <w:noProof/>
                <w:webHidden/>
              </w:rPr>
              <w:fldChar w:fldCharType="separate"/>
            </w:r>
            <w:r w:rsidR="00586274">
              <w:rPr>
                <w:noProof/>
                <w:webHidden/>
              </w:rPr>
              <w:t>61</w:t>
            </w:r>
            <w:r w:rsidR="00586274">
              <w:rPr>
                <w:noProof/>
                <w:webHidden/>
              </w:rPr>
              <w:fldChar w:fldCharType="end"/>
            </w:r>
          </w:hyperlink>
        </w:p>
        <w:p w:rsidR="00586274" w:rsidRDefault="00367071">
          <w:pPr>
            <w:pStyle w:val="TOC3"/>
            <w:tabs>
              <w:tab w:val="left" w:pos="1760"/>
              <w:tab w:val="right" w:leader="dot" w:pos="8873"/>
            </w:tabs>
            <w:rPr>
              <w:rFonts w:asciiTheme="minorHAnsi" w:eastAsiaTheme="minorEastAsia" w:hAnsiTheme="minorHAnsi" w:cstheme="minorBidi"/>
              <w:noProof/>
              <w:sz w:val="22"/>
              <w:szCs w:val="22"/>
            </w:rPr>
          </w:pPr>
          <w:hyperlink w:anchor="_Toc524781168" w:history="1">
            <w:r w:rsidR="00586274" w:rsidRPr="003B0513">
              <w:rPr>
                <w:rStyle w:val="Hyperlink"/>
                <w:noProof/>
              </w:rPr>
              <w:t>1.2.1</w:t>
            </w:r>
            <w:r w:rsidR="00586274">
              <w:rPr>
                <w:rFonts w:asciiTheme="minorHAnsi" w:eastAsiaTheme="minorEastAsia" w:hAnsiTheme="minorHAnsi" w:cstheme="minorBidi"/>
                <w:noProof/>
                <w:sz w:val="22"/>
                <w:szCs w:val="22"/>
              </w:rPr>
              <w:tab/>
            </w:r>
            <w:r w:rsidR="00586274" w:rsidRPr="003B0513">
              <w:rPr>
                <w:rStyle w:val="Hyperlink"/>
                <w:noProof/>
              </w:rPr>
              <w:t xml:space="preserve">Giao diện </w:t>
            </w:r>
            <w:r w:rsidR="00586274" w:rsidRPr="003B0513">
              <w:rPr>
                <w:rStyle w:val="Hyperlink"/>
                <w:noProof/>
                <w:lang w:val="vi-VN"/>
              </w:rPr>
              <w:t xml:space="preserve">Nhân viên </w:t>
            </w:r>
            <w:r w:rsidR="00586274" w:rsidRPr="003B0513">
              <w:rPr>
                <w:rStyle w:val="Hyperlink"/>
                <w:noProof/>
              </w:rPr>
              <w:t>Điều dưỡng</w:t>
            </w:r>
            <w:r w:rsidR="00586274">
              <w:rPr>
                <w:noProof/>
                <w:webHidden/>
              </w:rPr>
              <w:tab/>
            </w:r>
            <w:r w:rsidR="00586274">
              <w:rPr>
                <w:noProof/>
                <w:webHidden/>
              </w:rPr>
              <w:fldChar w:fldCharType="begin"/>
            </w:r>
            <w:r w:rsidR="00586274">
              <w:rPr>
                <w:noProof/>
                <w:webHidden/>
              </w:rPr>
              <w:instrText xml:space="preserve"> PAGEREF _Toc524781168 \h </w:instrText>
            </w:r>
            <w:r w:rsidR="00586274">
              <w:rPr>
                <w:noProof/>
                <w:webHidden/>
              </w:rPr>
            </w:r>
            <w:r w:rsidR="00586274">
              <w:rPr>
                <w:noProof/>
                <w:webHidden/>
              </w:rPr>
              <w:fldChar w:fldCharType="separate"/>
            </w:r>
            <w:r w:rsidR="00586274">
              <w:rPr>
                <w:noProof/>
                <w:webHidden/>
              </w:rPr>
              <w:t>61</w:t>
            </w:r>
            <w:r w:rsidR="00586274">
              <w:rPr>
                <w:noProof/>
                <w:webHidden/>
              </w:rPr>
              <w:fldChar w:fldCharType="end"/>
            </w:r>
          </w:hyperlink>
        </w:p>
        <w:p w:rsidR="00586274" w:rsidRDefault="00367071">
          <w:pPr>
            <w:pStyle w:val="TOC3"/>
            <w:tabs>
              <w:tab w:val="left" w:pos="1760"/>
              <w:tab w:val="right" w:leader="dot" w:pos="8873"/>
            </w:tabs>
            <w:rPr>
              <w:rFonts w:asciiTheme="minorHAnsi" w:eastAsiaTheme="minorEastAsia" w:hAnsiTheme="minorHAnsi" w:cstheme="minorBidi"/>
              <w:noProof/>
              <w:sz w:val="22"/>
              <w:szCs w:val="22"/>
            </w:rPr>
          </w:pPr>
          <w:hyperlink w:anchor="_Toc524781169" w:history="1">
            <w:r w:rsidR="00586274" w:rsidRPr="003B0513">
              <w:rPr>
                <w:rStyle w:val="Hyperlink"/>
                <w:noProof/>
              </w:rPr>
              <w:t>1.2.2</w:t>
            </w:r>
            <w:r w:rsidR="00586274">
              <w:rPr>
                <w:rFonts w:asciiTheme="minorHAnsi" w:eastAsiaTheme="minorEastAsia" w:hAnsiTheme="minorHAnsi" w:cstheme="minorBidi"/>
                <w:noProof/>
                <w:sz w:val="22"/>
                <w:szCs w:val="22"/>
              </w:rPr>
              <w:tab/>
            </w:r>
            <w:r w:rsidR="00586274" w:rsidRPr="003B0513">
              <w:rPr>
                <w:rStyle w:val="Hyperlink"/>
                <w:noProof/>
              </w:rPr>
              <w:t>Giao diện Bác sĩ</w:t>
            </w:r>
            <w:r w:rsidR="00586274">
              <w:rPr>
                <w:noProof/>
                <w:webHidden/>
              </w:rPr>
              <w:tab/>
            </w:r>
            <w:r w:rsidR="00586274">
              <w:rPr>
                <w:noProof/>
                <w:webHidden/>
              </w:rPr>
              <w:fldChar w:fldCharType="begin"/>
            </w:r>
            <w:r w:rsidR="00586274">
              <w:rPr>
                <w:noProof/>
                <w:webHidden/>
              </w:rPr>
              <w:instrText xml:space="preserve"> PAGEREF _Toc524781169 \h </w:instrText>
            </w:r>
            <w:r w:rsidR="00586274">
              <w:rPr>
                <w:noProof/>
                <w:webHidden/>
              </w:rPr>
            </w:r>
            <w:r w:rsidR="00586274">
              <w:rPr>
                <w:noProof/>
                <w:webHidden/>
              </w:rPr>
              <w:fldChar w:fldCharType="separate"/>
            </w:r>
            <w:r w:rsidR="00586274">
              <w:rPr>
                <w:noProof/>
                <w:webHidden/>
              </w:rPr>
              <w:t>64</w:t>
            </w:r>
            <w:r w:rsidR="00586274">
              <w:rPr>
                <w:noProof/>
                <w:webHidden/>
              </w:rPr>
              <w:fldChar w:fldCharType="end"/>
            </w:r>
          </w:hyperlink>
        </w:p>
        <w:p w:rsidR="00586274" w:rsidRDefault="00367071">
          <w:pPr>
            <w:pStyle w:val="TOC3"/>
            <w:tabs>
              <w:tab w:val="left" w:pos="1760"/>
              <w:tab w:val="right" w:leader="dot" w:pos="8873"/>
            </w:tabs>
            <w:rPr>
              <w:rFonts w:asciiTheme="minorHAnsi" w:eastAsiaTheme="minorEastAsia" w:hAnsiTheme="minorHAnsi" w:cstheme="minorBidi"/>
              <w:noProof/>
              <w:sz w:val="22"/>
              <w:szCs w:val="22"/>
            </w:rPr>
          </w:pPr>
          <w:hyperlink w:anchor="_Toc524781170" w:history="1">
            <w:r w:rsidR="00586274" w:rsidRPr="003B0513">
              <w:rPr>
                <w:rStyle w:val="Hyperlink"/>
                <w:noProof/>
              </w:rPr>
              <w:t>1.2.3</w:t>
            </w:r>
            <w:r w:rsidR="00586274">
              <w:rPr>
                <w:rFonts w:asciiTheme="minorHAnsi" w:eastAsiaTheme="minorEastAsia" w:hAnsiTheme="minorHAnsi" w:cstheme="minorBidi"/>
                <w:noProof/>
                <w:sz w:val="22"/>
                <w:szCs w:val="22"/>
              </w:rPr>
              <w:tab/>
            </w:r>
            <w:r w:rsidR="00586274" w:rsidRPr="003B0513">
              <w:rPr>
                <w:rStyle w:val="Hyperlink"/>
                <w:noProof/>
              </w:rPr>
              <w:t xml:space="preserve">Giao diện </w:t>
            </w:r>
            <w:r w:rsidR="00586274" w:rsidRPr="003B0513">
              <w:rPr>
                <w:rStyle w:val="Hyperlink"/>
                <w:noProof/>
                <w:lang w:val="vi-VN"/>
              </w:rPr>
              <w:t xml:space="preserve">Nhân viên </w:t>
            </w:r>
            <w:r w:rsidR="00586274" w:rsidRPr="003B0513">
              <w:rPr>
                <w:rStyle w:val="Hyperlink"/>
                <w:noProof/>
              </w:rPr>
              <w:t>Thu ngân</w:t>
            </w:r>
            <w:r w:rsidR="00586274">
              <w:rPr>
                <w:noProof/>
                <w:webHidden/>
              </w:rPr>
              <w:tab/>
            </w:r>
            <w:r w:rsidR="00586274">
              <w:rPr>
                <w:noProof/>
                <w:webHidden/>
              </w:rPr>
              <w:fldChar w:fldCharType="begin"/>
            </w:r>
            <w:r w:rsidR="00586274">
              <w:rPr>
                <w:noProof/>
                <w:webHidden/>
              </w:rPr>
              <w:instrText xml:space="preserve"> PAGEREF _Toc524781170 \h </w:instrText>
            </w:r>
            <w:r w:rsidR="00586274">
              <w:rPr>
                <w:noProof/>
                <w:webHidden/>
              </w:rPr>
            </w:r>
            <w:r w:rsidR="00586274">
              <w:rPr>
                <w:noProof/>
                <w:webHidden/>
              </w:rPr>
              <w:fldChar w:fldCharType="separate"/>
            </w:r>
            <w:r w:rsidR="00586274">
              <w:rPr>
                <w:noProof/>
                <w:webHidden/>
              </w:rPr>
              <w:t>66</w:t>
            </w:r>
            <w:r w:rsidR="00586274">
              <w:rPr>
                <w:noProof/>
                <w:webHidden/>
              </w:rPr>
              <w:fldChar w:fldCharType="end"/>
            </w:r>
          </w:hyperlink>
        </w:p>
        <w:p w:rsidR="00586274" w:rsidRDefault="00367071">
          <w:pPr>
            <w:pStyle w:val="TOC3"/>
            <w:tabs>
              <w:tab w:val="left" w:pos="1760"/>
              <w:tab w:val="right" w:leader="dot" w:pos="8873"/>
            </w:tabs>
            <w:rPr>
              <w:rFonts w:asciiTheme="minorHAnsi" w:eastAsiaTheme="minorEastAsia" w:hAnsiTheme="minorHAnsi" w:cstheme="minorBidi"/>
              <w:noProof/>
              <w:sz w:val="22"/>
              <w:szCs w:val="22"/>
            </w:rPr>
          </w:pPr>
          <w:hyperlink w:anchor="_Toc524781171" w:history="1">
            <w:r w:rsidR="00586274" w:rsidRPr="003B0513">
              <w:rPr>
                <w:rStyle w:val="Hyperlink"/>
                <w:noProof/>
              </w:rPr>
              <w:t>1.2.4</w:t>
            </w:r>
            <w:r w:rsidR="00586274">
              <w:rPr>
                <w:rFonts w:asciiTheme="minorHAnsi" w:eastAsiaTheme="minorEastAsia" w:hAnsiTheme="minorHAnsi" w:cstheme="minorBidi"/>
                <w:noProof/>
                <w:sz w:val="22"/>
                <w:szCs w:val="22"/>
              </w:rPr>
              <w:tab/>
            </w:r>
            <w:r w:rsidR="00586274" w:rsidRPr="003B0513">
              <w:rPr>
                <w:rStyle w:val="Hyperlink"/>
                <w:noProof/>
              </w:rPr>
              <w:t xml:space="preserve">Giao diện </w:t>
            </w:r>
            <w:r w:rsidR="00586274" w:rsidRPr="003B0513">
              <w:rPr>
                <w:rStyle w:val="Hyperlink"/>
                <w:noProof/>
                <w:lang w:val="vi-VN"/>
              </w:rPr>
              <w:t xml:space="preserve">Nhân viên </w:t>
            </w:r>
            <w:r w:rsidR="00586274" w:rsidRPr="003B0513">
              <w:rPr>
                <w:rStyle w:val="Hyperlink"/>
                <w:noProof/>
              </w:rPr>
              <w:t>Giao thuốc</w:t>
            </w:r>
            <w:r w:rsidR="00586274">
              <w:rPr>
                <w:noProof/>
                <w:webHidden/>
              </w:rPr>
              <w:tab/>
            </w:r>
            <w:r w:rsidR="00586274">
              <w:rPr>
                <w:noProof/>
                <w:webHidden/>
              </w:rPr>
              <w:fldChar w:fldCharType="begin"/>
            </w:r>
            <w:r w:rsidR="00586274">
              <w:rPr>
                <w:noProof/>
                <w:webHidden/>
              </w:rPr>
              <w:instrText xml:space="preserve"> PAGEREF _Toc524781171 \h </w:instrText>
            </w:r>
            <w:r w:rsidR="00586274">
              <w:rPr>
                <w:noProof/>
                <w:webHidden/>
              </w:rPr>
            </w:r>
            <w:r w:rsidR="00586274">
              <w:rPr>
                <w:noProof/>
                <w:webHidden/>
              </w:rPr>
              <w:fldChar w:fldCharType="separate"/>
            </w:r>
            <w:r w:rsidR="00586274">
              <w:rPr>
                <w:noProof/>
                <w:webHidden/>
              </w:rPr>
              <w:t>66</w:t>
            </w:r>
            <w:r w:rsidR="00586274">
              <w:rPr>
                <w:noProof/>
                <w:webHidden/>
              </w:rPr>
              <w:fldChar w:fldCharType="end"/>
            </w:r>
          </w:hyperlink>
        </w:p>
        <w:p w:rsidR="00586274" w:rsidRDefault="00367071">
          <w:pPr>
            <w:pStyle w:val="TOC3"/>
            <w:tabs>
              <w:tab w:val="left" w:pos="1760"/>
              <w:tab w:val="right" w:leader="dot" w:pos="8873"/>
            </w:tabs>
            <w:rPr>
              <w:rFonts w:asciiTheme="minorHAnsi" w:eastAsiaTheme="minorEastAsia" w:hAnsiTheme="minorHAnsi" w:cstheme="minorBidi"/>
              <w:noProof/>
              <w:sz w:val="22"/>
              <w:szCs w:val="22"/>
            </w:rPr>
          </w:pPr>
          <w:hyperlink w:anchor="_Toc524781172" w:history="1">
            <w:r w:rsidR="00586274" w:rsidRPr="003B0513">
              <w:rPr>
                <w:rStyle w:val="Hyperlink"/>
                <w:noProof/>
              </w:rPr>
              <w:t>1.2.5</w:t>
            </w:r>
            <w:r w:rsidR="00586274">
              <w:rPr>
                <w:rFonts w:asciiTheme="minorHAnsi" w:eastAsiaTheme="minorEastAsia" w:hAnsiTheme="minorHAnsi" w:cstheme="minorBidi"/>
                <w:noProof/>
                <w:sz w:val="22"/>
                <w:szCs w:val="22"/>
              </w:rPr>
              <w:tab/>
            </w:r>
            <w:r w:rsidR="00586274" w:rsidRPr="003B0513">
              <w:rPr>
                <w:rStyle w:val="Hyperlink"/>
                <w:noProof/>
              </w:rPr>
              <w:t>Giao diện Admin</w:t>
            </w:r>
            <w:r w:rsidR="00586274">
              <w:rPr>
                <w:noProof/>
                <w:webHidden/>
              </w:rPr>
              <w:tab/>
            </w:r>
            <w:r w:rsidR="00586274">
              <w:rPr>
                <w:noProof/>
                <w:webHidden/>
              </w:rPr>
              <w:fldChar w:fldCharType="begin"/>
            </w:r>
            <w:r w:rsidR="00586274">
              <w:rPr>
                <w:noProof/>
                <w:webHidden/>
              </w:rPr>
              <w:instrText xml:space="preserve"> PAGEREF _Toc524781172 \h </w:instrText>
            </w:r>
            <w:r w:rsidR="00586274">
              <w:rPr>
                <w:noProof/>
                <w:webHidden/>
              </w:rPr>
            </w:r>
            <w:r w:rsidR="00586274">
              <w:rPr>
                <w:noProof/>
                <w:webHidden/>
              </w:rPr>
              <w:fldChar w:fldCharType="separate"/>
            </w:r>
            <w:r w:rsidR="00586274">
              <w:rPr>
                <w:noProof/>
                <w:webHidden/>
              </w:rPr>
              <w:t>67</w:t>
            </w:r>
            <w:r w:rsidR="00586274">
              <w:rPr>
                <w:noProof/>
                <w:webHidden/>
              </w:rPr>
              <w:fldChar w:fldCharType="end"/>
            </w:r>
          </w:hyperlink>
        </w:p>
        <w:p w:rsidR="00586274" w:rsidRDefault="00367071">
          <w:pPr>
            <w:pStyle w:val="TOC1"/>
            <w:tabs>
              <w:tab w:val="right" w:leader="dot" w:pos="8873"/>
            </w:tabs>
            <w:rPr>
              <w:rFonts w:asciiTheme="minorHAnsi" w:eastAsiaTheme="minorEastAsia" w:hAnsiTheme="minorHAnsi" w:cstheme="minorBidi"/>
              <w:noProof/>
              <w:sz w:val="22"/>
              <w:szCs w:val="22"/>
            </w:rPr>
          </w:pPr>
          <w:hyperlink w:anchor="_Toc524781173" w:history="1">
            <w:r w:rsidR="00586274" w:rsidRPr="003B0513">
              <w:rPr>
                <w:rStyle w:val="Hyperlink"/>
                <w:noProof/>
              </w:rPr>
              <w:t>KẾT LUẬN</w:t>
            </w:r>
            <w:r w:rsidR="00586274">
              <w:rPr>
                <w:noProof/>
                <w:webHidden/>
              </w:rPr>
              <w:tab/>
            </w:r>
            <w:r w:rsidR="00586274">
              <w:rPr>
                <w:noProof/>
                <w:webHidden/>
              </w:rPr>
              <w:fldChar w:fldCharType="begin"/>
            </w:r>
            <w:r w:rsidR="00586274">
              <w:rPr>
                <w:noProof/>
                <w:webHidden/>
              </w:rPr>
              <w:instrText xml:space="preserve"> PAGEREF _Toc524781173 \h </w:instrText>
            </w:r>
            <w:r w:rsidR="00586274">
              <w:rPr>
                <w:noProof/>
                <w:webHidden/>
              </w:rPr>
            </w:r>
            <w:r w:rsidR="00586274">
              <w:rPr>
                <w:noProof/>
                <w:webHidden/>
              </w:rPr>
              <w:fldChar w:fldCharType="separate"/>
            </w:r>
            <w:r w:rsidR="00586274">
              <w:rPr>
                <w:noProof/>
                <w:webHidden/>
              </w:rPr>
              <w:t>70</w:t>
            </w:r>
            <w:r w:rsidR="00586274">
              <w:rPr>
                <w:noProof/>
                <w:webHidden/>
              </w:rPr>
              <w:fldChar w:fldCharType="end"/>
            </w:r>
          </w:hyperlink>
        </w:p>
        <w:p w:rsidR="00586274" w:rsidRDefault="00367071">
          <w:pPr>
            <w:pStyle w:val="TOC2"/>
            <w:tabs>
              <w:tab w:val="left" w:pos="1320"/>
              <w:tab w:val="right" w:leader="dot" w:pos="8873"/>
            </w:tabs>
            <w:rPr>
              <w:rFonts w:asciiTheme="minorHAnsi" w:eastAsiaTheme="minorEastAsia" w:hAnsiTheme="minorHAnsi" w:cstheme="minorBidi"/>
              <w:noProof/>
              <w:sz w:val="22"/>
              <w:szCs w:val="22"/>
            </w:rPr>
          </w:pPr>
          <w:hyperlink w:anchor="_Toc524781174" w:history="1">
            <w:r w:rsidR="00586274" w:rsidRPr="003B0513">
              <w:rPr>
                <w:rStyle w:val="Hyperlink"/>
                <w:noProof/>
              </w:rPr>
              <w:t>1.1</w:t>
            </w:r>
            <w:r w:rsidR="00586274">
              <w:rPr>
                <w:rFonts w:asciiTheme="minorHAnsi" w:eastAsiaTheme="minorEastAsia" w:hAnsiTheme="minorHAnsi" w:cstheme="minorBidi"/>
                <w:noProof/>
                <w:sz w:val="22"/>
                <w:szCs w:val="22"/>
              </w:rPr>
              <w:tab/>
            </w:r>
            <w:r w:rsidR="00586274" w:rsidRPr="003B0513">
              <w:rPr>
                <w:rStyle w:val="Hyperlink"/>
                <w:noProof/>
              </w:rPr>
              <w:t>Kết quả đạt được</w:t>
            </w:r>
            <w:r w:rsidR="00586274">
              <w:rPr>
                <w:noProof/>
                <w:webHidden/>
              </w:rPr>
              <w:tab/>
            </w:r>
            <w:r w:rsidR="00586274">
              <w:rPr>
                <w:noProof/>
                <w:webHidden/>
              </w:rPr>
              <w:fldChar w:fldCharType="begin"/>
            </w:r>
            <w:r w:rsidR="00586274">
              <w:rPr>
                <w:noProof/>
                <w:webHidden/>
              </w:rPr>
              <w:instrText xml:space="preserve"> PAGEREF _Toc524781174 \h </w:instrText>
            </w:r>
            <w:r w:rsidR="00586274">
              <w:rPr>
                <w:noProof/>
                <w:webHidden/>
              </w:rPr>
            </w:r>
            <w:r w:rsidR="00586274">
              <w:rPr>
                <w:noProof/>
                <w:webHidden/>
              </w:rPr>
              <w:fldChar w:fldCharType="separate"/>
            </w:r>
            <w:r w:rsidR="00586274">
              <w:rPr>
                <w:noProof/>
                <w:webHidden/>
              </w:rPr>
              <w:t>70</w:t>
            </w:r>
            <w:r w:rsidR="00586274">
              <w:rPr>
                <w:noProof/>
                <w:webHidden/>
              </w:rPr>
              <w:fldChar w:fldCharType="end"/>
            </w:r>
          </w:hyperlink>
        </w:p>
        <w:p w:rsidR="00586274" w:rsidRDefault="00367071">
          <w:pPr>
            <w:pStyle w:val="TOC2"/>
            <w:tabs>
              <w:tab w:val="left" w:pos="1320"/>
              <w:tab w:val="right" w:leader="dot" w:pos="8873"/>
            </w:tabs>
            <w:rPr>
              <w:rFonts w:asciiTheme="minorHAnsi" w:eastAsiaTheme="minorEastAsia" w:hAnsiTheme="minorHAnsi" w:cstheme="minorBidi"/>
              <w:noProof/>
              <w:sz w:val="22"/>
              <w:szCs w:val="22"/>
            </w:rPr>
          </w:pPr>
          <w:hyperlink w:anchor="_Toc524781175" w:history="1">
            <w:r w:rsidR="00586274" w:rsidRPr="003B0513">
              <w:rPr>
                <w:rStyle w:val="Hyperlink"/>
                <w:noProof/>
              </w:rPr>
              <w:t>1.2</w:t>
            </w:r>
            <w:r w:rsidR="00586274">
              <w:rPr>
                <w:rFonts w:asciiTheme="minorHAnsi" w:eastAsiaTheme="minorEastAsia" w:hAnsiTheme="minorHAnsi" w:cstheme="minorBidi"/>
                <w:noProof/>
                <w:sz w:val="22"/>
                <w:szCs w:val="22"/>
              </w:rPr>
              <w:tab/>
            </w:r>
            <w:r w:rsidR="00586274" w:rsidRPr="003B0513">
              <w:rPr>
                <w:rStyle w:val="Hyperlink"/>
                <w:noProof/>
              </w:rPr>
              <w:t>Hướng phát triển</w:t>
            </w:r>
            <w:r w:rsidR="00586274">
              <w:rPr>
                <w:noProof/>
                <w:webHidden/>
              </w:rPr>
              <w:tab/>
            </w:r>
            <w:r w:rsidR="00586274">
              <w:rPr>
                <w:noProof/>
                <w:webHidden/>
              </w:rPr>
              <w:fldChar w:fldCharType="begin"/>
            </w:r>
            <w:r w:rsidR="00586274">
              <w:rPr>
                <w:noProof/>
                <w:webHidden/>
              </w:rPr>
              <w:instrText xml:space="preserve"> PAGEREF _Toc524781175 \h </w:instrText>
            </w:r>
            <w:r w:rsidR="00586274">
              <w:rPr>
                <w:noProof/>
                <w:webHidden/>
              </w:rPr>
            </w:r>
            <w:r w:rsidR="00586274">
              <w:rPr>
                <w:noProof/>
                <w:webHidden/>
              </w:rPr>
              <w:fldChar w:fldCharType="separate"/>
            </w:r>
            <w:r w:rsidR="00586274">
              <w:rPr>
                <w:noProof/>
                <w:webHidden/>
              </w:rPr>
              <w:t>70</w:t>
            </w:r>
            <w:r w:rsidR="00586274">
              <w:rPr>
                <w:noProof/>
                <w:webHidden/>
              </w:rPr>
              <w:fldChar w:fldCharType="end"/>
            </w:r>
          </w:hyperlink>
        </w:p>
        <w:p w:rsidR="00586274" w:rsidRDefault="00367071">
          <w:pPr>
            <w:pStyle w:val="TOC1"/>
            <w:tabs>
              <w:tab w:val="right" w:leader="dot" w:pos="8873"/>
            </w:tabs>
            <w:rPr>
              <w:rFonts w:asciiTheme="minorHAnsi" w:eastAsiaTheme="minorEastAsia" w:hAnsiTheme="minorHAnsi" w:cstheme="minorBidi"/>
              <w:noProof/>
              <w:sz w:val="22"/>
              <w:szCs w:val="22"/>
            </w:rPr>
          </w:pPr>
          <w:hyperlink w:anchor="_Toc524781176" w:history="1">
            <w:r w:rsidR="00586274" w:rsidRPr="003B0513">
              <w:rPr>
                <w:rStyle w:val="Hyperlink"/>
                <w:noProof/>
              </w:rPr>
              <w:t>TÀI LIỆU THAM KHẢO</w:t>
            </w:r>
            <w:r w:rsidR="00586274">
              <w:rPr>
                <w:noProof/>
                <w:webHidden/>
              </w:rPr>
              <w:tab/>
            </w:r>
            <w:r w:rsidR="00586274">
              <w:rPr>
                <w:noProof/>
                <w:webHidden/>
              </w:rPr>
              <w:fldChar w:fldCharType="begin"/>
            </w:r>
            <w:r w:rsidR="00586274">
              <w:rPr>
                <w:noProof/>
                <w:webHidden/>
              </w:rPr>
              <w:instrText xml:space="preserve"> PAGEREF _Toc524781176 \h </w:instrText>
            </w:r>
            <w:r w:rsidR="00586274">
              <w:rPr>
                <w:noProof/>
                <w:webHidden/>
              </w:rPr>
            </w:r>
            <w:r w:rsidR="00586274">
              <w:rPr>
                <w:noProof/>
                <w:webHidden/>
              </w:rPr>
              <w:fldChar w:fldCharType="separate"/>
            </w:r>
            <w:r w:rsidR="00586274">
              <w:rPr>
                <w:noProof/>
                <w:webHidden/>
              </w:rPr>
              <w:t>71</w:t>
            </w:r>
            <w:r w:rsidR="00586274">
              <w:rPr>
                <w:noProof/>
                <w:webHidden/>
              </w:rPr>
              <w:fldChar w:fldCharType="end"/>
            </w:r>
          </w:hyperlink>
        </w:p>
        <w:p w:rsidR="00586274" w:rsidRDefault="00367071">
          <w:pPr>
            <w:pStyle w:val="TOC2"/>
            <w:tabs>
              <w:tab w:val="left" w:pos="1320"/>
              <w:tab w:val="right" w:leader="dot" w:pos="8873"/>
            </w:tabs>
            <w:rPr>
              <w:rFonts w:asciiTheme="minorHAnsi" w:eastAsiaTheme="minorEastAsia" w:hAnsiTheme="minorHAnsi" w:cstheme="minorBidi"/>
              <w:noProof/>
              <w:sz w:val="22"/>
              <w:szCs w:val="22"/>
            </w:rPr>
          </w:pPr>
          <w:hyperlink w:anchor="_Toc524781177" w:history="1">
            <w:r w:rsidR="00586274" w:rsidRPr="003B0513">
              <w:rPr>
                <w:rStyle w:val="Hyperlink"/>
                <w:noProof/>
              </w:rPr>
              <w:t>1.1</w:t>
            </w:r>
            <w:r w:rsidR="00586274">
              <w:rPr>
                <w:rFonts w:asciiTheme="minorHAnsi" w:eastAsiaTheme="minorEastAsia" w:hAnsiTheme="minorHAnsi" w:cstheme="minorBidi"/>
                <w:noProof/>
                <w:sz w:val="22"/>
                <w:szCs w:val="22"/>
              </w:rPr>
              <w:tab/>
            </w:r>
            <w:r w:rsidR="00586274" w:rsidRPr="003B0513">
              <w:rPr>
                <w:rStyle w:val="Hyperlink"/>
                <w:noProof/>
              </w:rPr>
              <w:t>Dành cho xây dựng báo cáo</w:t>
            </w:r>
            <w:r w:rsidR="00586274">
              <w:rPr>
                <w:noProof/>
                <w:webHidden/>
              </w:rPr>
              <w:tab/>
            </w:r>
            <w:r w:rsidR="00586274">
              <w:rPr>
                <w:noProof/>
                <w:webHidden/>
              </w:rPr>
              <w:fldChar w:fldCharType="begin"/>
            </w:r>
            <w:r w:rsidR="00586274">
              <w:rPr>
                <w:noProof/>
                <w:webHidden/>
              </w:rPr>
              <w:instrText xml:space="preserve"> PAGEREF _Toc524781177 \h </w:instrText>
            </w:r>
            <w:r w:rsidR="00586274">
              <w:rPr>
                <w:noProof/>
                <w:webHidden/>
              </w:rPr>
            </w:r>
            <w:r w:rsidR="00586274">
              <w:rPr>
                <w:noProof/>
                <w:webHidden/>
              </w:rPr>
              <w:fldChar w:fldCharType="separate"/>
            </w:r>
            <w:r w:rsidR="00586274">
              <w:rPr>
                <w:noProof/>
                <w:webHidden/>
              </w:rPr>
              <w:t>71</w:t>
            </w:r>
            <w:r w:rsidR="00586274">
              <w:rPr>
                <w:noProof/>
                <w:webHidden/>
              </w:rPr>
              <w:fldChar w:fldCharType="end"/>
            </w:r>
          </w:hyperlink>
        </w:p>
        <w:p w:rsidR="00586274" w:rsidRDefault="00367071">
          <w:pPr>
            <w:pStyle w:val="TOC2"/>
            <w:tabs>
              <w:tab w:val="left" w:pos="1320"/>
              <w:tab w:val="right" w:leader="dot" w:pos="8873"/>
            </w:tabs>
            <w:rPr>
              <w:rFonts w:asciiTheme="minorHAnsi" w:eastAsiaTheme="minorEastAsia" w:hAnsiTheme="minorHAnsi" w:cstheme="minorBidi"/>
              <w:noProof/>
              <w:sz w:val="22"/>
              <w:szCs w:val="22"/>
            </w:rPr>
          </w:pPr>
          <w:hyperlink w:anchor="_Toc524781178" w:history="1">
            <w:r w:rsidR="00586274" w:rsidRPr="003B0513">
              <w:rPr>
                <w:rStyle w:val="Hyperlink"/>
                <w:noProof/>
              </w:rPr>
              <w:t>1.2</w:t>
            </w:r>
            <w:r w:rsidR="00586274">
              <w:rPr>
                <w:rFonts w:asciiTheme="minorHAnsi" w:eastAsiaTheme="minorEastAsia" w:hAnsiTheme="minorHAnsi" w:cstheme="minorBidi"/>
                <w:noProof/>
                <w:sz w:val="22"/>
                <w:szCs w:val="22"/>
              </w:rPr>
              <w:tab/>
            </w:r>
            <w:r w:rsidR="00586274" w:rsidRPr="003B0513">
              <w:rPr>
                <w:rStyle w:val="Hyperlink"/>
                <w:noProof/>
              </w:rPr>
              <w:t>Dành cho xây dựng đồ án</w:t>
            </w:r>
            <w:r w:rsidR="00586274">
              <w:rPr>
                <w:noProof/>
                <w:webHidden/>
              </w:rPr>
              <w:tab/>
            </w:r>
            <w:r w:rsidR="00586274">
              <w:rPr>
                <w:noProof/>
                <w:webHidden/>
              </w:rPr>
              <w:fldChar w:fldCharType="begin"/>
            </w:r>
            <w:r w:rsidR="00586274">
              <w:rPr>
                <w:noProof/>
                <w:webHidden/>
              </w:rPr>
              <w:instrText xml:space="preserve"> PAGEREF _Toc524781178 \h </w:instrText>
            </w:r>
            <w:r w:rsidR="00586274">
              <w:rPr>
                <w:noProof/>
                <w:webHidden/>
              </w:rPr>
            </w:r>
            <w:r w:rsidR="00586274">
              <w:rPr>
                <w:noProof/>
                <w:webHidden/>
              </w:rPr>
              <w:fldChar w:fldCharType="separate"/>
            </w:r>
            <w:r w:rsidR="00586274">
              <w:rPr>
                <w:noProof/>
                <w:webHidden/>
              </w:rPr>
              <w:t>72</w:t>
            </w:r>
            <w:r w:rsidR="00586274">
              <w:rPr>
                <w:noProof/>
                <w:webHidden/>
              </w:rPr>
              <w:fldChar w:fldCharType="end"/>
            </w:r>
          </w:hyperlink>
        </w:p>
        <w:p w:rsidR="000C50DB" w:rsidRDefault="00F011A6" w:rsidP="000C50DB">
          <w:pPr>
            <w:rPr>
              <w:b/>
              <w:bCs/>
              <w:noProof/>
            </w:rPr>
          </w:pPr>
          <w:r>
            <w:rPr>
              <w:b/>
              <w:bCs/>
              <w:noProof/>
            </w:rPr>
            <w:fldChar w:fldCharType="end"/>
          </w:r>
        </w:p>
      </w:sdtContent>
    </w:sdt>
    <w:p w:rsidR="000C50DB" w:rsidRPr="00640FDD" w:rsidRDefault="00F011A6" w:rsidP="00BD0748">
      <w:pPr>
        <w:pStyle w:val="Heading1"/>
      </w:pPr>
      <w:r w:rsidRPr="00C468BF">
        <w:br w:type="page"/>
      </w:r>
      <w:bookmarkStart w:id="2" w:name="_Toc524781115"/>
      <w:r w:rsidRPr="00C468BF">
        <w:lastRenderedPageBreak/>
        <w:t>DANH MỤC</w:t>
      </w:r>
      <w:bookmarkEnd w:id="2"/>
    </w:p>
    <w:p w:rsidR="00883F99" w:rsidRPr="00883F99" w:rsidRDefault="000C50DB" w:rsidP="00AA6876">
      <w:pPr>
        <w:pStyle w:val="Heading2"/>
      </w:pPr>
      <w:bookmarkStart w:id="3" w:name="_Toc524781116"/>
      <w:r>
        <w:t>Danh mục hình ảnh</w:t>
      </w:r>
      <w:bookmarkEnd w:id="3"/>
    </w:p>
    <w:p w:rsidR="00586274" w:rsidRDefault="000D070C">
      <w:pPr>
        <w:pStyle w:val="TableofFigures"/>
        <w:tabs>
          <w:tab w:val="right" w:leader="dot" w:pos="8873"/>
        </w:tabs>
        <w:rPr>
          <w:rFonts w:asciiTheme="minorHAnsi" w:eastAsiaTheme="minorEastAsia" w:hAnsiTheme="minorHAnsi" w:cstheme="minorBidi"/>
          <w:noProof/>
          <w:sz w:val="22"/>
          <w:szCs w:val="22"/>
        </w:rPr>
      </w:pPr>
      <w:r>
        <w:fldChar w:fldCharType="begin"/>
      </w:r>
      <w:r>
        <w:instrText xml:space="preserve"> TOC \h \z \c "Hình" </w:instrText>
      </w:r>
      <w:r>
        <w:fldChar w:fldCharType="separate"/>
      </w:r>
      <w:hyperlink w:anchor="_Toc524781034" w:history="1">
        <w:r w:rsidR="00586274" w:rsidRPr="00BB1228">
          <w:rPr>
            <w:rStyle w:val="Hyperlink"/>
            <w:noProof/>
          </w:rPr>
          <w:t>Hình 1: Giao diện download Visual Studio Community 2017[1]</w:t>
        </w:r>
        <w:r w:rsidR="00586274">
          <w:rPr>
            <w:noProof/>
            <w:webHidden/>
          </w:rPr>
          <w:tab/>
        </w:r>
        <w:r w:rsidR="00586274">
          <w:rPr>
            <w:noProof/>
            <w:webHidden/>
          </w:rPr>
          <w:fldChar w:fldCharType="begin"/>
        </w:r>
        <w:r w:rsidR="00586274">
          <w:rPr>
            <w:noProof/>
            <w:webHidden/>
          </w:rPr>
          <w:instrText xml:space="preserve"> PAGEREF _Toc524781034 \h </w:instrText>
        </w:r>
        <w:r w:rsidR="00586274">
          <w:rPr>
            <w:noProof/>
            <w:webHidden/>
          </w:rPr>
        </w:r>
        <w:r w:rsidR="00586274">
          <w:rPr>
            <w:noProof/>
            <w:webHidden/>
          </w:rPr>
          <w:fldChar w:fldCharType="separate"/>
        </w:r>
        <w:r w:rsidR="00586274">
          <w:rPr>
            <w:noProof/>
            <w:webHidden/>
          </w:rPr>
          <w:t>12</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35" w:history="1">
        <w:r w:rsidR="00586274" w:rsidRPr="00BB1228">
          <w:rPr>
            <w:rStyle w:val="Hyperlink"/>
            <w:noProof/>
          </w:rPr>
          <w:t>Hình 2: Khung cài đặt Visual Studio Community 2017[1]</w:t>
        </w:r>
        <w:r w:rsidR="00586274">
          <w:rPr>
            <w:noProof/>
            <w:webHidden/>
          </w:rPr>
          <w:tab/>
        </w:r>
        <w:r w:rsidR="00586274">
          <w:rPr>
            <w:noProof/>
            <w:webHidden/>
          </w:rPr>
          <w:fldChar w:fldCharType="begin"/>
        </w:r>
        <w:r w:rsidR="00586274">
          <w:rPr>
            <w:noProof/>
            <w:webHidden/>
          </w:rPr>
          <w:instrText xml:space="preserve"> PAGEREF _Toc524781035 \h </w:instrText>
        </w:r>
        <w:r w:rsidR="00586274">
          <w:rPr>
            <w:noProof/>
            <w:webHidden/>
          </w:rPr>
        </w:r>
        <w:r w:rsidR="00586274">
          <w:rPr>
            <w:noProof/>
            <w:webHidden/>
          </w:rPr>
          <w:fldChar w:fldCharType="separate"/>
        </w:r>
        <w:r w:rsidR="00586274">
          <w:rPr>
            <w:noProof/>
            <w:webHidden/>
          </w:rPr>
          <w:t>12</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36" w:history="1">
        <w:r w:rsidR="00586274" w:rsidRPr="00BB1228">
          <w:rPr>
            <w:rStyle w:val="Hyperlink"/>
            <w:noProof/>
          </w:rPr>
          <w:t>Hình 3: Khung cài đặt Visual Studio Community 2017[1]</w:t>
        </w:r>
        <w:r w:rsidR="00586274">
          <w:rPr>
            <w:noProof/>
            <w:webHidden/>
          </w:rPr>
          <w:tab/>
        </w:r>
        <w:r w:rsidR="00586274">
          <w:rPr>
            <w:noProof/>
            <w:webHidden/>
          </w:rPr>
          <w:fldChar w:fldCharType="begin"/>
        </w:r>
        <w:r w:rsidR="00586274">
          <w:rPr>
            <w:noProof/>
            <w:webHidden/>
          </w:rPr>
          <w:instrText xml:space="preserve"> PAGEREF _Toc524781036 \h </w:instrText>
        </w:r>
        <w:r w:rsidR="00586274">
          <w:rPr>
            <w:noProof/>
            <w:webHidden/>
          </w:rPr>
        </w:r>
        <w:r w:rsidR="00586274">
          <w:rPr>
            <w:noProof/>
            <w:webHidden/>
          </w:rPr>
          <w:fldChar w:fldCharType="separate"/>
        </w:r>
        <w:r w:rsidR="00586274">
          <w:rPr>
            <w:noProof/>
            <w:webHidden/>
          </w:rPr>
          <w:t>13</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37" w:history="1">
        <w:r w:rsidR="00586274" w:rsidRPr="00BB1228">
          <w:rPr>
            <w:rStyle w:val="Hyperlink"/>
            <w:noProof/>
          </w:rPr>
          <w:t>Hình 4: Giao diện để mua DevExpress từng phiên bản[2]</w:t>
        </w:r>
        <w:r w:rsidR="00586274">
          <w:rPr>
            <w:noProof/>
            <w:webHidden/>
          </w:rPr>
          <w:tab/>
        </w:r>
        <w:r w:rsidR="00586274">
          <w:rPr>
            <w:noProof/>
            <w:webHidden/>
          </w:rPr>
          <w:fldChar w:fldCharType="begin"/>
        </w:r>
        <w:r w:rsidR="00586274">
          <w:rPr>
            <w:noProof/>
            <w:webHidden/>
          </w:rPr>
          <w:instrText xml:space="preserve"> PAGEREF _Toc524781037 \h </w:instrText>
        </w:r>
        <w:r w:rsidR="00586274">
          <w:rPr>
            <w:noProof/>
            <w:webHidden/>
          </w:rPr>
        </w:r>
        <w:r w:rsidR="00586274">
          <w:rPr>
            <w:noProof/>
            <w:webHidden/>
          </w:rPr>
          <w:fldChar w:fldCharType="separate"/>
        </w:r>
        <w:r w:rsidR="00586274">
          <w:rPr>
            <w:noProof/>
            <w:webHidden/>
          </w:rPr>
          <w:t>14</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38" w:history="1">
        <w:r w:rsidR="00586274" w:rsidRPr="00BB1228">
          <w:rPr>
            <w:rStyle w:val="Hyperlink"/>
            <w:noProof/>
          </w:rPr>
          <w:t>Hình 5: Toolbox của DevExpress</w:t>
        </w:r>
        <w:r w:rsidR="00586274">
          <w:rPr>
            <w:noProof/>
            <w:webHidden/>
          </w:rPr>
          <w:tab/>
        </w:r>
        <w:r w:rsidR="00586274">
          <w:rPr>
            <w:noProof/>
            <w:webHidden/>
          </w:rPr>
          <w:fldChar w:fldCharType="begin"/>
        </w:r>
        <w:r w:rsidR="00586274">
          <w:rPr>
            <w:noProof/>
            <w:webHidden/>
          </w:rPr>
          <w:instrText xml:space="preserve"> PAGEREF _Toc524781038 \h </w:instrText>
        </w:r>
        <w:r w:rsidR="00586274">
          <w:rPr>
            <w:noProof/>
            <w:webHidden/>
          </w:rPr>
        </w:r>
        <w:r w:rsidR="00586274">
          <w:rPr>
            <w:noProof/>
            <w:webHidden/>
          </w:rPr>
          <w:fldChar w:fldCharType="separate"/>
        </w:r>
        <w:r w:rsidR="00586274">
          <w:rPr>
            <w:noProof/>
            <w:webHidden/>
          </w:rPr>
          <w:t>14</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39" w:history="1">
        <w:r w:rsidR="00586274" w:rsidRPr="00BB1228">
          <w:rPr>
            <w:rStyle w:val="Hyperlink"/>
            <w:noProof/>
          </w:rPr>
          <w:t>Hình 6: Giao diện tạo project của Visual Studio 2017</w:t>
        </w:r>
        <w:r w:rsidR="00586274">
          <w:rPr>
            <w:noProof/>
            <w:webHidden/>
          </w:rPr>
          <w:tab/>
        </w:r>
        <w:r w:rsidR="00586274">
          <w:rPr>
            <w:noProof/>
            <w:webHidden/>
          </w:rPr>
          <w:fldChar w:fldCharType="begin"/>
        </w:r>
        <w:r w:rsidR="00586274">
          <w:rPr>
            <w:noProof/>
            <w:webHidden/>
          </w:rPr>
          <w:instrText xml:space="preserve"> PAGEREF _Toc524781039 \h </w:instrText>
        </w:r>
        <w:r w:rsidR="00586274">
          <w:rPr>
            <w:noProof/>
            <w:webHidden/>
          </w:rPr>
        </w:r>
        <w:r w:rsidR="00586274">
          <w:rPr>
            <w:noProof/>
            <w:webHidden/>
          </w:rPr>
          <w:fldChar w:fldCharType="separate"/>
        </w:r>
        <w:r w:rsidR="00586274">
          <w:rPr>
            <w:noProof/>
            <w:webHidden/>
          </w:rPr>
          <w:t>15</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40" w:history="1">
        <w:r w:rsidR="00586274" w:rsidRPr="00BB1228">
          <w:rPr>
            <w:rStyle w:val="Hyperlink"/>
            <w:noProof/>
          </w:rPr>
          <w:t>Hình 7: Giao diện chọn template</w:t>
        </w:r>
        <w:r w:rsidR="00586274">
          <w:rPr>
            <w:noProof/>
            <w:webHidden/>
          </w:rPr>
          <w:tab/>
        </w:r>
        <w:r w:rsidR="00586274">
          <w:rPr>
            <w:noProof/>
            <w:webHidden/>
          </w:rPr>
          <w:fldChar w:fldCharType="begin"/>
        </w:r>
        <w:r w:rsidR="00586274">
          <w:rPr>
            <w:noProof/>
            <w:webHidden/>
          </w:rPr>
          <w:instrText xml:space="preserve"> PAGEREF _Toc524781040 \h </w:instrText>
        </w:r>
        <w:r w:rsidR="00586274">
          <w:rPr>
            <w:noProof/>
            <w:webHidden/>
          </w:rPr>
        </w:r>
        <w:r w:rsidR="00586274">
          <w:rPr>
            <w:noProof/>
            <w:webHidden/>
          </w:rPr>
          <w:fldChar w:fldCharType="separate"/>
        </w:r>
        <w:r w:rsidR="00586274">
          <w:rPr>
            <w:noProof/>
            <w:webHidden/>
          </w:rPr>
          <w:t>15</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41" w:history="1">
        <w:r w:rsidR="00586274" w:rsidRPr="00BB1228">
          <w:rPr>
            <w:rStyle w:val="Hyperlink"/>
            <w:noProof/>
          </w:rPr>
          <w:t>Hình 8: Giao diện thiết kế giao diện của DevExpress trên Visual Studio</w:t>
        </w:r>
        <w:r w:rsidR="00586274">
          <w:rPr>
            <w:noProof/>
            <w:webHidden/>
          </w:rPr>
          <w:tab/>
        </w:r>
        <w:r w:rsidR="00586274">
          <w:rPr>
            <w:noProof/>
            <w:webHidden/>
          </w:rPr>
          <w:fldChar w:fldCharType="begin"/>
        </w:r>
        <w:r w:rsidR="00586274">
          <w:rPr>
            <w:noProof/>
            <w:webHidden/>
          </w:rPr>
          <w:instrText xml:space="preserve"> PAGEREF _Toc524781041 \h </w:instrText>
        </w:r>
        <w:r w:rsidR="00586274">
          <w:rPr>
            <w:noProof/>
            <w:webHidden/>
          </w:rPr>
        </w:r>
        <w:r w:rsidR="00586274">
          <w:rPr>
            <w:noProof/>
            <w:webHidden/>
          </w:rPr>
          <w:fldChar w:fldCharType="separate"/>
        </w:r>
        <w:r w:rsidR="00586274">
          <w:rPr>
            <w:noProof/>
            <w:webHidden/>
          </w:rPr>
          <w:t>16</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42" w:history="1">
        <w:r w:rsidR="00586274" w:rsidRPr="00BB1228">
          <w:rPr>
            <w:rStyle w:val="Hyperlink"/>
            <w:noProof/>
          </w:rPr>
          <w:t>Hình 9: Giao diện lập trình của Visual Studio</w:t>
        </w:r>
        <w:r w:rsidR="00586274">
          <w:rPr>
            <w:noProof/>
            <w:webHidden/>
          </w:rPr>
          <w:tab/>
        </w:r>
        <w:r w:rsidR="00586274">
          <w:rPr>
            <w:noProof/>
            <w:webHidden/>
          </w:rPr>
          <w:fldChar w:fldCharType="begin"/>
        </w:r>
        <w:r w:rsidR="00586274">
          <w:rPr>
            <w:noProof/>
            <w:webHidden/>
          </w:rPr>
          <w:instrText xml:space="preserve"> PAGEREF _Toc524781042 \h </w:instrText>
        </w:r>
        <w:r w:rsidR="00586274">
          <w:rPr>
            <w:noProof/>
            <w:webHidden/>
          </w:rPr>
        </w:r>
        <w:r w:rsidR="00586274">
          <w:rPr>
            <w:noProof/>
            <w:webHidden/>
          </w:rPr>
          <w:fldChar w:fldCharType="separate"/>
        </w:r>
        <w:r w:rsidR="00586274">
          <w:rPr>
            <w:noProof/>
            <w:webHidden/>
          </w:rPr>
          <w:t>16</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43" w:history="1">
        <w:r w:rsidR="00586274" w:rsidRPr="00BB1228">
          <w:rPr>
            <w:rStyle w:val="Hyperlink"/>
            <w:noProof/>
          </w:rPr>
          <w:t>Hình 10: Chức năng Tự động cập nhật danh sách cho Giao diện Admin</w:t>
        </w:r>
        <w:r w:rsidR="00586274">
          <w:rPr>
            <w:noProof/>
            <w:webHidden/>
          </w:rPr>
          <w:tab/>
        </w:r>
        <w:r w:rsidR="00586274">
          <w:rPr>
            <w:noProof/>
            <w:webHidden/>
          </w:rPr>
          <w:fldChar w:fldCharType="begin"/>
        </w:r>
        <w:r w:rsidR="00586274">
          <w:rPr>
            <w:noProof/>
            <w:webHidden/>
          </w:rPr>
          <w:instrText xml:space="preserve"> PAGEREF _Toc524781043 \h </w:instrText>
        </w:r>
        <w:r w:rsidR="00586274">
          <w:rPr>
            <w:noProof/>
            <w:webHidden/>
          </w:rPr>
        </w:r>
        <w:r w:rsidR="00586274">
          <w:rPr>
            <w:noProof/>
            <w:webHidden/>
          </w:rPr>
          <w:fldChar w:fldCharType="separate"/>
        </w:r>
        <w:r w:rsidR="00586274">
          <w:rPr>
            <w:noProof/>
            <w:webHidden/>
          </w:rPr>
          <w:t>19</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44" w:history="1">
        <w:r w:rsidR="00586274" w:rsidRPr="00BB1228">
          <w:rPr>
            <w:rStyle w:val="Hyperlink"/>
            <w:noProof/>
          </w:rPr>
          <w:t>Hình 11: Chức năng ngăn người dùng để trống textbox</w:t>
        </w:r>
        <w:r w:rsidR="00586274">
          <w:rPr>
            <w:noProof/>
            <w:webHidden/>
          </w:rPr>
          <w:tab/>
        </w:r>
        <w:r w:rsidR="00586274">
          <w:rPr>
            <w:noProof/>
            <w:webHidden/>
          </w:rPr>
          <w:fldChar w:fldCharType="begin"/>
        </w:r>
        <w:r w:rsidR="00586274">
          <w:rPr>
            <w:noProof/>
            <w:webHidden/>
          </w:rPr>
          <w:instrText xml:space="preserve"> PAGEREF _Toc524781044 \h </w:instrText>
        </w:r>
        <w:r w:rsidR="00586274">
          <w:rPr>
            <w:noProof/>
            <w:webHidden/>
          </w:rPr>
        </w:r>
        <w:r w:rsidR="00586274">
          <w:rPr>
            <w:noProof/>
            <w:webHidden/>
          </w:rPr>
          <w:fldChar w:fldCharType="separate"/>
        </w:r>
        <w:r w:rsidR="00586274">
          <w:rPr>
            <w:noProof/>
            <w:webHidden/>
          </w:rPr>
          <w:t>20</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45" w:history="1">
        <w:r w:rsidR="00586274" w:rsidRPr="00BB1228">
          <w:rPr>
            <w:rStyle w:val="Hyperlink"/>
            <w:noProof/>
          </w:rPr>
          <w:t>Hình 12: Chức năng làm trống các textbox</w:t>
        </w:r>
        <w:r w:rsidR="00586274">
          <w:rPr>
            <w:noProof/>
            <w:webHidden/>
          </w:rPr>
          <w:tab/>
        </w:r>
        <w:r w:rsidR="00586274">
          <w:rPr>
            <w:noProof/>
            <w:webHidden/>
          </w:rPr>
          <w:fldChar w:fldCharType="begin"/>
        </w:r>
        <w:r w:rsidR="00586274">
          <w:rPr>
            <w:noProof/>
            <w:webHidden/>
          </w:rPr>
          <w:instrText xml:space="preserve"> PAGEREF _Toc524781045 \h </w:instrText>
        </w:r>
        <w:r w:rsidR="00586274">
          <w:rPr>
            <w:noProof/>
            <w:webHidden/>
          </w:rPr>
        </w:r>
        <w:r w:rsidR="00586274">
          <w:rPr>
            <w:noProof/>
            <w:webHidden/>
          </w:rPr>
          <w:fldChar w:fldCharType="separate"/>
        </w:r>
        <w:r w:rsidR="00586274">
          <w:rPr>
            <w:noProof/>
            <w:webHidden/>
          </w:rPr>
          <w:t>21</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46" w:history="1">
        <w:r w:rsidR="00586274" w:rsidRPr="00BB1228">
          <w:rPr>
            <w:rStyle w:val="Hyperlink"/>
            <w:noProof/>
          </w:rPr>
          <w:t>Hình 13: Chức năng không cho người dùng nhập kí tự vào textbox</w:t>
        </w:r>
        <w:r w:rsidR="00586274">
          <w:rPr>
            <w:noProof/>
            <w:webHidden/>
          </w:rPr>
          <w:tab/>
        </w:r>
        <w:r w:rsidR="00586274">
          <w:rPr>
            <w:noProof/>
            <w:webHidden/>
          </w:rPr>
          <w:fldChar w:fldCharType="begin"/>
        </w:r>
        <w:r w:rsidR="00586274">
          <w:rPr>
            <w:noProof/>
            <w:webHidden/>
          </w:rPr>
          <w:instrText xml:space="preserve"> PAGEREF _Toc524781046 \h </w:instrText>
        </w:r>
        <w:r w:rsidR="00586274">
          <w:rPr>
            <w:noProof/>
            <w:webHidden/>
          </w:rPr>
        </w:r>
        <w:r w:rsidR="00586274">
          <w:rPr>
            <w:noProof/>
            <w:webHidden/>
          </w:rPr>
          <w:fldChar w:fldCharType="separate"/>
        </w:r>
        <w:r w:rsidR="00586274">
          <w:rPr>
            <w:noProof/>
            <w:webHidden/>
          </w:rPr>
          <w:t>22</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47" w:history="1">
        <w:r w:rsidR="00586274" w:rsidRPr="00BB1228">
          <w:rPr>
            <w:rStyle w:val="Hyperlink"/>
            <w:noProof/>
          </w:rPr>
          <w:t>Hình 14: Use case của nhân viên Điều dưỡng</w:t>
        </w:r>
        <w:r w:rsidR="00586274">
          <w:rPr>
            <w:noProof/>
            <w:webHidden/>
          </w:rPr>
          <w:tab/>
        </w:r>
        <w:r w:rsidR="00586274">
          <w:rPr>
            <w:noProof/>
            <w:webHidden/>
          </w:rPr>
          <w:fldChar w:fldCharType="begin"/>
        </w:r>
        <w:r w:rsidR="00586274">
          <w:rPr>
            <w:noProof/>
            <w:webHidden/>
          </w:rPr>
          <w:instrText xml:space="preserve"> PAGEREF _Toc524781047 \h </w:instrText>
        </w:r>
        <w:r w:rsidR="00586274">
          <w:rPr>
            <w:noProof/>
            <w:webHidden/>
          </w:rPr>
        </w:r>
        <w:r w:rsidR="00586274">
          <w:rPr>
            <w:noProof/>
            <w:webHidden/>
          </w:rPr>
          <w:fldChar w:fldCharType="separate"/>
        </w:r>
        <w:r w:rsidR="00586274">
          <w:rPr>
            <w:noProof/>
            <w:webHidden/>
          </w:rPr>
          <w:t>23</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48" w:history="1">
        <w:r w:rsidR="00586274" w:rsidRPr="00BB1228">
          <w:rPr>
            <w:rStyle w:val="Hyperlink"/>
            <w:noProof/>
          </w:rPr>
          <w:t>Hình 15: Use case của nhân viên Bác sĩ</w:t>
        </w:r>
        <w:r w:rsidR="00586274">
          <w:rPr>
            <w:noProof/>
            <w:webHidden/>
          </w:rPr>
          <w:tab/>
        </w:r>
        <w:r w:rsidR="00586274">
          <w:rPr>
            <w:noProof/>
            <w:webHidden/>
          </w:rPr>
          <w:fldChar w:fldCharType="begin"/>
        </w:r>
        <w:r w:rsidR="00586274">
          <w:rPr>
            <w:noProof/>
            <w:webHidden/>
          </w:rPr>
          <w:instrText xml:space="preserve"> PAGEREF _Toc524781048 \h </w:instrText>
        </w:r>
        <w:r w:rsidR="00586274">
          <w:rPr>
            <w:noProof/>
            <w:webHidden/>
          </w:rPr>
        </w:r>
        <w:r w:rsidR="00586274">
          <w:rPr>
            <w:noProof/>
            <w:webHidden/>
          </w:rPr>
          <w:fldChar w:fldCharType="separate"/>
        </w:r>
        <w:r w:rsidR="00586274">
          <w:rPr>
            <w:noProof/>
            <w:webHidden/>
          </w:rPr>
          <w:t>25</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49" w:history="1">
        <w:r w:rsidR="00586274" w:rsidRPr="00BB1228">
          <w:rPr>
            <w:rStyle w:val="Hyperlink"/>
            <w:noProof/>
          </w:rPr>
          <w:t>Hình 16: Use case của nhân viên Thu ngân</w:t>
        </w:r>
        <w:r w:rsidR="00586274">
          <w:rPr>
            <w:noProof/>
            <w:webHidden/>
          </w:rPr>
          <w:tab/>
        </w:r>
        <w:r w:rsidR="00586274">
          <w:rPr>
            <w:noProof/>
            <w:webHidden/>
          </w:rPr>
          <w:fldChar w:fldCharType="begin"/>
        </w:r>
        <w:r w:rsidR="00586274">
          <w:rPr>
            <w:noProof/>
            <w:webHidden/>
          </w:rPr>
          <w:instrText xml:space="preserve"> PAGEREF _Toc524781049 \h </w:instrText>
        </w:r>
        <w:r w:rsidR="00586274">
          <w:rPr>
            <w:noProof/>
            <w:webHidden/>
          </w:rPr>
        </w:r>
        <w:r w:rsidR="00586274">
          <w:rPr>
            <w:noProof/>
            <w:webHidden/>
          </w:rPr>
          <w:fldChar w:fldCharType="separate"/>
        </w:r>
        <w:r w:rsidR="00586274">
          <w:rPr>
            <w:noProof/>
            <w:webHidden/>
          </w:rPr>
          <w:t>26</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50" w:history="1">
        <w:r w:rsidR="00586274" w:rsidRPr="00BB1228">
          <w:rPr>
            <w:rStyle w:val="Hyperlink"/>
            <w:noProof/>
          </w:rPr>
          <w:t>Hình 17: Use case của nhân iên Giao thuốc</w:t>
        </w:r>
        <w:r w:rsidR="00586274">
          <w:rPr>
            <w:noProof/>
            <w:webHidden/>
          </w:rPr>
          <w:tab/>
        </w:r>
        <w:r w:rsidR="00586274">
          <w:rPr>
            <w:noProof/>
            <w:webHidden/>
          </w:rPr>
          <w:fldChar w:fldCharType="begin"/>
        </w:r>
        <w:r w:rsidR="00586274">
          <w:rPr>
            <w:noProof/>
            <w:webHidden/>
          </w:rPr>
          <w:instrText xml:space="preserve"> PAGEREF _Toc524781050 \h </w:instrText>
        </w:r>
        <w:r w:rsidR="00586274">
          <w:rPr>
            <w:noProof/>
            <w:webHidden/>
          </w:rPr>
        </w:r>
        <w:r w:rsidR="00586274">
          <w:rPr>
            <w:noProof/>
            <w:webHidden/>
          </w:rPr>
          <w:fldChar w:fldCharType="separate"/>
        </w:r>
        <w:r w:rsidR="00586274">
          <w:rPr>
            <w:noProof/>
            <w:webHidden/>
          </w:rPr>
          <w:t>27</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51" w:history="1">
        <w:r w:rsidR="00586274" w:rsidRPr="00BB1228">
          <w:rPr>
            <w:rStyle w:val="Hyperlink"/>
            <w:noProof/>
          </w:rPr>
          <w:t>Hình 18: Sơ đồ quy trình khám bệnh của phòng khám</w:t>
        </w:r>
        <w:r w:rsidR="00586274">
          <w:rPr>
            <w:noProof/>
            <w:webHidden/>
          </w:rPr>
          <w:tab/>
        </w:r>
        <w:r w:rsidR="00586274">
          <w:rPr>
            <w:noProof/>
            <w:webHidden/>
          </w:rPr>
          <w:fldChar w:fldCharType="begin"/>
        </w:r>
        <w:r w:rsidR="00586274">
          <w:rPr>
            <w:noProof/>
            <w:webHidden/>
          </w:rPr>
          <w:instrText xml:space="preserve"> PAGEREF _Toc524781051 \h </w:instrText>
        </w:r>
        <w:r w:rsidR="00586274">
          <w:rPr>
            <w:noProof/>
            <w:webHidden/>
          </w:rPr>
        </w:r>
        <w:r w:rsidR="00586274">
          <w:rPr>
            <w:noProof/>
            <w:webHidden/>
          </w:rPr>
          <w:fldChar w:fldCharType="separate"/>
        </w:r>
        <w:r w:rsidR="00586274">
          <w:rPr>
            <w:noProof/>
            <w:webHidden/>
          </w:rPr>
          <w:t>28</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52" w:history="1">
        <w:r w:rsidR="00586274" w:rsidRPr="00BB1228">
          <w:rPr>
            <w:rStyle w:val="Hyperlink"/>
            <w:noProof/>
          </w:rPr>
          <w:t>Hình 19: Cấu trúc Database</w:t>
        </w:r>
        <w:r w:rsidR="00586274">
          <w:rPr>
            <w:noProof/>
            <w:webHidden/>
          </w:rPr>
          <w:tab/>
        </w:r>
        <w:r w:rsidR="00586274">
          <w:rPr>
            <w:noProof/>
            <w:webHidden/>
          </w:rPr>
          <w:fldChar w:fldCharType="begin"/>
        </w:r>
        <w:r w:rsidR="00586274">
          <w:rPr>
            <w:noProof/>
            <w:webHidden/>
          </w:rPr>
          <w:instrText xml:space="preserve"> PAGEREF _Toc524781052 \h </w:instrText>
        </w:r>
        <w:r w:rsidR="00586274">
          <w:rPr>
            <w:noProof/>
            <w:webHidden/>
          </w:rPr>
        </w:r>
        <w:r w:rsidR="00586274">
          <w:rPr>
            <w:noProof/>
            <w:webHidden/>
          </w:rPr>
          <w:fldChar w:fldCharType="separate"/>
        </w:r>
        <w:r w:rsidR="00586274">
          <w:rPr>
            <w:noProof/>
            <w:webHidden/>
          </w:rPr>
          <w:t>31</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53" w:history="1">
        <w:r w:rsidR="00586274" w:rsidRPr="00BB1228">
          <w:rPr>
            <w:rStyle w:val="Hyperlink"/>
            <w:noProof/>
          </w:rPr>
          <w:t>Hình 20: Giao diện đăng nhập</w:t>
        </w:r>
        <w:r w:rsidR="00586274">
          <w:rPr>
            <w:noProof/>
            <w:webHidden/>
          </w:rPr>
          <w:tab/>
        </w:r>
        <w:r w:rsidR="00586274">
          <w:rPr>
            <w:noProof/>
            <w:webHidden/>
          </w:rPr>
          <w:fldChar w:fldCharType="begin"/>
        </w:r>
        <w:r w:rsidR="00586274">
          <w:rPr>
            <w:noProof/>
            <w:webHidden/>
          </w:rPr>
          <w:instrText xml:space="preserve"> PAGEREF _Toc524781053 \h </w:instrText>
        </w:r>
        <w:r w:rsidR="00586274">
          <w:rPr>
            <w:noProof/>
            <w:webHidden/>
          </w:rPr>
        </w:r>
        <w:r w:rsidR="00586274">
          <w:rPr>
            <w:noProof/>
            <w:webHidden/>
          </w:rPr>
          <w:fldChar w:fldCharType="separate"/>
        </w:r>
        <w:r w:rsidR="00586274">
          <w:rPr>
            <w:noProof/>
            <w:webHidden/>
          </w:rPr>
          <w:t>33</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54" w:history="1">
        <w:r w:rsidR="00586274" w:rsidRPr="00BB1228">
          <w:rPr>
            <w:rStyle w:val="Hyperlink"/>
            <w:noProof/>
          </w:rPr>
          <w:t>Hình 21: Phân quyền truy cập</w:t>
        </w:r>
        <w:r w:rsidR="00586274">
          <w:rPr>
            <w:noProof/>
            <w:webHidden/>
          </w:rPr>
          <w:tab/>
        </w:r>
        <w:r w:rsidR="00586274">
          <w:rPr>
            <w:noProof/>
            <w:webHidden/>
          </w:rPr>
          <w:fldChar w:fldCharType="begin"/>
        </w:r>
        <w:r w:rsidR="00586274">
          <w:rPr>
            <w:noProof/>
            <w:webHidden/>
          </w:rPr>
          <w:instrText xml:space="preserve"> PAGEREF _Toc524781054 \h </w:instrText>
        </w:r>
        <w:r w:rsidR="00586274">
          <w:rPr>
            <w:noProof/>
            <w:webHidden/>
          </w:rPr>
        </w:r>
        <w:r w:rsidR="00586274">
          <w:rPr>
            <w:noProof/>
            <w:webHidden/>
          </w:rPr>
          <w:fldChar w:fldCharType="separate"/>
        </w:r>
        <w:r w:rsidR="00586274">
          <w:rPr>
            <w:noProof/>
            <w:webHidden/>
          </w:rPr>
          <w:t>33</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55" w:history="1">
        <w:r w:rsidR="00586274" w:rsidRPr="00BB1228">
          <w:rPr>
            <w:rStyle w:val="Hyperlink"/>
            <w:noProof/>
          </w:rPr>
          <w:t>Hình 22: Tab tiếp nhận bệnh nhân mới</w:t>
        </w:r>
        <w:r w:rsidR="00586274">
          <w:rPr>
            <w:noProof/>
            <w:webHidden/>
          </w:rPr>
          <w:tab/>
        </w:r>
        <w:r w:rsidR="00586274">
          <w:rPr>
            <w:noProof/>
            <w:webHidden/>
          </w:rPr>
          <w:fldChar w:fldCharType="begin"/>
        </w:r>
        <w:r w:rsidR="00586274">
          <w:rPr>
            <w:noProof/>
            <w:webHidden/>
          </w:rPr>
          <w:instrText xml:space="preserve"> PAGEREF _Toc524781055 \h </w:instrText>
        </w:r>
        <w:r w:rsidR="00586274">
          <w:rPr>
            <w:noProof/>
            <w:webHidden/>
          </w:rPr>
        </w:r>
        <w:r w:rsidR="00586274">
          <w:rPr>
            <w:noProof/>
            <w:webHidden/>
          </w:rPr>
          <w:fldChar w:fldCharType="separate"/>
        </w:r>
        <w:r w:rsidR="00586274">
          <w:rPr>
            <w:noProof/>
            <w:webHidden/>
          </w:rPr>
          <w:t>34</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56" w:history="1">
        <w:r w:rsidR="00586274" w:rsidRPr="00BB1228">
          <w:rPr>
            <w:rStyle w:val="Hyperlink"/>
            <w:noProof/>
          </w:rPr>
          <w:t>Hình 23: Thêm hình vào khung hình ảnh</w:t>
        </w:r>
        <w:r w:rsidR="00586274">
          <w:rPr>
            <w:noProof/>
            <w:webHidden/>
          </w:rPr>
          <w:tab/>
        </w:r>
        <w:r w:rsidR="00586274">
          <w:rPr>
            <w:noProof/>
            <w:webHidden/>
          </w:rPr>
          <w:fldChar w:fldCharType="begin"/>
        </w:r>
        <w:r w:rsidR="00586274">
          <w:rPr>
            <w:noProof/>
            <w:webHidden/>
          </w:rPr>
          <w:instrText xml:space="preserve"> PAGEREF _Toc524781056 \h </w:instrText>
        </w:r>
        <w:r w:rsidR="00586274">
          <w:rPr>
            <w:noProof/>
            <w:webHidden/>
          </w:rPr>
        </w:r>
        <w:r w:rsidR="00586274">
          <w:rPr>
            <w:noProof/>
            <w:webHidden/>
          </w:rPr>
          <w:fldChar w:fldCharType="separate"/>
        </w:r>
        <w:r w:rsidR="00586274">
          <w:rPr>
            <w:noProof/>
            <w:webHidden/>
          </w:rPr>
          <w:t>35</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57" w:history="1">
        <w:r w:rsidR="00586274" w:rsidRPr="00BB1228">
          <w:rPr>
            <w:rStyle w:val="Hyperlink"/>
            <w:noProof/>
          </w:rPr>
          <w:t>Hình 24: Hình ảnh của bệnh nhân sau khi được thêm (hình ảnh được thêm dữ liệu thô)</w:t>
        </w:r>
        <w:r w:rsidR="00586274">
          <w:rPr>
            <w:noProof/>
            <w:webHidden/>
          </w:rPr>
          <w:tab/>
        </w:r>
        <w:r w:rsidR="00586274">
          <w:rPr>
            <w:noProof/>
            <w:webHidden/>
          </w:rPr>
          <w:fldChar w:fldCharType="begin"/>
        </w:r>
        <w:r w:rsidR="00586274">
          <w:rPr>
            <w:noProof/>
            <w:webHidden/>
          </w:rPr>
          <w:instrText xml:space="preserve"> PAGEREF _Toc524781057 \h </w:instrText>
        </w:r>
        <w:r w:rsidR="00586274">
          <w:rPr>
            <w:noProof/>
            <w:webHidden/>
          </w:rPr>
        </w:r>
        <w:r w:rsidR="00586274">
          <w:rPr>
            <w:noProof/>
            <w:webHidden/>
          </w:rPr>
          <w:fldChar w:fldCharType="separate"/>
        </w:r>
        <w:r w:rsidR="00586274">
          <w:rPr>
            <w:noProof/>
            <w:webHidden/>
          </w:rPr>
          <w:t>35</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58" w:history="1">
        <w:r w:rsidR="00586274" w:rsidRPr="00BB1228">
          <w:rPr>
            <w:rStyle w:val="Hyperlink"/>
            <w:noProof/>
          </w:rPr>
          <w:t>Hình 25: Đoạn code chức năng của thêm hình ảnh</w:t>
        </w:r>
        <w:r w:rsidR="00586274">
          <w:rPr>
            <w:noProof/>
            <w:webHidden/>
          </w:rPr>
          <w:tab/>
        </w:r>
        <w:r w:rsidR="00586274">
          <w:rPr>
            <w:noProof/>
            <w:webHidden/>
          </w:rPr>
          <w:fldChar w:fldCharType="begin"/>
        </w:r>
        <w:r w:rsidR="00586274">
          <w:rPr>
            <w:noProof/>
            <w:webHidden/>
          </w:rPr>
          <w:instrText xml:space="preserve"> PAGEREF _Toc524781058 \h </w:instrText>
        </w:r>
        <w:r w:rsidR="00586274">
          <w:rPr>
            <w:noProof/>
            <w:webHidden/>
          </w:rPr>
        </w:r>
        <w:r w:rsidR="00586274">
          <w:rPr>
            <w:noProof/>
            <w:webHidden/>
          </w:rPr>
          <w:fldChar w:fldCharType="separate"/>
        </w:r>
        <w:r w:rsidR="00586274">
          <w:rPr>
            <w:noProof/>
            <w:webHidden/>
          </w:rPr>
          <w:t>36</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59" w:history="1">
        <w:r w:rsidR="00586274" w:rsidRPr="00BB1228">
          <w:rPr>
            <w:rStyle w:val="Hyperlink"/>
            <w:noProof/>
          </w:rPr>
          <w:t>Hình 26: Đoạn code chức năng lưu tên và copy file hình ảnh</w:t>
        </w:r>
        <w:r w:rsidR="00586274">
          <w:rPr>
            <w:noProof/>
            <w:webHidden/>
          </w:rPr>
          <w:tab/>
        </w:r>
        <w:r w:rsidR="00586274">
          <w:rPr>
            <w:noProof/>
            <w:webHidden/>
          </w:rPr>
          <w:fldChar w:fldCharType="begin"/>
        </w:r>
        <w:r w:rsidR="00586274">
          <w:rPr>
            <w:noProof/>
            <w:webHidden/>
          </w:rPr>
          <w:instrText xml:space="preserve"> PAGEREF _Toc524781059 \h </w:instrText>
        </w:r>
        <w:r w:rsidR="00586274">
          <w:rPr>
            <w:noProof/>
            <w:webHidden/>
          </w:rPr>
        </w:r>
        <w:r w:rsidR="00586274">
          <w:rPr>
            <w:noProof/>
            <w:webHidden/>
          </w:rPr>
          <w:fldChar w:fldCharType="separate"/>
        </w:r>
        <w:r w:rsidR="00586274">
          <w:rPr>
            <w:noProof/>
            <w:webHidden/>
          </w:rPr>
          <w:t>36</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60" w:history="1">
        <w:r w:rsidR="00586274" w:rsidRPr="00BB1228">
          <w:rPr>
            <w:rStyle w:val="Hyperlink"/>
            <w:noProof/>
          </w:rPr>
          <w:t>Hình 27: Đoạn code chức năng load hình ảnh khi nhấn vào từng bệnh nhân trong danh sách</w:t>
        </w:r>
        <w:r w:rsidR="00586274">
          <w:rPr>
            <w:noProof/>
            <w:webHidden/>
          </w:rPr>
          <w:tab/>
        </w:r>
        <w:r w:rsidR="00586274">
          <w:rPr>
            <w:noProof/>
            <w:webHidden/>
          </w:rPr>
          <w:fldChar w:fldCharType="begin"/>
        </w:r>
        <w:r w:rsidR="00586274">
          <w:rPr>
            <w:noProof/>
            <w:webHidden/>
          </w:rPr>
          <w:instrText xml:space="preserve"> PAGEREF _Toc524781060 \h </w:instrText>
        </w:r>
        <w:r w:rsidR="00586274">
          <w:rPr>
            <w:noProof/>
            <w:webHidden/>
          </w:rPr>
        </w:r>
        <w:r w:rsidR="00586274">
          <w:rPr>
            <w:noProof/>
            <w:webHidden/>
          </w:rPr>
          <w:fldChar w:fldCharType="separate"/>
        </w:r>
        <w:r w:rsidR="00586274">
          <w:rPr>
            <w:noProof/>
            <w:webHidden/>
          </w:rPr>
          <w:t>37</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61" w:history="1">
        <w:r w:rsidR="00586274" w:rsidRPr="00BB1228">
          <w:rPr>
            <w:rStyle w:val="Hyperlink"/>
            <w:noProof/>
          </w:rPr>
          <w:t>Hình 28: Tab tiếp nhận bệnh nhân cũ</w:t>
        </w:r>
        <w:r w:rsidR="00586274">
          <w:rPr>
            <w:noProof/>
            <w:webHidden/>
          </w:rPr>
          <w:tab/>
        </w:r>
        <w:r w:rsidR="00586274">
          <w:rPr>
            <w:noProof/>
            <w:webHidden/>
          </w:rPr>
          <w:fldChar w:fldCharType="begin"/>
        </w:r>
        <w:r w:rsidR="00586274">
          <w:rPr>
            <w:noProof/>
            <w:webHidden/>
          </w:rPr>
          <w:instrText xml:space="preserve"> PAGEREF _Toc524781061 \h </w:instrText>
        </w:r>
        <w:r w:rsidR="00586274">
          <w:rPr>
            <w:noProof/>
            <w:webHidden/>
          </w:rPr>
        </w:r>
        <w:r w:rsidR="00586274">
          <w:rPr>
            <w:noProof/>
            <w:webHidden/>
          </w:rPr>
          <w:fldChar w:fldCharType="separate"/>
        </w:r>
        <w:r w:rsidR="00586274">
          <w:rPr>
            <w:noProof/>
            <w:webHidden/>
          </w:rPr>
          <w:t>37</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62" w:history="1">
        <w:r w:rsidR="00586274" w:rsidRPr="00BB1228">
          <w:rPr>
            <w:rStyle w:val="Hyperlink"/>
            <w:noProof/>
          </w:rPr>
          <w:t>Hình 29: Form thêm chờ được hiện ra và yêu cầu nhập thông tin</w:t>
        </w:r>
        <w:r w:rsidR="00586274">
          <w:rPr>
            <w:noProof/>
            <w:webHidden/>
          </w:rPr>
          <w:tab/>
        </w:r>
        <w:r w:rsidR="00586274">
          <w:rPr>
            <w:noProof/>
            <w:webHidden/>
          </w:rPr>
          <w:fldChar w:fldCharType="begin"/>
        </w:r>
        <w:r w:rsidR="00586274">
          <w:rPr>
            <w:noProof/>
            <w:webHidden/>
          </w:rPr>
          <w:instrText xml:space="preserve"> PAGEREF _Toc524781062 \h </w:instrText>
        </w:r>
        <w:r w:rsidR="00586274">
          <w:rPr>
            <w:noProof/>
            <w:webHidden/>
          </w:rPr>
        </w:r>
        <w:r w:rsidR="00586274">
          <w:rPr>
            <w:noProof/>
            <w:webHidden/>
          </w:rPr>
          <w:fldChar w:fldCharType="separate"/>
        </w:r>
        <w:r w:rsidR="00586274">
          <w:rPr>
            <w:noProof/>
            <w:webHidden/>
          </w:rPr>
          <w:t>38</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63" w:history="1">
        <w:r w:rsidR="00586274" w:rsidRPr="00BB1228">
          <w:rPr>
            <w:rStyle w:val="Hyperlink"/>
            <w:noProof/>
          </w:rPr>
          <w:t>Hình 30: Xem hồ sơ đã khám bệnh của bệnh nhân</w:t>
        </w:r>
        <w:r w:rsidR="00586274">
          <w:rPr>
            <w:noProof/>
            <w:webHidden/>
          </w:rPr>
          <w:tab/>
        </w:r>
        <w:r w:rsidR="00586274">
          <w:rPr>
            <w:noProof/>
            <w:webHidden/>
          </w:rPr>
          <w:fldChar w:fldCharType="begin"/>
        </w:r>
        <w:r w:rsidR="00586274">
          <w:rPr>
            <w:noProof/>
            <w:webHidden/>
          </w:rPr>
          <w:instrText xml:space="preserve"> PAGEREF _Toc524781063 \h </w:instrText>
        </w:r>
        <w:r w:rsidR="00586274">
          <w:rPr>
            <w:noProof/>
            <w:webHidden/>
          </w:rPr>
        </w:r>
        <w:r w:rsidR="00586274">
          <w:rPr>
            <w:noProof/>
            <w:webHidden/>
          </w:rPr>
          <w:fldChar w:fldCharType="separate"/>
        </w:r>
        <w:r w:rsidR="00586274">
          <w:rPr>
            <w:noProof/>
            <w:webHidden/>
          </w:rPr>
          <w:t>39</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64" w:history="1">
        <w:r w:rsidR="00586274" w:rsidRPr="00BB1228">
          <w:rPr>
            <w:rStyle w:val="Hyperlink"/>
            <w:noProof/>
          </w:rPr>
          <w:t>Hình 31: Tab tiếp nhận bệnh nhân tái khám</w:t>
        </w:r>
        <w:r w:rsidR="00586274">
          <w:rPr>
            <w:noProof/>
            <w:webHidden/>
          </w:rPr>
          <w:tab/>
        </w:r>
        <w:r w:rsidR="00586274">
          <w:rPr>
            <w:noProof/>
            <w:webHidden/>
          </w:rPr>
          <w:fldChar w:fldCharType="begin"/>
        </w:r>
        <w:r w:rsidR="00586274">
          <w:rPr>
            <w:noProof/>
            <w:webHidden/>
          </w:rPr>
          <w:instrText xml:space="preserve"> PAGEREF _Toc524781064 \h </w:instrText>
        </w:r>
        <w:r w:rsidR="00586274">
          <w:rPr>
            <w:noProof/>
            <w:webHidden/>
          </w:rPr>
        </w:r>
        <w:r w:rsidR="00586274">
          <w:rPr>
            <w:noProof/>
            <w:webHidden/>
          </w:rPr>
          <w:fldChar w:fldCharType="separate"/>
        </w:r>
        <w:r w:rsidR="00586274">
          <w:rPr>
            <w:noProof/>
            <w:webHidden/>
          </w:rPr>
          <w:t>40</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65" w:history="1">
        <w:r w:rsidR="00586274" w:rsidRPr="00BB1228">
          <w:rPr>
            <w:rStyle w:val="Hyperlink"/>
            <w:noProof/>
          </w:rPr>
          <w:t>Hình 32: Nhận biết hồ sơ đã có tái khám</w:t>
        </w:r>
        <w:r w:rsidR="00586274">
          <w:rPr>
            <w:noProof/>
            <w:webHidden/>
          </w:rPr>
          <w:tab/>
        </w:r>
        <w:r w:rsidR="00586274">
          <w:rPr>
            <w:noProof/>
            <w:webHidden/>
          </w:rPr>
          <w:fldChar w:fldCharType="begin"/>
        </w:r>
        <w:r w:rsidR="00586274">
          <w:rPr>
            <w:noProof/>
            <w:webHidden/>
          </w:rPr>
          <w:instrText xml:space="preserve"> PAGEREF _Toc524781065 \h </w:instrText>
        </w:r>
        <w:r w:rsidR="00586274">
          <w:rPr>
            <w:noProof/>
            <w:webHidden/>
          </w:rPr>
        </w:r>
        <w:r w:rsidR="00586274">
          <w:rPr>
            <w:noProof/>
            <w:webHidden/>
          </w:rPr>
          <w:fldChar w:fldCharType="separate"/>
        </w:r>
        <w:r w:rsidR="00586274">
          <w:rPr>
            <w:noProof/>
            <w:webHidden/>
          </w:rPr>
          <w:t>40</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66" w:history="1">
        <w:r w:rsidR="00586274" w:rsidRPr="00BB1228">
          <w:rPr>
            <w:rStyle w:val="Hyperlink"/>
            <w:noProof/>
          </w:rPr>
          <w:t>Hình 33: Xem hồ sơ tái khám có trong hồ sơ khám bệnh</w:t>
        </w:r>
        <w:r w:rsidR="00586274">
          <w:rPr>
            <w:noProof/>
            <w:webHidden/>
          </w:rPr>
          <w:tab/>
        </w:r>
        <w:r w:rsidR="00586274">
          <w:rPr>
            <w:noProof/>
            <w:webHidden/>
          </w:rPr>
          <w:fldChar w:fldCharType="begin"/>
        </w:r>
        <w:r w:rsidR="00586274">
          <w:rPr>
            <w:noProof/>
            <w:webHidden/>
          </w:rPr>
          <w:instrText xml:space="preserve"> PAGEREF _Toc524781066 \h </w:instrText>
        </w:r>
        <w:r w:rsidR="00586274">
          <w:rPr>
            <w:noProof/>
            <w:webHidden/>
          </w:rPr>
        </w:r>
        <w:r w:rsidR="00586274">
          <w:rPr>
            <w:noProof/>
            <w:webHidden/>
          </w:rPr>
          <w:fldChar w:fldCharType="separate"/>
        </w:r>
        <w:r w:rsidR="00586274">
          <w:rPr>
            <w:noProof/>
            <w:webHidden/>
          </w:rPr>
          <w:t>41</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67" w:history="1">
        <w:r w:rsidR="00586274" w:rsidRPr="00BB1228">
          <w:rPr>
            <w:rStyle w:val="Hyperlink"/>
            <w:noProof/>
          </w:rPr>
          <w:t>Hình 34: Tab tìm kiếm bệnh nhân</w:t>
        </w:r>
        <w:r w:rsidR="00586274">
          <w:rPr>
            <w:noProof/>
            <w:webHidden/>
          </w:rPr>
          <w:tab/>
        </w:r>
        <w:r w:rsidR="00586274">
          <w:rPr>
            <w:noProof/>
            <w:webHidden/>
          </w:rPr>
          <w:fldChar w:fldCharType="begin"/>
        </w:r>
        <w:r w:rsidR="00586274">
          <w:rPr>
            <w:noProof/>
            <w:webHidden/>
          </w:rPr>
          <w:instrText xml:space="preserve"> PAGEREF _Toc524781067 \h </w:instrText>
        </w:r>
        <w:r w:rsidR="00586274">
          <w:rPr>
            <w:noProof/>
            <w:webHidden/>
          </w:rPr>
        </w:r>
        <w:r w:rsidR="00586274">
          <w:rPr>
            <w:noProof/>
            <w:webHidden/>
          </w:rPr>
          <w:fldChar w:fldCharType="separate"/>
        </w:r>
        <w:r w:rsidR="00586274">
          <w:rPr>
            <w:noProof/>
            <w:webHidden/>
          </w:rPr>
          <w:t>41</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68" w:history="1">
        <w:r w:rsidR="00586274" w:rsidRPr="00BB1228">
          <w:rPr>
            <w:rStyle w:val="Hyperlink"/>
            <w:noProof/>
          </w:rPr>
          <w:t>Hình 35: Chức năng tìm kiếm theo ngày khám và ngày tái khám</w:t>
        </w:r>
        <w:r w:rsidR="00586274">
          <w:rPr>
            <w:noProof/>
            <w:webHidden/>
          </w:rPr>
          <w:tab/>
        </w:r>
        <w:r w:rsidR="00586274">
          <w:rPr>
            <w:noProof/>
            <w:webHidden/>
          </w:rPr>
          <w:fldChar w:fldCharType="begin"/>
        </w:r>
        <w:r w:rsidR="00586274">
          <w:rPr>
            <w:noProof/>
            <w:webHidden/>
          </w:rPr>
          <w:instrText xml:space="preserve"> PAGEREF _Toc524781068 \h </w:instrText>
        </w:r>
        <w:r w:rsidR="00586274">
          <w:rPr>
            <w:noProof/>
            <w:webHidden/>
          </w:rPr>
        </w:r>
        <w:r w:rsidR="00586274">
          <w:rPr>
            <w:noProof/>
            <w:webHidden/>
          </w:rPr>
          <w:fldChar w:fldCharType="separate"/>
        </w:r>
        <w:r w:rsidR="00586274">
          <w:rPr>
            <w:noProof/>
            <w:webHidden/>
          </w:rPr>
          <w:t>42</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69" w:history="1">
        <w:r w:rsidR="00586274" w:rsidRPr="00BB1228">
          <w:rPr>
            <w:rStyle w:val="Hyperlink"/>
            <w:noProof/>
          </w:rPr>
          <w:t>Hình 36: Giao diện khám bệnh</w:t>
        </w:r>
        <w:r w:rsidR="00586274">
          <w:rPr>
            <w:noProof/>
            <w:webHidden/>
          </w:rPr>
          <w:tab/>
        </w:r>
        <w:r w:rsidR="00586274">
          <w:rPr>
            <w:noProof/>
            <w:webHidden/>
          </w:rPr>
          <w:fldChar w:fldCharType="begin"/>
        </w:r>
        <w:r w:rsidR="00586274">
          <w:rPr>
            <w:noProof/>
            <w:webHidden/>
          </w:rPr>
          <w:instrText xml:space="preserve"> PAGEREF _Toc524781069 \h </w:instrText>
        </w:r>
        <w:r w:rsidR="00586274">
          <w:rPr>
            <w:noProof/>
            <w:webHidden/>
          </w:rPr>
        </w:r>
        <w:r w:rsidR="00586274">
          <w:rPr>
            <w:noProof/>
            <w:webHidden/>
          </w:rPr>
          <w:fldChar w:fldCharType="separate"/>
        </w:r>
        <w:r w:rsidR="00586274">
          <w:rPr>
            <w:noProof/>
            <w:webHidden/>
          </w:rPr>
          <w:t>43</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70" w:history="1">
        <w:r w:rsidR="00586274" w:rsidRPr="00BB1228">
          <w:rPr>
            <w:rStyle w:val="Hyperlink"/>
            <w:noProof/>
          </w:rPr>
          <w:t>Hình 37: Giao diện kê đơn thuốc</w:t>
        </w:r>
        <w:r w:rsidR="00586274">
          <w:rPr>
            <w:noProof/>
            <w:webHidden/>
          </w:rPr>
          <w:tab/>
        </w:r>
        <w:r w:rsidR="00586274">
          <w:rPr>
            <w:noProof/>
            <w:webHidden/>
          </w:rPr>
          <w:fldChar w:fldCharType="begin"/>
        </w:r>
        <w:r w:rsidR="00586274">
          <w:rPr>
            <w:noProof/>
            <w:webHidden/>
          </w:rPr>
          <w:instrText xml:space="preserve"> PAGEREF _Toc524781070 \h </w:instrText>
        </w:r>
        <w:r w:rsidR="00586274">
          <w:rPr>
            <w:noProof/>
            <w:webHidden/>
          </w:rPr>
        </w:r>
        <w:r w:rsidR="00586274">
          <w:rPr>
            <w:noProof/>
            <w:webHidden/>
          </w:rPr>
          <w:fldChar w:fldCharType="separate"/>
        </w:r>
        <w:r w:rsidR="00586274">
          <w:rPr>
            <w:noProof/>
            <w:webHidden/>
          </w:rPr>
          <w:t>44</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71" w:history="1">
        <w:r w:rsidR="00586274" w:rsidRPr="00BB1228">
          <w:rPr>
            <w:rStyle w:val="Hyperlink"/>
            <w:noProof/>
          </w:rPr>
          <w:t>Hình 38: Flowchart chức năng Insert để xử lý tính số lượng thuốc</w:t>
        </w:r>
        <w:r w:rsidR="00586274">
          <w:rPr>
            <w:noProof/>
            <w:webHidden/>
          </w:rPr>
          <w:tab/>
        </w:r>
        <w:r w:rsidR="00586274">
          <w:rPr>
            <w:noProof/>
            <w:webHidden/>
          </w:rPr>
          <w:fldChar w:fldCharType="begin"/>
        </w:r>
        <w:r w:rsidR="00586274">
          <w:rPr>
            <w:noProof/>
            <w:webHidden/>
          </w:rPr>
          <w:instrText xml:space="preserve"> PAGEREF _Toc524781071 \h </w:instrText>
        </w:r>
        <w:r w:rsidR="00586274">
          <w:rPr>
            <w:noProof/>
            <w:webHidden/>
          </w:rPr>
        </w:r>
        <w:r w:rsidR="00586274">
          <w:rPr>
            <w:noProof/>
            <w:webHidden/>
          </w:rPr>
          <w:fldChar w:fldCharType="separate"/>
        </w:r>
        <w:r w:rsidR="00586274">
          <w:rPr>
            <w:noProof/>
            <w:webHidden/>
          </w:rPr>
          <w:t>44</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72" w:history="1">
        <w:r w:rsidR="00586274" w:rsidRPr="00BB1228">
          <w:rPr>
            <w:rStyle w:val="Hyperlink"/>
            <w:noProof/>
          </w:rPr>
          <w:t>Hình 39: Flowchart chức năng Update  để xử lý tính số lượng thuốc</w:t>
        </w:r>
        <w:r w:rsidR="00586274">
          <w:rPr>
            <w:noProof/>
            <w:webHidden/>
          </w:rPr>
          <w:tab/>
        </w:r>
        <w:r w:rsidR="00586274">
          <w:rPr>
            <w:noProof/>
            <w:webHidden/>
          </w:rPr>
          <w:fldChar w:fldCharType="begin"/>
        </w:r>
        <w:r w:rsidR="00586274">
          <w:rPr>
            <w:noProof/>
            <w:webHidden/>
          </w:rPr>
          <w:instrText xml:space="preserve"> PAGEREF _Toc524781072 \h </w:instrText>
        </w:r>
        <w:r w:rsidR="00586274">
          <w:rPr>
            <w:noProof/>
            <w:webHidden/>
          </w:rPr>
        </w:r>
        <w:r w:rsidR="00586274">
          <w:rPr>
            <w:noProof/>
            <w:webHidden/>
          </w:rPr>
          <w:fldChar w:fldCharType="separate"/>
        </w:r>
        <w:r w:rsidR="00586274">
          <w:rPr>
            <w:noProof/>
            <w:webHidden/>
          </w:rPr>
          <w:t>45</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73" w:history="1">
        <w:r w:rsidR="00586274" w:rsidRPr="00BB1228">
          <w:rPr>
            <w:rStyle w:val="Hyperlink"/>
            <w:noProof/>
          </w:rPr>
          <w:t>Hình 40: Flowchart chức năng Delete để xử lý tính số lượng thuốc</w:t>
        </w:r>
        <w:r w:rsidR="00586274">
          <w:rPr>
            <w:noProof/>
            <w:webHidden/>
          </w:rPr>
          <w:tab/>
        </w:r>
        <w:r w:rsidR="00586274">
          <w:rPr>
            <w:noProof/>
            <w:webHidden/>
          </w:rPr>
          <w:fldChar w:fldCharType="begin"/>
        </w:r>
        <w:r w:rsidR="00586274">
          <w:rPr>
            <w:noProof/>
            <w:webHidden/>
          </w:rPr>
          <w:instrText xml:space="preserve"> PAGEREF _Toc524781073 \h </w:instrText>
        </w:r>
        <w:r w:rsidR="00586274">
          <w:rPr>
            <w:noProof/>
            <w:webHidden/>
          </w:rPr>
        </w:r>
        <w:r w:rsidR="00586274">
          <w:rPr>
            <w:noProof/>
            <w:webHidden/>
          </w:rPr>
          <w:fldChar w:fldCharType="separate"/>
        </w:r>
        <w:r w:rsidR="00586274">
          <w:rPr>
            <w:noProof/>
            <w:webHidden/>
          </w:rPr>
          <w:t>45</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74" w:history="1">
        <w:r w:rsidR="00586274" w:rsidRPr="00BB1228">
          <w:rPr>
            <w:rStyle w:val="Hyperlink"/>
            <w:noProof/>
          </w:rPr>
          <w:t>Hình 41: Giao diện Xem hồ sơ bệnh nhân</w:t>
        </w:r>
        <w:r w:rsidR="00586274">
          <w:rPr>
            <w:noProof/>
            <w:webHidden/>
          </w:rPr>
          <w:tab/>
        </w:r>
        <w:r w:rsidR="00586274">
          <w:rPr>
            <w:noProof/>
            <w:webHidden/>
          </w:rPr>
          <w:fldChar w:fldCharType="begin"/>
        </w:r>
        <w:r w:rsidR="00586274">
          <w:rPr>
            <w:noProof/>
            <w:webHidden/>
          </w:rPr>
          <w:instrText xml:space="preserve"> PAGEREF _Toc524781074 \h </w:instrText>
        </w:r>
        <w:r w:rsidR="00586274">
          <w:rPr>
            <w:noProof/>
            <w:webHidden/>
          </w:rPr>
        </w:r>
        <w:r w:rsidR="00586274">
          <w:rPr>
            <w:noProof/>
            <w:webHidden/>
          </w:rPr>
          <w:fldChar w:fldCharType="separate"/>
        </w:r>
        <w:r w:rsidR="00586274">
          <w:rPr>
            <w:noProof/>
            <w:webHidden/>
          </w:rPr>
          <w:t>46</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75" w:history="1">
        <w:r w:rsidR="00586274" w:rsidRPr="00BB1228">
          <w:rPr>
            <w:rStyle w:val="Hyperlink"/>
            <w:noProof/>
          </w:rPr>
          <w:t>Hình 42: Danh sách thuốc được bác sĩ kê đơn</w:t>
        </w:r>
        <w:r w:rsidR="00586274">
          <w:rPr>
            <w:noProof/>
            <w:webHidden/>
          </w:rPr>
          <w:tab/>
        </w:r>
        <w:r w:rsidR="00586274">
          <w:rPr>
            <w:noProof/>
            <w:webHidden/>
          </w:rPr>
          <w:fldChar w:fldCharType="begin"/>
        </w:r>
        <w:r w:rsidR="00586274">
          <w:rPr>
            <w:noProof/>
            <w:webHidden/>
          </w:rPr>
          <w:instrText xml:space="preserve"> PAGEREF _Toc524781075 \h </w:instrText>
        </w:r>
        <w:r w:rsidR="00586274">
          <w:rPr>
            <w:noProof/>
            <w:webHidden/>
          </w:rPr>
        </w:r>
        <w:r w:rsidR="00586274">
          <w:rPr>
            <w:noProof/>
            <w:webHidden/>
          </w:rPr>
          <w:fldChar w:fldCharType="separate"/>
        </w:r>
        <w:r w:rsidR="00586274">
          <w:rPr>
            <w:noProof/>
            <w:webHidden/>
          </w:rPr>
          <w:t>46</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76" w:history="1">
        <w:r w:rsidR="00586274" w:rsidRPr="00BB1228">
          <w:rPr>
            <w:rStyle w:val="Hyperlink"/>
            <w:noProof/>
          </w:rPr>
          <w:t>Hình 43: Giao diện Xem hồ sơ bệnh nhân khám trong ngày</w:t>
        </w:r>
        <w:r w:rsidR="00586274">
          <w:rPr>
            <w:noProof/>
            <w:webHidden/>
          </w:rPr>
          <w:tab/>
        </w:r>
        <w:r w:rsidR="00586274">
          <w:rPr>
            <w:noProof/>
            <w:webHidden/>
          </w:rPr>
          <w:fldChar w:fldCharType="begin"/>
        </w:r>
        <w:r w:rsidR="00586274">
          <w:rPr>
            <w:noProof/>
            <w:webHidden/>
          </w:rPr>
          <w:instrText xml:space="preserve"> PAGEREF _Toc524781076 \h </w:instrText>
        </w:r>
        <w:r w:rsidR="00586274">
          <w:rPr>
            <w:noProof/>
            <w:webHidden/>
          </w:rPr>
        </w:r>
        <w:r w:rsidR="00586274">
          <w:rPr>
            <w:noProof/>
            <w:webHidden/>
          </w:rPr>
          <w:fldChar w:fldCharType="separate"/>
        </w:r>
        <w:r w:rsidR="00586274">
          <w:rPr>
            <w:noProof/>
            <w:webHidden/>
          </w:rPr>
          <w:t>47</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77" w:history="1">
        <w:r w:rsidR="00586274" w:rsidRPr="00BB1228">
          <w:rPr>
            <w:rStyle w:val="Hyperlink"/>
            <w:noProof/>
          </w:rPr>
          <w:t>Hình 44: Giao diện Nhân viên Thu ngân</w:t>
        </w:r>
        <w:r w:rsidR="00586274">
          <w:rPr>
            <w:noProof/>
            <w:webHidden/>
          </w:rPr>
          <w:tab/>
        </w:r>
        <w:r w:rsidR="00586274">
          <w:rPr>
            <w:noProof/>
            <w:webHidden/>
          </w:rPr>
          <w:fldChar w:fldCharType="begin"/>
        </w:r>
        <w:r w:rsidR="00586274">
          <w:rPr>
            <w:noProof/>
            <w:webHidden/>
          </w:rPr>
          <w:instrText xml:space="preserve"> PAGEREF _Toc524781077 \h </w:instrText>
        </w:r>
        <w:r w:rsidR="00586274">
          <w:rPr>
            <w:noProof/>
            <w:webHidden/>
          </w:rPr>
        </w:r>
        <w:r w:rsidR="00586274">
          <w:rPr>
            <w:noProof/>
            <w:webHidden/>
          </w:rPr>
          <w:fldChar w:fldCharType="separate"/>
        </w:r>
        <w:r w:rsidR="00586274">
          <w:rPr>
            <w:noProof/>
            <w:webHidden/>
          </w:rPr>
          <w:t>48</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78" w:history="1">
        <w:r w:rsidR="00586274" w:rsidRPr="00BB1228">
          <w:rPr>
            <w:rStyle w:val="Hyperlink"/>
            <w:noProof/>
          </w:rPr>
          <w:t>Hình 45: Tính số lượng thuốc trong kho khi bệnh nhân lấy thuốc</w:t>
        </w:r>
        <w:r w:rsidR="00586274">
          <w:rPr>
            <w:noProof/>
            <w:webHidden/>
          </w:rPr>
          <w:tab/>
        </w:r>
        <w:r w:rsidR="00586274">
          <w:rPr>
            <w:noProof/>
            <w:webHidden/>
          </w:rPr>
          <w:fldChar w:fldCharType="begin"/>
        </w:r>
        <w:r w:rsidR="00586274">
          <w:rPr>
            <w:noProof/>
            <w:webHidden/>
          </w:rPr>
          <w:instrText xml:space="preserve"> PAGEREF _Toc524781078 \h </w:instrText>
        </w:r>
        <w:r w:rsidR="00586274">
          <w:rPr>
            <w:noProof/>
            <w:webHidden/>
          </w:rPr>
        </w:r>
        <w:r w:rsidR="00586274">
          <w:rPr>
            <w:noProof/>
            <w:webHidden/>
          </w:rPr>
          <w:fldChar w:fldCharType="separate"/>
        </w:r>
        <w:r w:rsidR="00586274">
          <w:rPr>
            <w:noProof/>
            <w:webHidden/>
          </w:rPr>
          <w:t>48</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79" w:history="1">
        <w:r w:rsidR="00586274" w:rsidRPr="00BB1228">
          <w:rPr>
            <w:rStyle w:val="Hyperlink"/>
            <w:noProof/>
          </w:rPr>
          <w:t>Hình 46: Thống kê doanh thu theo tháng hoặc năm</w:t>
        </w:r>
        <w:r w:rsidR="00586274">
          <w:rPr>
            <w:noProof/>
            <w:webHidden/>
          </w:rPr>
          <w:tab/>
        </w:r>
        <w:r w:rsidR="00586274">
          <w:rPr>
            <w:noProof/>
            <w:webHidden/>
          </w:rPr>
          <w:fldChar w:fldCharType="begin"/>
        </w:r>
        <w:r w:rsidR="00586274">
          <w:rPr>
            <w:noProof/>
            <w:webHidden/>
          </w:rPr>
          <w:instrText xml:space="preserve"> PAGEREF _Toc524781079 \h </w:instrText>
        </w:r>
        <w:r w:rsidR="00586274">
          <w:rPr>
            <w:noProof/>
            <w:webHidden/>
          </w:rPr>
        </w:r>
        <w:r w:rsidR="00586274">
          <w:rPr>
            <w:noProof/>
            <w:webHidden/>
          </w:rPr>
          <w:fldChar w:fldCharType="separate"/>
        </w:r>
        <w:r w:rsidR="00586274">
          <w:rPr>
            <w:noProof/>
            <w:webHidden/>
          </w:rPr>
          <w:t>49</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80" w:history="1">
        <w:r w:rsidR="00586274" w:rsidRPr="00BB1228">
          <w:rPr>
            <w:rStyle w:val="Hyperlink"/>
            <w:noProof/>
          </w:rPr>
          <w:t>Hình 47: Thống kê bệnh nhân theo ngày hoặc tháng hoặc năm</w:t>
        </w:r>
        <w:r w:rsidR="00586274">
          <w:rPr>
            <w:noProof/>
            <w:webHidden/>
          </w:rPr>
          <w:tab/>
        </w:r>
        <w:r w:rsidR="00586274">
          <w:rPr>
            <w:noProof/>
            <w:webHidden/>
          </w:rPr>
          <w:fldChar w:fldCharType="begin"/>
        </w:r>
        <w:r w:rsidR="00586274">
          <w:rPr>
            <w:noProof/>
            <w:webHidden/>
          </w:rPr>
          <w:instrText xml:space="preserve"> PAGEREF _Toc524781080 \h </w:instrText>
        </w:r>
        <w:r w:rsidR="00586274">
          <w:rPr>
            <w:noProof/>
            <w:webHidden/>
          </w:rPr>
        </w:r>
        <w:r w:rsidR="00586274">
          <w:rPr>
            <w:noProof/>
            <w:webHidden/>
          </w:rPr>
          <w:fldChar w:fldCharType="separate"/>
        </w:r>
        <w:r w:rsidR="00586274">
          <w:rPr>
            <w:noProof/>
            <w:webHidden/>
          </w:rPr>
          <w:t>49</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81" w:history="1">
        <w:r w:rsidR="00586274" w:rsidRPr="00BB1228">
          <w:rPr>
            <w:rStyle w:val="Hyperlink"/>
            <w:noProof/>
          </w:rPr>
          <w:t>Hình 48: Thống kê bệnh nhân đã thanh toán trong ngày</w:t>
        </w:r>
        <w:r w:rsidR="00586274">
          <w:rPr>
            <w:noProof/>
            <w:webHidden/>
          </w:rPr>
          <w:tab/>
        </w:r>
        <w:r w:rsidR="00586274">
          <w:rPr>
            <w:noProof/>
            <w:webHidden/>
          </w:rPr>
          <w:fldChar w:fldCharType="begin"/>
        </w:r>
        <w:r w:rsidR="00586274">
          <w:rPr>
            <w:noProof/>
            <w:webHidden/>
          </w:rPr>
          <w:instrText xml:space="preserve"> PAGEREF _Toc524781081 \h </w:instrText>
        </w:r>
        <w:r w:rsidR="00586274">
          <w:rPr>
            <w:noProof/>
            <w:webHidden/>
          </w:rPr>
        </w:r>
        <w:r w:rsidR="00586274">
          <w:rPr>
            <w:noProof/>
            <w:webHidden/>
          </w:rPr>
          <w:fldChar w:fldCharType="separate"/>
        </w:r>
        <w:r w:rsidR="00586274">
          <w:rPr>
            <w:noProof/>
            <w:webHidden/>
          </w:rPr>
          <w:t>50</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82" w:history="1">
        <w:r w:rsidR="00586274" w:rsidRPr="00BB1228">
          <w:rPr>
            <w:rStyle w:val="Hyperlink"/>
            <w:noProof/>
          </w:rPr>
          <w:t>Hình 49: Giao diện Nhân viên giao thuốc</w:t>
        </w:r>
        <w:r w:rsidR="00586274">
          <w:rPr>
            <w:noProof/>
            <w:webHidden/>
          </w:rPr>
          <w:tab/>
        </w:r>
        <w:r w:rsidR="00586274">
          <w:rPr>
            <w:noProof/>
            <w:webHidden/>
          </w:rPr>
          <w:fldChar w:fldCharType="begin"/>
        </w:r>
        <w:r w:rsidR="00586274">
          <w:rPr>
            <w:noProof/>
            <w:webHidden/>
          </w:rPr>
          <w:instrText xml:space="preserve"> PAGEREF _Toc524781082 \h </w:instrText>
        </w:r>
        <w:r w:rsidR="00586274">
          <w:rPr>
            <w:noProof/>
            <w:webHidden/>
          </w:rPr>
        </w:r>
        <w:r w:rsidR="00586274">
          <w:rPr>
            <w:noProof/>
            <w:webHidden/>
          </w:rPr>
          <w:fldChar w:fldCharType="separate"/>
        </w:r>
        <w:r w:rsidR="00586274">
          <w:rPr>
            <w:noProof/>
            <w:webHidden/>
          </w:rPr>
          <w:t>51</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83" w:history="1">
        <w:r w:rsidR="00586274" w:rsidRPr="00BB1228">
          <w:rPr>
            <w:rStyle w:val="Hyperlink"/>
            <w:noProof/>
          </w:rPr>
          <w:t>Hình 50: Giao diện thống kê bệnh nhân đã lấy thuốc trong ngày</w:t>
        </w:r>
        <w:r w:rsidR="00586274">
          <w:rPr>
            <w:noProof/>
            <w:webHidden/>
          </w:rPr>
          <w:tab/>
        </w:r>
        <w:r w:rsidR="00586274">
          <w:rPr>
            <w:noProof/>
            <w:webHidden/>
          </w:rPr>
          <w:fldChar w:fldCharType="begin"/>
        </w:r>
        <w:r w:rsidR="00586274">
          <w:rPr>
            <w:noProof/>
            <w:webHidden/>
          </w:rPr>
          <w:instrText xml:space="preserve"> PAGEREF _Toc524781083 \h </w:instrText>
        </w:r>
        <w:r w:rsidR="00586274">
          <w:rPr>
            <w:noProof/>
            <w:webHidden/>
          </w:rPr>
        </w:r>
        <w:r w:rsidR="00586274">
          <w:rPr>
            <w:noProof/>
            <w:webHidden/>
          </w:rPr>
          <w:fldChar w:fldCharType="separate"/>
        </w:r>
        <w:r w:rsidR="00586274">
          <w:rPr>
            <w:noProof/>
            <w:webHidden/>
          </w:rPr>
          <w:t>51</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84" w:history="1">
        <w:r w:rsidR="00586274" w:rsidRPr="00BB1228">
          <w:rPr>
            <w:rStyle w:val="Hyperlink"/>
            <w:noProof/>
          </w:rPr>
          <w:t>Hình 51: Giao diện Admin, tab Quản lý thuốc</w:t>
        </w:r>
        <w:r w:rsidR="00586274">
          <w:rPr>
            <w:noProof/>
            <w:webHidden/>
          </w:rPr>
          <w:tab/>
        </w:r>
        <w:r w:rsidR="00586274">
          <w:rPr>
            <w:noProof/>
            <w:webHidden/>
          </w:rPr>
          <w:fldChar w:fldCharType="begin"/>
        </w:r>
        <w:r w:rsidR="00586274">
          <w:rPr>
            <w:noProof/>
            <w:webHidden/>
          </w:rPr>
          <w:instrText xml:space="preserve"> PAGEREF _Toc524781084 \h </w:instrText>
        </w:r>
        <w:r w:rsidR="00586274">
          <w:rPr>
            <w:noProof/>
            <w:webHidden/>
          </w:rPr>
        </w:r>
        <w:r w:rsidR="00586274">
          <w:rPr>
            <w:noProof/>
            <w:webHidden/>
          </w:rPr>
          <w:fldChar w:fldCharType="separate"/>
        </w:r>
        <w:r w:rsidR="00586274">
          <w:rPr>
            <w:noProof/>
            <w:webHidden/>
          </w:rPr>
          <w:t>52</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85" w:history="1">
        <w:r w:rsidR="00586274" w:rsidRPr="00BB1228">
          <w:rPr>
            <w:rStyle w:val="Hyperlink"/>
            <w:noProof/>
          </w:rPr>
          <w:t>Hình 52: Giao điện thêm loại thuốc</w:t>
        </w:r>
        <w:r w:rsidR="00586274">
          <w:rPr>
            <w:noProof/>
            <w:webHidden/>
          </w:rPr>
          <w:tab/>
        </w:r>
        <w:r w:rsidR="00586274">
          <w:rPr>
            <w:noProof/>
            <w:webHidden/>
          </w:rPr>
          <w:fldChar w:fldCharType="begin"/>
        </w:r>
        <w:r w:rsidR="00586274">
          <w:rPr>
            <w:noProof/>
            <w:webHidden/>
          </w:rPr>
          <w:instrText xml:space="preserve"> PAGEREF _Toc524781085 \h </w:instrText>
        </w:r>
        <w:r w:rsidR="00586274">
          <w:rPr>
            <w:noProof/>
            <w:webHidden/>
          </w:rPr>
        </w:r>
        <w:r w:rsidR="00586274">
          <w:rPr>
            <w:noProof/>
            <w:webHidden/>
          </w:rPr>
          <w:fldChar w:fldCharType="separate"/>
        </w:r>
        <w:r w:rsidR="00586274">
          <w:rPr>
            <w:noProof/>
            <w:webHidden/>
          </w:rPr>
          <w:t>53</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86" w:history="1">
        <w:r w:rsidR="00586274" w:rsidRPr="00BB1228">
          <w:rPr>
            <w:rStyle w:val="Hyperlink"/>
            <w:noProof/>
          </w:rPr>
          <w:t>Hình 53: Giao diện Admin, tab quản lý nhân viên</w:t>
        </w:r>
        <w:r w:rsidR="00586274">
          <w:rPr>
            <w:noProof/>
            <w:webHidden/>
          </w:rPr>
          <w:tab/>
        </w:r>
        <w:r w:rsidR="00586274">
          <w:rPr>
            <w:noProof/>
            <w:webHidden/>
          </w:rPr>
          <w:fldChar w:fldCharType="begin"/>
        </w:r>
        <w:r w:rsidR="00586274">
          <w:rPr>
            <w:noProof/>
            <w:webHidden/>
          </w:rPr>
          <w:instrText xml:space="preserve"> PAGEREF _Toc524781086 \h </w:instrText>
        </w:r>
        <w:r w:rsidR="00586274">
          <w:rPr>
            <w:noProof/>
            <w:webHidden/>
          </w:rPr>
        </w:r>
        <w:r w:rsidR="00586274">
          <w:rPr>
            <w:noProof/>
            <w:webHidden/>
          </w:rPr>
          <w:fldChar w:fldCharType="separate"/>
        </w:r>
        <w:r w:rsidR="00586274">
          <w:rPr>
            <w:noProof/>
            <w:webHidden/>
          </w:rPr>
          <w:t>53</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87" w:history="1">
        <w:r w:rsidR="00586274" w:rsidRPr="00BB1228">
          <w:rPr>
            <w:rStyle w:val="Hyperlink"/>
            <w:noProof/>
          </w:rPr>
          <w:t>Hình 54: Giao diện Admin, tab Quản lý vật dụng</w:t>
        </w:r>
        <w:r w:rsidR="00586274">
          <w:rPr>
            <w:noProof/>
            <w:webHidden/>
          </w:rPr>
          <w:tab/>
        </w:r>
        <w:r w:rsidR="00586274">
          <w:rPr>
            <w:noProof/>
            <w:webHidden/>
          </w:rPr>
          <w:fldChar w:fldCharType="begin"/>
        </w:r>
        <w:r w:rsidR="00586274">
          <w:rPr>
            <w:noProof/>
            <w:webHidden/>
          </w:rPr>
          <w:instrText xml:space="preserve"> PAGEREF _Toc524781087 \h </w:instrText>
        </w:r>
        <w:r w:rsidR="00586274">
          <w:rPr>
            <w:noProof/>
            <w:webHidden/>
          </w:rPr>
        </w:r>
        <w:r w:rsidR="00586274">
          <w:rPr>
            <w:noProof/>
            <w:webHidden/>
          </w:rPr>
          <w:fldChar w:fldCharType="separate"/>
        </w:r>
        <w:r w:rsidR="00586274">
          <w:rPr>
            <w:noProof/>
            <w:webHidden/>
          </w:rPr>
          <w:t>54</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88" w:history="1">
        <w:r w:rsidR="00586274" w:rsidRPr="00BB1228">
          <w:rPr>
            <w:rStyle w:val="Hyperlink"/>
            <w:noProof/>
          </w:rPr>
          <w:t>Hình 55: Script sau khi chạy xong</w:t>
        </w:r>
        <w:r w:rsidR="00586274">
          <w:rPr>
            <w:noProof/>
            <w:webHidden/>
          </w:rPr>
          <w:tab/>
        </w:r>
        <w:r w:rsidR="00586274">
          <w:rPr>
            <w:noProof/>
            <w:webHidden/>
          </w:rPr>
          <w:fldChar w:fldCharType="begin"/>
        </w:r>
        <w:r w:rsidR="00586274">
          <w:rPr>
            <w:noProof/>
            <w:webHidden/>
          </w:rPr>
          <w:instrText xml:space="preserve"> PAGEREF _Toc524781088 \h </w:instrText>
        </w:r>
        <w:r w:rsidR="00586274">
          <w:rPr>
            <w:noProof/>
            <w:webHidden/>
          </w:rPr>
        </w:r>
        <w:r w:rsidR="00586274">
          <w:rPr>
            <w:noProof/>
            <w:webHidden/>
          </w:rPr>
          <w:fldChar w:fldCharType="separate"/>
        </w:r>
        <w:r w:rsidR="00586274">
          <w:rPr>
            <w:noProof/>
            <w:webHidden/>
          </w:rPr>
          <w:t>55</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89" w:history="1">
        <w:r w:rsidR="00586274" w:rsidRPr="00BB1228">
          <w:rPr>
            <w:rStyle w:val="Hyperlink"/>
            <w:noProof/>
          </w:rPr>
          <w:t>Hình 56: Một đoạn code để import dữ liệu vào SQL Server</w:t>
        </w:r>
        <w:r w:rsidR="00586274">
          <w:rPr>
            <w:noProof/>
            <w:webHidden/>
          </w:rPr>
          <w:tab/>
        </w:r>
        <w:r w:rsidR="00586274">
          <w:rPr>
            <w:noProof/>
            <w:webHidden/>
          </w:rPr>
          <w:fldChar w:fldCharType="begin"/>
        </w:r>
        <w:r w:rsidR="00586274">
          <w:rPr>
            <w:noProof/>
            <w:webHidden/>
          </w:rPr>
          <w:instrText xml:space="preserve"> PAGEREF _Toc524781089 \h </w:instrText>
        </w:r>
        <w:r w:rsidR="00586274">
          <w:rPr>
            <w:noProof/>
            <w:webHidden/>
          </w:rPr>
        </w:r>
        <w:r w:rsidR="00586274">
          <w:rPr>
            <w:noProof/>
            <w:webHidden/>
          </w:rPr>
          <w:fldChar w:fldCharType="separate"/>
        </w:r>
        <w:r w:rsidR="00586274">
          <w:rPr>
            <w:noProof/>
            <w:webHidden/>
          </w:rPr>
          <w:t>55</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90" w:history="1">
        <w:r w:rsidR="00586274" w:rsidRPr="00BB1228">
          <w:rPr>
            <w:rStyle w:val="Hyperlink"/>
            <w:noProof/>
          </w:rPr>
          <w:t>Hình 57: Dữ liệu trên SQL Server sau khi chạy script</w:t>
        </w:r>
        <w:r w:rsidR="00586274">
          <w:rPr>
            <w:noProof/>
            <w:webHidden/>
          </w:rPr>
          <w:tab/>
        </w:r>
        <w:r w:rsidR="00586274">
          <w:rPr>
            <w:noProof/>
            <w:webHidden/>
          </w:rPr>
          <w:fldChar w:fldCharType="begin"/>
        </w:r>
        <w:r w:rsidR="00586274">
          <w:rPr>
            <w:noProof/>
            <w:webHidden/>
          </w:rPr>
          <w:instrText xml:space="preserve"> PAGEREF _Toc524781090 \h </w:instrText>
        </w:r>
        <w:r w:rsidR="00586274">
          <w:rPr>
            <w:noProof/>
            <w:webHidden/>
          </w:rPr>
        </w:r>
        <w:r w:rsidR="00586274">
          <w:rPr>
            <w:noProof/>
            <w:webHidden/>
          </w:rPr>
          <w:fldChar w:fldCharType="separate"/>
        </w:r>
        <w:r w:rsidR="00586274">
          <w:rPr>
            <w:noProof/>
            <w:webHidden/>
          </w:rPr>
          <w:t>56</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91" w:history="1">
        <w:r w:rsidR="00586274" w:rsidRPr="00BB1228">
          <w:rPr>
            <w:rStyle w:val="Hyperlink"/>
            <w:noProof/>
          </w:rPr>
          <w:t>Hình 58: File cài đặt phần mềm</w:t>
        </w:r>
        <w:r w:rsidR="00586274">
          <w:rPr>
            <w:noProof/>
            <w:webHidden/>
          </w:rPr>
          <w:tab/>
        </w:r>
        <w:r w:rsidR="00586274">
          <w:rPr>
            <w:noProof/>
            <w:webHidden/>
          </w:rPr>
          <w:fldChar w:fldCharType="begin"/>
        </w:r>
        <w:r w:rsidR="00586274">
          <w:rPr>
            <w:noProof/>
            <w:webHidden/>
          </w:rPr>
          <w:instrText xml:space="preserve"> PAGEREF _Toc524781091 \h </w:instrText>
        </w:r>
        <w:r w:rsidR="00586274">
          <w:rPr>
            <w:noProof/>
            <w:webHidden/>
          </w:rPr>
        </w:r>
        <w:r w:rsidR="00586274">
          <w:rPr>
            <w:noProof/>
            <w:webHidden/>
          </w:rPr>
          <w:fldChar w:fldCharType="separate"/>
        </w:r>
        <w:r w:rsidR="00586274">
          <w:rPr>
            <w:noProof/>
            <w:webHidden/>
          </w:rPr>
          <w:t>56</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92" w:history="1">
        <w:r w:rsidR="00586274" w:rsidRPr="00BB1228">
          <w:rPr>
            <w:rStyle w:val="Hyperlink"/>
            <w:noProof/>
          </w:rPr>
          <w:t>Hình 59: Màn hình bắt đầu quá trình cài đặt</w:t>
        </w:r>
        <w:r w:rsidR="00586274">
          <w:rPr>
            <w:noProof/>
            <w:webHidden/>
          </w:rPr>
          <w:tab/>
        </w:r>
        <w:r w:rsidR="00586274">
          <w:rPr>
            <w:noProof/>
            <w:webHidden/>
          </w:rPr>
          <w:fldChar w:fldCharType="begin"/>
        </w:r>
        <w:r w:rsidR="00586274">
          <w:rPr>
            <w:noProof/>
            <w:webHidden/>
          </w:rPr>
          <w:instrText xml:space="preserve"> PAGEREF _Toc524781092 \h </w:instrText>
        </w:r>
        <w:r w:rsidR="00586274">
          <w:rPr>
            <w:noProof/>
            <w:webHidden/>
          </w:rPr>
        </w:r>
        <w:r w:rsidR="00586274">
          <w:rPr>
            <w:noProof/>
            <w:webHidden/>
          </w:rPr>
          <w:fldChar w:fldCharType="separate"/>
        </w:r>
        <w:r w:rsidR="00586274">
          <w:rPr>
            <w:noProof/>
            <w:webHidden/>
          </w:rPr>
          <w:t>57</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93" w:history="1">
        <w:r w:rsidR="00586274" w:rsidRPr="00BB1228">
          <w:rPr>
            <w:rStyle w:val="Hyperlink"/>
            <w:noProof/>
          </w:rPr>
          <w:t>Hình 60: Cửa sổ chọn vị trí cài đặt</w:t>
        </w:r>
        <w:r w:rsidR="00586274">
          <w:rPr>
            <w:noProof/>
            <w:webHidden/>
          </w:rPr>
          <w:tab/>
        </w:r>
        <w:r w:rsidR="00586274">
          <w:rPr>
            <w:noProof/>
            <w:webHidden/>
          </w:rPr>
          <w:fldChar w:fldCharType="begin"/>
        </w:r>
        <w:r w:rsidR="00586274">
          <w:rPr>
            <w:noProof/>
            <w:webHidden/>
          </w:rPr>
          <w:instrText xml:space="preserve"> PAGEREF _Toc524781093 \h </w:instrText>
        </w:r>
        <w:r w:rsidR="00586274">
          <w:rPr>
            <w:noProof/>
            <w:webHidden/>
          </w:rPr>
        </w:r>
        <w:r w:rsidR="00586274">
          <w:rPr>
            <w:noProof/>
            <w:webHidden/>
          </w:rPr>
          <w:fldChar w:fldCharType="separate"/>
        </w:r>
        <w:r w:rsidR="00586274">
          <w:rPr>
            <w:noProof/>
            <w:webHidden/>
          </w:rPr>
          <w:t>57</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94" w:history="1">
        <w:r w:rsidR="00586274" w:rsidRPr="00BB1228">
          <w:rPr>
            <w:rStyle w:val="Hyperlink"/>
            <w:noProof/>
          </w:rPr>
          <w:t>Hình 61: Quá trình cài đặt được tiến hành</w:t>
        </w:r>
        <w:r w:rsidR="00586274">
          <w:rPr>
            <w:noProof/>
            <w:webHidden/>
          </w:rPr>
          <w:tab/>
        </w:r>
        <w:r w:rsidR="00586274">
          <w:rPr>
            <w:noProof/>
            <w:webHidden/>
          </w:rPr>
          <w:fldChar w:fldCharType="begin"/>
        </w:r>
        <w:r w:rsidR="00586274">
          <w:rPr>
            <w:noProof/>
            <w:webHidden/>
          </w:rPr>
          <w:instrText xml:space="preserve"> PAGEREF _Toc524781094 \h </w:instrText>
        </w:r>
        <w:r w:rsidR="00586274">
          <w:rPr>
            <w:noProof/>
            <w:webHidden/>
          </w:rPr>
        </w:r>
        <w:r w:rsidR="00586274">
          <w:rPr>
            <w:noProof/>
            <w:webHidden/>
          </w:rPr>
          <w:fldChar w:fldCharType="separate"/>
        </w:r>
        <w:r w:rsidR="00586274">
          <w:rPr>
            <w:noProof/>
            <w:webHidden/>
          </w:rPr>
          <w:t>58</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95" w:history="1">
        <w:r w:rsidR="00586274" w:rsidRPr="00BB1228">
          <w:rPr>
            <w:rStyle w:val="Hyperlink"/>
            <w:noProof/>
          </w:rPr>
          <w:t>Hình 62: Hoàn tất quá trình cài đặt</w:t>
        </w:r>
        <w:r w:rsidR="00586274">
          <w:rPr>
            <w:noProof/>
            <w:webHidden/>
          </w:rPr>
          <w:tab/>
        </w:r>
        <w:r w:rsidR="00586274">
          <w:rPr>
            <w:noProof/>
            <w:webHidden/>
          </w:rPr>
          <w:fldChar w:fldCharType="begin"/>
        </w:r>
        <w:r w:rsidR="00586274">
          <w:rPr>
            <w:noProof/>
            <w:webHidden/>
          </w:rPr>
          <w:instrText xml:space="preserve"> PAGEREF _Toc524781095 \h </w:instrText>
        </w:r>
        <w:r w:rsidR="00586274">
          <w:rPr>
            <w:noProof/>
            <w:webHidden/>
          </w:rPr>
        </w:r>
        <w:r w:rsidR="00586274">
          <w:rPr>
            <w:noProof/>
            <w:webHidden/>
          </w:rPr>
          <w:fldChar w:fldCharType="separate"/>
        </w:r>
        <w:r w:rsidR="00586274">
          <w:rPr>
            <w:noProof/>
            <w:webHidden/>
          </w:rPr>
          <w:t>58</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96" w:history="1">
        <w:r w:rsidR="00586274" w:rsidRPr="00BB1228">
          <w:rPr>
            <w:rStyle w:val="Hyperlink"/>
            <w:noProof/>
          </w:rPr>
          <w:t>Hình 63: Trang download SQL Server 2017[3]</w:t>
        </w:r>
        <w:r w:rsidR="00586274">
          <w:rPr>
            <w:noProof/>
            <w:webHidden/>
          </w:rPr>
          <w:tab/>
        </w:r>
        <w:r w:rsidR="00586274">
          <w:rPr>
            <w:noProof/>
            <w:webHidden/>
          </w:rPr>
          <w:fldChar w:fldCharType="begin"/>
        </w:r>
        <w:r w:rsidR="00586274">
          <w:rPr>
            <w:noProof/>
            <w:webHidden/>
          </w:rPr>
          <w:instrText xml:space="preserve"> PAGEREF _Toc524781096 \h </w:instrText>
        </w:r>
        <w:r w:rsidR="00586274">
          <w:rPr>
            <w:noProof/>
            <w:webHidden/>
          </w:rPr>
        </w:r>
        <w:r w:rsidR="00586274">
          <w:rPr>
            <w:noProof/>
            <w:webHidden/>
          </w:rPr>
          <w:fldChar w:fldCharType="separate"/>
        </w:r>
        <w:r w:rsidR="00586274">
          <w:rPr>
            <w:noProof/>
            <w:webHidden/>
          </w:rPr>
          <w:t>59</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97" w:history="1">
        <w:r w:rsidR="00586274" w:rsidRPr="00BB1228">
          <w:rPr>
            <w:rStyle w:val="Hyperlink"/>
            <w:noProof/>
          </w:rPr>
          <w:t>Hình 64: Khởi chạy  driver: msodbcsql_17.1.0.1_x64.msi</w:t>
        </w:r>
        <w:r w:rsidR="00586274">
          <w:rPr>
            <w:noProof/>
            <w:webHidden/>
          </w:rPr>
          <w:tab/>
        </w:r>
        <w:r w:rsidR="00586274">
          <w:rPr>
            <w:noProof/>
            <w:webHidden/>
          </w:rPr>
          <w:fldChar w:fldCharType="begin"/>
        </w:r>
        <w:r w:rsidR="00586274">
          <w:rPr>
            <w:noProof/>
            <w:webHidden/>
          </w:rPr>
          <w:instrText xml:space="preserve"> PAGEREF _Toc524781097 \h </w:instrText>
        </w:r>
        <w:r w:rsidR="00586274">
          <w:rPr>
            <w:noProof/>
            <w:webHidden/>
          </w:rPr>
        </w:r>
        <w:r w:rsidR="00586274">
          <w:rPr>
            <w:noProof/>
            <w:webHidden/>
          </w:rPr>
          <w:fldChar w:fldCharType="separate"/>
        </w:r>
        <w:r w:rsidR="00586274">
          <w:rPr>
            <w:noProof/>
            <w:webHidden/>
          </w:rPr>
          <w:t>59</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98" w:history="1">
        <w:r w:rsidR="00586274" w:rsidRPr="00BB1228">
          <w:rPr>
            <w:rStyle w:val="Hyperlink"/>
            <w:noProof/>
          </w:rPr>
          <w:t>Hình 65: Cài đặt ODBC Driver cho SQL Server</w:t>
        </w:r>
        <w:r w:rsidR="00586274">
          <w:rPr>
            <w:noProof/>
            <w:webHidden/>
          </w:rPr>
          <w:tab/>
        </w:r>
        <w:r w:rsidR="00586274">
          <w:rPr>
            <w:noProof/>
            <w:webHidden/>
          </w:rPr>
          <w:fldChar w:fldCharType="begin"/>
        </w:r>
        <w:r w:rsidR="00586274">
          <w:rPr>
            <w:noProof/>
            <w:webHidden/>
          </w:rPr>
          <w:instrText xml:space="preserve"> PAGEREF _Toc524781098 \h </w:instrText>
        </w:r>
        <w:r w:rsidR="00586274">
          <w:rPr>
            <w:noProof/>
            <w:webHidden/>
          </w:rPr>
        </w:r>
        <w:r w:rsidR="00586274">
          <w:rPr>
            <w:noProof/>
            <w:webHidden/>
          </w:rPr>
          <w:fldChar w:fldCharType="separate"/>
        </w:r>
        <w:r w:rsidR="00586274">
          <w:rPr>
            <w:noProof/>
            <w:webHidden/>
          </w:rPr>
          <w:t>60</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099" w:history="1">
        <w:r w:rsidR="00586274" w:rsidRPr="00BB1228">
          <w:rPr>
            <w:rStyle w:val="Hyperlink"/>
            <w:noProof/>
          </w:rPr>
          <w:t>Hình 66: File cài đặt để tạo database</w:t>
        </w:r>
        <w:r w:rsidR="00586274">
          <w:rPr>
            <w:noProof/>
            <w:webHidden/>
          </w:rPr>
          <w:tab/>
        </w:r>
        <w:r w:rsidR="00586274">
          <w:rPr>
            <w:noProof/>
            <w:webHidden/>
          </w:rPr>
          <w:fldChar w:fldCharType="begin"/>
        </w:r>
        <w:r w:rsidR="00586274">
          <w:rPr>
            <w:noProof/>
            <w:webHidden/>
          </w:rPr>
          <w:instrText xml:space="preserve"> PAGEREF _Toc524781099 \h </w:instrText>
        </w:r>
        <w:r w:rsidR="00586274">
          <w:rPr>
            <w:noProof/>
            <w:webHidden/>
          </w:rPr>
        </w:r>
        <w:r w:rsidR="00586274">
          <w:rPr>
            <w:noProof/>
            <w:webHidden/>
          </w:rPr>
          <w:fldChar w:fldCharType="separate"/>
        </w:r>
        <w:r w:rsidR="00586274">
          <w:rPr>
            <w:noProof/>
            <w:webHidden/>
          </w:rPr>
          <w:t>60</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100" w:history="1">
        <w:r w:rsidR="00586274" w:rsidRPr="00BB1228">
          <w:rPr>
            <w:rStyle w:val="Hyperlink"/>
            <w:noProof/>
          </w:rPr>
          <w:t>Hình 67: Script tạo database sau khi chạy xong</w:t>
        </w:r>
        <w:r w:rsidR="00586274">
          <w:rPr>
            <w:noProof/>
            <w:webHidden/>
          </w:rPr>
          <w:tab/>
        </w:r>
        <w:r w:rsidR="00586274">
          <w:rPr>
            <w:noProof/>
            <w:webHidden/>
          </w:rPr>
          <w:fldChar w:fldCharType="begin"/>
        </w:r>
        <w:r w:rsidR="00586274">
          <w:rPr>
            <w:noProof/>
            <w:webHidden/>
          </w:rPr>
          <w:instrText xml:space="preserve"> PAGEREF _Toc524781100 \h </w:instrText>
        </w:r>
        <w:r w:rsidR="00586274">
          <w:rPr>
            <w:noProof/>
            <w:webHidden/>
          </w:rPr>
        </w:r>
        <w:r w:rsidR="00586274">
          <w:rPr>
            <w:noProof/>
            <w:webHidden/>
          </w:rPr>
          <w:fldChar w:fldCharType="separate"/>
        </w:r>
        <w:r w:rsidR="00586274">
          <w:rPr>
            <w:noProof/>
            <w:webHidden/>
          </w:rPr>
          <w:t>60</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101" w:history="1">
        <w:r w:rsidR="00586274" w:rsidRPr="00BB1228">
          <w:rPr>
            <w:rStyle w:val="Hyperlink"/>
            <w:noProof/>
          </w:rPr>
          <w:t>Hình 68: Đoạn code để tạo database</w:t>
        </w:r>
        <w:r w:rsidR="00586274">
          <w:rPr>
            <w:noProof/>
            <w:webHidden/>
          </w:rPr>
          <w:tab/>
        </w:r>
        <w:r w:rsidR="00586274">
          <w:rPr>
            <w:noProof/>
            <w:webHidden/>
          </w:rPr>
          <w:fldChar w:fldCharType="begin"/>
        </w:r>
        <w:r w:rsidR="00586274">
          <w:rPr>
            <w:noProof/>
            <w:webHidden/>
          </w:rPr>
          <w:instrText xml:space="preserve"> PAGEREF _Toc524781101 \h </w:instrText>
        </w:r>
        <w:r w:rsidR="00586274">
          <w:rPr>
            <w:noProof/>
            <w:webHidden/>
          </w:rPr>
        </w:r>
        <w:r w:rsidR="00586274">
          <w:rPr>
            <w:noProof/>
            <w:webHidden/>
          </w:rPr>
          <w:fldChar w:fldCharType="separate"/>
        </w:r>
        <w:r w:rsidR="00586274">
          <w:rPr>
            <w:noProof/>
            <w:webHidden/>
          </w:rPr>
          <w:t>61</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102" w:history="1">
        <w:r w:rsidR="00586274" w:rsidRPr="00BB1228">
          <w:rPr>
            <w:rStyle w:val="Hyperlink"/>
            <w:noProof/>
          </w:rPr>
          <w:t>Hình 69: Script tạo dữ liệu mẫu</w:t>
        </w:r>
        <w:r w:rsidR="00586274">
          <w:rPr>
            <w:noProof/>
            <w:webHidden/>
          </w:rPr>
          <w:tab/>
        </w:r>
        <w:r w:rsidR="00586274">
          <w:rPr>
            <w:noProof/>
            <w:webHidden/>
          </w:rPr>
          <w:fldChar w:fldCharType="begin"/>
        </w:r>
        <w:r w:rsidR="00586274">
          <w:rPr>
            <w:noProof/>
            <w:webHidden/>
          </w:rPr>
          <w:instrText xml:space="preserve"> PAGEREF _Toc524781102 \h </w:instrText>
        </w:r>
        <w:r w:rsidR="00586274">
          <w:rPr>
            <w:noProof/>
            <w:webHidden/>
          </w:rPr>
        </w:r>
        <w:r w:rsidR="00586274">
          <w:rPr>
            <w:noProof/>
            <w:webHidden/>
          </w:rPr>
          <w:fldChar w:fldCharType="separate"/>
        </w:r>
        <w:r w:rsidR="00586274">
          <w:rPr>
            <w:noProof/>
            <w:webHidden/>
          </w:rPr>
          <w:t>61</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103" w:history="1">
        <w:r w:rsidR="00586274" w:rsidRPr="00BB1228">
          <w:rPr>
            <w:rStyle w:val="Hyperlink"/>
            <w:noProof/>
          </w:rPr>
          <w:t>Hình 70: Tab tiếp nhận bệnh nhân mới</w:t>
        </w:r>
        <w:r w:rsidR="00586274">
          <w:rPr>
            <w:noProof/>
            <w:webHidden/>
          </w:rPr>
          <w:tab/>
        </w:r>
        <w:r w:rsidR="00586274">
          <w:rPr>
            <w:noProof/>
            <w:webHidden/>
          </w:rPr>
          <w:fldChar w:fldCharType="begin"/>
        </w:r>
        <w:r w:rsidR="00586274">
          <w:rPr>
            <w:noProof/>
            <w:webHidden/>
          </w:rPr>
          <w:instrText xml:space="preserve"> PAGEREF _Toc524781103 \h </w:instrText>
        </w:r>
        <w:r w:rsidR="00586274">
          <w:rPr>
            <w:noProof/>
            <w:webHidden/>
          </w:rPr>
        </w:r>
        <w:r w:rsidR="00586274">
          <w:rPr>
            <w:noProof/>
            <w:webHidden/>
          </w:rPr>
          <w:fldChar w:fldCharType="separate"/>
        </w:r>
        <w:r w:rsidR="00586274">
          <w:rPr>
            <w:noProof/>
            <w:webHidden/>
          </w:rPr>
          <w:t>62</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104" w:history="1">
        <w:r w:rsidR="00586274" w:rsidRPr="00BB1228">
          <w:rPr>
            <w:rStyle w:val="Hyperlink"/>
            <w:noProof/>
          </w:rPr>
          <w:t>Hình 71: Tab tiếp nhận bệnh nhân cũ</w:t>
        </w:r>
        <w:r w:rsidR="00586274">
          <w:rPr>
            <w:noProof/>
            <w:webHidden/>
          </w:rPr>
          <w:tab/>
        </w:r>
        <w:r w:rsidR="00586274">
          <w:rPr>
            <w:noProof/>
            <w:webHidden/>
          </w:rPr>
          <w:fldChar w:fldCharType="begin"/>
        </w:r>
        <w:r w:rsidR="00586274">
          <w:rPr>
            <w:noProof/>
            <w:webHidden/>
          </w:rPr>
          <w:instrText xml:space="preserve"> PAGEREF _Toc524781104 \h </w:instrText>
        </w:r>
        <w:r w:rsidR="00586274">
          <w:rPr>
            <w:noProof/>
            <w:webHidden/>
          </w:rPr>
        </w:r>
        <w:r w:rsidR="00586274">
          <w:rPr>
            <w:noProof/>
            <w:webHidden/>
          </w:rPr>
          <w:fldChar w:fldCharType="separate"/>
        </w:r>
        <w:r w:rsidR="00586274">
          <w:rPr>
            <w:noProof/>
            <w:webHidden/>
          </w:rPr>
          <w:t>62</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105" w:history="1">
        <w:r w:rsidR="00586274" w:rsidRPr="00BB1228">
          <w:rPr>
            <w:rStyle w:val="Hyperlink"/>
            <w:noProof/>
          </w:rPr>
          <w:t>Hình 72: Tab tiếp nhận bệnh nhân tái khám</w:t>
        </w:r>
        <w:r w:rsidR="00586274">
          <w:rPr>
            <w:noProof/>
            <w:webHidden/>
          </w:rPr>
          <w:tab/>
        </w:r>
        <w:r w:rsidR="00586274">
          <w:rPr>
            <w:noProof/>
            <w:webHidden/>
          </w:rPr>
          <w:fldChar w:fldCharType="begin"/>
        </w:r>
        <w:r w:rsidR="00586274">
          <w:rPr>
            <w:noProof/>
            <w:webHidden/>
          </w:rPr>
          <w:instrText xml:space="preserve"> PAGEREF _Toc524781105 \h </w:instrText>
        </w:r>
        <w:r w:rsidR="00586274">
          <w:rPr>
            <w:noProof/>
            <w:webHidden/>
          </w:rPr>
        </w:r>
        <w:r w:rsidR="00586274">
          <w:rPr>
            <w:noProof/>
            <w:webHidden/>
          </w:rPr>
          <w:fldChar w:fldCharType="separate"/>
        </w:r>
        <w:r w:rsidR="00586274">
          <w:rPr>
            <w:noProof/>
            <w:webHidden/>
          </w:rPr>
          <w:t>63</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106" w:history="1">
        <w:r w:rsidR="00586274" w:rsidRPr="00BB1228">
          <w:rPr>
            <w:rStyle w:val="Hyperlink"/>
            <w:noProof/>
          </w:rPr>
          <w:t>Hình 73: Tab tìm kiếm hồ sơ khám bệnh</w:t>
        </w:r>
        <w:r w:rsidR="00586274">
          <w:rPr>
            <w:noProof/>
            <w:webHidden/>
          </w:rPr>
          <w:tab/>
        </w:r>
        <w:r w:rsidR="00586274">
          <w:rPr>
            <w:noProof/>
            <w:webHidden/>
          </w:rPr>
          <w:fldChar w:fldCharType="begin"/>
        </w:r>
        <w:r w:rsidR="00586274">
          <w:rPr>
            <w:noProof/>
            <w:webHidden/>
          </w:rPr>
          <w:instrText xml:space="preserve"> PAGEREF _Toc524781106 \h </w:instrText>
        </w:r>
        <w:r w:rsidR="00586274">
          <w:rPr>
            <w:noProof/>
            <w:webHidden/>
          </w:rPr>
        </w:r>
        <w:r w:rsidR="00586274">
          <w:rPr>
            <w:noProof/>
            <w:webHidden/>
          </w:rPr>
          <w:fldChar w:fldCharType="separate"/>
        </w:r>
        <w:r w:rsidR="00586274">
          <w:rPr>
            <w:noProof/>
            <w:webHidden/>
          </w:rPr>
          <w:t>64</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107" w:history="1">
        <w:r w:rsidR="00586274" w:rsidRPr="00BB1228">
          <w:rPr>
            <w:rStyle w:val="Hyperlink"/>
            <w:noProof/>
          </w:rPr>
          <w:t>Hình 74: Giao diện khám bệnh của bác sĩ</w:t>
        </w:r>
        <w:r w:rsidR="00586274">
          <w:rPr>
            <w:noProof/>
            <w:webHidden/>
          </w:rPr>
          <w:tab/>
        </w:r>
        <w:r w:rsidR="00586274">
          <w:rPr>
            <w:noProof/>
            <w:webHidden/>
          </w:rPr>
          <w:fldChar w:fldCharType="begin"/>
        </w:r>
        <w:r w:rsidR="00586274">
          <w:rPr>
            <w:noProof/>
            <w:webHidden/>
          </w:rPr>
          <w:instrText xml:space="preserve"> PAGEREF _Toc524781107 \h </w:instrText>
        </w:r>
        <w:r w:rsidR="00586274">
          <w:rPr>
            <w:noProof/>
            <w:webHidden/>
          </w:rPr>
        </w:r>
        <w:r w:rsidR="00586274">
          <w:rPr>
            <w:noProof/>
            <w:webHidden/>
          </w:rPr>
          <w:fldChar w:fldCharType="separate"/>
        </w:r>
        <w:r w:rsidR="00586274">
          <w:rPr>
            <w:noProof/>
            <w:webHidden/>
          </w:rPr>
          <w:t>65</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108" w:history="1">
        <w:r w:rsidR="00586274" w:rsidRPr="00BB1228">
          <w:rPr>
            <w:rStyle w:val="Hyperlink"/>
            <w:noProof/>
          </w:rPr>
          <w:t>Hình 75: Giao diện kê đơn thuốc</w:t>
        </w:r>
        <w:r w:rsidR="00586274">
          <w:rPr>
            <w:noProof/>
            <w:webHidden/>
          </w:rPr>
          <w:tab/>
        </w:r>
        <w:r w:rsidR="00586274">
          <w:rPr>
            <w:noProof/>
            <w:webHidden/>
          </w:rPr>
          <w:fldChar w:fldCharType="begin"/>
        </w:r>
        <w:r w:rsidR="00586274">
          <w:rPr>
            <w:noProof/>
            <w:webHidden/>
          </w:rPr>
          <w:instrText xml:space="preserve"> PAGEREF _Toc524781108 \h </w:instrText>
        </w:r>
        <w:r w:rsidR="00586274">
          <w:rPr>
            <w:noProof/>
            <w:webHidden/>
          </w:rPr>
        </w:r>
        <w:r w:rsidR="00586274">
          <w:rPr>
            <w:noProof/>
            <w:webHidden/>
          </w:rPr>
          <w:fldChar w:fldCharType="separate"/>
        </w:r>
        <w:r w:rsidR="00586274">
          <w:rPr>
            <w:noProof/>
            <w:webHidden/>
          </w:rPr>
          <w:t>65</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109" w:history="1">
        <w:r w:rsidR="00586274" w:rsidRPr="00BB1228">
          <w:rPr>
            <w:rStyle w:val="Hyperlink"/>
            <w:noProof/>
          </w:rPr>
          <w:t>Hình 76: Giao diện Nhân viên thu ngân</w:t>
        </w:r>
        <w:r w:rsidR="00586274">
          <w:rPr>
            <w:noProof/>
            <w:webHidden/>
          </w:rPr>
          <w:tab/>
        </w:r>
        <w:r w:rsidR="00586274">
          <w:rPr>
            <w:noProof/>
            <w:webHidden/>
          </w:rPr>
          <w:fldChar w:fldCharType="begin"/>
        </w:r>
        <w:r w:rsidR="00586274">
          <w:rPr>
            <w:noProof/>
            <w:webHidden/>
          </w:rPr>
          <w:instrText xml:space="preserve"> PAGEREF _Toc524781109 \h </w:instrText>
        </w:r>
        <w:r w:rsidR="00586274">
          <w:rPr>
            <w:noProof/>
            <w:webHidden/>
          </w:rPr>
        </w:r>
        <w:r w:rsidR="00586274">
          <w:rPr>
            <w:noProof/>
            <w:webHidden/>
          </w:rPr>
          <w:fldChar w:fldCharType="separate"/>
        </w:r>
        <w:r w:rsidR="00586274">
          <w:rPr>
            <w:noProof/>
            <w:webHidden/>
          </w:rPr>
          <w:t>66</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110" w:history="1">
        <w:r w:rsidR="00586274" w:rsidRPr="00BB1228">
          <w:rPr>
            <w:rStyle w:val="Hyperlink"/>
            <w:noProof/>
          </w:rPr>
          <w:t xml:space="preserve">Hình 77: Giao diện </w:t>
        </w:r>
        <w:r w:rsidR="00586274" w:rsidRPr="00BB1228">
          <w:rPr>
            <w:rStyle w:val="Hyperlink"/>
            <w:noProof/>
            <w:lang w:val="vi-VN"/>
          </w:rPr>
          <w:t xml:space="preserve">Nhân viên </w:t>
        </w:r>
        <w:r w:rsidR="00586274" w:rsidRPr="00BB1228">
          <w:rPr>
            <w:rStyle w:val="Hyperlink"/>
            <w:noProof/>
          </w:rPr>
          <w:t>Giao thuốc</w:t>
        </w:r>
        <w:r w:rsidR="00586274">
          <w:rPr>
            <w:noProof/>
            <w:webHidden/>
          </w:rPr>
          <w:tab/>
        </w:r>
        <w:r w:rsidR="00586274">
          <w:rPr>
            <w:noProof/>
            <w:webHidden/>
          </w:rPr>
          <w:fldChar w:fldCharType="begin"/>
        </w:r>
        <w:r w:rsidR="00586274">
          <w:rPr>
            <w:noProof/>
            <w:webHidden/>
          </w:rPr>
          <w:instrText xml:space="preserve"> PAGEREF _Toc524781110 \h </w:instrText>
        </w:r>
        <w:r w:rsidR="00586274">
          <w:rPr>
            <w:noProof/>
            <w:webHidden/>
          </w:rPr>
        </w:r>
        <w:r w:rsidR="00586274">
          <w:rPr>
            <w:noProof/>
            <w:webHidden/>
          </w:rPr>
          <w:fldChar w:fldCharType="separate"/>
        </w:r>
        <w:r w:rsidR="00586274">
          <w:rPr>
            <w:noProof/>
            <w:webHidden/>
          </w:rPr>
          <w:t>67</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111" w:history="1">
        <w:r w:rsidR="00586274" w:rsidRPr="00BB1228">
          <w:rPr>
            <w:rStyle w:val="Hyperlink"/>
            <w:noProof/>
          </w:rPr>
          <w:t>Hình 78: Giao diện Admin, tab Quản lý thuốc</w:t>
        </w:r>
        <w:r w:rsidR="00586274">
          <w:rPr>
            <w:noProof/>
            <w:webHidden/>
          </w:rPr>
          <w:tab/>
        </w:r>
        <w:r w:rsidR="00586274">
          <w:rPr>
            <w:noProof/>
            <w:webHidden/>
          </w:rPr>
          <w:fldChar w:fldCharType="begin"/>
        </w:r>
        <w:r w:rsidR="00586274">
          <w:rPr>
            <w:noProof/>
            <w:webHidden/>
          </w:rPr>
          <w:instrText xml:space="preserve"> PAGEREF _Toc524781111 \h </w:instrText>
        </w:r>
        <w:r w:rsidR="00586274">
          <w:rPr>
            <w:noProof/>
            <w:webHidden/>
          </w:rPr>
        </w:r>
        <w:r w:rsidR="00586274">
          <w:rPr>
            <w:noProof/>
            <w:webHidden/>
          </w:rPr>
          <w:fldChar w:fldCharType="separate"/>
        </w:r>
        <w:r w:rsidR="00586274">
          <w:rPr>
            <w:noProof/>
            <w:webHidden/>
          </w:rPr>
          <w:t>68</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112" w:history="1">
        <w:r w:rsidR="00586274" w:rsidRPr="00BB1228">
          <w:rPr>
            <w:rStyle w:val="Hyperlink"/>
            <w:noProof/>
          </w:rPr>
          <w:t>Hình 79: Giao diện Admin, tab quản lý nhân viên</w:t>
        </w:r>
        <w:r w:rsidR="00586274">
          <w:rPr>
            <w:noProof/>
            <w:webHidden/>
          </w:rPr>
          <w:tab/>
        </w:r>
        <w:r w:rsidR="00586274">
          <w:rPr>
            <w:noProof/>
            <w:webHidden/>
          </w:rPr>
          <w:fldChar w:fldCharType="begin"/>
        </w:r>
        <w:r w:rsidR="00586274">
          <w:rPr>
            <w:noProof/>
            <w:webHidden/>
          </w:rPr>
          <w:instrText xml:space="preserve"> PAGEREF _Toc524781112 \h </w:instrText>
        </w:r>
        <w:r w:rsidR="00586274">
          <w:rPr>
            <w:noProof/>
            <w:webHidden/>
          </w:rPr>
        </w:r>
        <w:r w:rsidR="00586274">
          <w:rPr>
            <w:noProof/>
            <w:webHidden/>
          </w:rPr>
          <w:fldChar w:fldCharType="separate"/>
        </w:r>
        <w:r w:rsidR="00586274">
          <w:rPr>
            <w:noProof/>
            <w:webHidden/>
          </w:rPr>
          <w:t>68</w:t>
        </w:r>
        <w:r w:rsidR="00586274">
          <w:rPr>
            <w:noProof/>
            <w:webHidden/>
          </w:rPr>
          <w:fldChar w:fldCharType="end"/>
        </w:r>
      </w:hyperlink>
    </w:p>
    <w:p w:rsidR="00586274" w:rsidRDefault="00367071">
      <w:pPr>
        <w:pStyle w:val="TableofFigures"/>
        <w:tabs>
          <w:tab w:val="right" w:leader="dot" w:pos="8873"/>
        </w:tabs>
        <w:rPr>
          <w:rFonts w:asciiTheme="minorHAnsi" w:eastAsiaTheme="minorEastAsia" w:hAnsiTheme="minorHAnsi" w:cstheme="minorBidi"/>
          <w:noProof/>
          <w:sz w:val="22"/>
          <w:szCs w:val="22"/>
        </w:rPr>
      </w:pPr>
      <w:hyperlink w:anchor="_Toc524781113" w:history="1">
        <w:r w:rsidR="00586274" w:rsidRPr="00BB1228">
          <w:rPr>
            <w:rStyle w:val="Hyperlink"/>
            <w:noProof/>
          </w:rPr>
          <w:t>Hình 80: Giao diện Admin, tab Quản lý vật dụng</w:t>
        </w:r>
        <w:r w:rsidR="00586274">
          <w:rPr>
            <w:noProof/>
            <w:webHidden/>
          </w:rPr>
          <w:tab/>
        </w:r>
        <w:r w:rsidR="00586274">
          <w:rPr>
            <w:noProof/>
            <w:webHidden/>
          </w:rPr>
          <w:fldChar w:fldCharType="begin"/>
        </w:r>
        <w:r w:rsidR="00586274">
          <w:rPr>
            <w:noProof/>
            <w:webHidden/>
          </w:rPr>
          <w:instrText xml:space="preserve"> PAGEREF _Toc524781113 \h </w:instrText>
        </w:r>
        <w:r w:rsidR="00586274">
          <w:rPr>
            <w:noProof/>
            <w:webHidden/>
          </w:rPr>
        </w:r>
        <w:r w:rsidR="00586274">
          <w:rPr>
            <w:noProof/>
            <w:webHidden/>
          </w:rPr>
          <w:fldChar w:fldCharType="separate"/>
        </w:r>
        <w:r w:rsidR="00586274">
          <w:rPr>
            <w:noProof/>
            <w:webHidden/>
          </w:rPr>
          <w:t>69</w:t>
        </w:r>
        <w:r w:rsidR="00586274">
          <w:rPr>
            <w:noProof/>
            <w:webHidden/>
          </w:rPr>
          <w:fldChar w:fldCharType="end"/>
        </w:r>
      </w:hyperlink>
    </w:p>
    <w:p w:rsidR="000D070C" w:rsidRDefault="000D070C">
      <w:pPr>
        <w:spacing w:after="200"/>
        <w:ind w:firstLine="0"/>
        <w:jc w:val="left"/>
        <w:rPr>
          <w:b/>
          <w:sz w:val="36"/>
          <w:szCs w:val="36"/>
        </w:rPr>
      </w:pPr>
      <w:r>
        <w:fldChar w:fldCharType="end"/>
      </w:r>
      <w:r>
        <w:br w:type="page"/>
      </w:r>
    </w:p>
    <w:p w:rsidR="0007559A" w:rsidRPr="00C468BF" w:rsidRDefault="00F011A6" w:rsidP="00BD0748">
      <w:pPr>
        <w:pStyle w:val="Heading1"/>
      </w:pPr>
      <w:bookmarkStart w:id="4" w:name="_Toc524781117"/>
      <w:r w:rsidRPr="00C468BF">
        <w:lastRenderedPageBreak/>
        <w:t>TRÍCH YẾU</w:t>
      </w:r>
      <w:bookmarkEnd w:id="4"/>
    </w:p>
    <w:p w:rsidR="0007559A" w:rsidRDefault="00F011A6">
      <w:pPr>
        <w:rPr>
          <w:szCs w:val="26"/>
        </w:rPr>
      </w:pPr>
      <w:r>
        <w:rPr>
          <w:b/>
          <w:szCs w:val="26"/>
        </w:rPr>
        <w:t>Tên đề tài:</w:t>
      </w:r>
    </w:p>
    <w:p w:rsidR="0007559A" w:rsidRDefault="00F011A6" w:rsidP="005D73E8">
      <w:r>
        <w:t xml:space="preserve">Xây dựng hệ thống </w:t>
      </w:r>
      <w:r w:rsidR="00273AF8">
        <w:t>quản lý</w:t>
      </w:r>
      <w:r>
        <w:t xml:space="preserve"> phòng khám tư.</w:t>
      </w:r>
    </w:p>
    <w:p w:rsidR="0007559A" w:rsidRDefault="00F011A6">
      <w:pPr>
        <w:rPr>
          <w:szCs w:val="26"/>
        </w:rPr>
      </w:pPr>
      <w:r>
        <w:rPr>
          <w:b/>
          <w:szCs w:val="26"/>
        </w:rPr>
        <w:t>Mục tiêu chính:</w:t>
      </w:r>
    </w:p>
    <w:p w:rsidR="0007559A" w:rsidRDefault="00F011A6" w:rsidP="005D73E8">
      <w:r>
        <w:t xml:space="preserve">Phân tích, thiết kế và xây dựng hệ thống </w:t>
      </w:r>
      <w:r w:rsidR="00273AF8">
        <w:t>quản lý</w:t>
      </w:r>
      <w:r>
        <w:t xml:space="preserve"> bệnh nhân tại phòng khám tư bằng WinForm.</w:t>
      </w:r>
    </w:p>
    <w:p w:rsidR="0007559A" w:rsidRDefault="00F011A6">
      <w:pPr>
        <w:rPr>
          <w:szCs w:val="26"/>
        </w:rPr>
      </w:pPr>
      <w:r>
        <w:rPr>
          <w:b/>
          <w:szCs w:val="26"/>
        </w:rPr>
        <w:t>Yêu cầu đồi với sinh viên:</w:t>
      </w:r>
    </w:p>
    <w:p w:rsidR="0007559A" w:rsidRDefault="00F011A6" w:rsidP="005D73E8">
      <w:r>
        <w:t>Có kiến thức lập trình hướng đối tượng và kiến thức về C#.</w:t>
      </w:r>
    </w:p>
    <w:p w:rsidR="0007559A" w:rsidRDefault="00F011A6" w:rsidP="005D73E8">
      <w:r>
        <w:t>Cần cù, siêng năng học hỏi</w:t>
      </w:r>
    </w:p>
    <w:p w:rsidR="0007559A" w:rsidRDefault="00F011A6" w:rsidP="005D73E8">
      <w:r>
        <w:t>Kĩ năng làm việc nhóm và làm việc độc lập tốt.</w:t>
      </w:r>
    </w:p>
    <w:p w:rsidR="0007559A" w:rsidRDefault="00F011A6">
      <w:pPr>
        <w:rPr>
          <w:szCs w:val="26"/>
        </w:rPr>
      </w:pPr>
      <w:r>
        <w:rPr>
          <w:b/>
          <w:szCs w:val="26"/>
        </w:rPr>
        <w:t>Phương pháp nghiên cứu:</w:t>
      </w:r>
    </w:p>
    <w:p w:rsidR="0007559A" w:rsidRDefault="00F011A6" w:rsidP="005D73E8">
      <w:r>
        <w:t>Thực hiện từng bước phân tích, thiết kế và thực hiện theo kế hoạch từng tuần dưới sự hướng dẫn của giảng viên, phân chia hợp lí công việc theo từng tuần để tiến độ công việc được hoàn thành một cách tốt nhất.</w:t>
      </w:r>
    </w:p>
    <w:p w:rsidR="0007559A" w:rsidRDefault="00F011A6">
      <w:pPr>
        <w:rPr>
          <w:szCs w:val="26"/>
        </w:rPr>
      </w:pPr>
      <w:r>
        <w:rPr>
          <w:b/>
          <w:szCs w:val="26"/>
        </w:rPr>
        <w:t>Kết quả đạt được:</w:t>
      </w:r>
    </w:p>
    <w:p w:rsidR="0007559A" w:rsidRDefault="00F011A6">
      <w:pPr>
        <w:rPr>
          <w:szCs w:val="26"/>
        </w:rPr>
      </w:pPr>
      <w:r>
        <w:rPr>
          <w:szCs w:val="26"/>
        </w:rPr>
        <w:t xml:space="preserve">Biết được cách phân tích, thiết kế và xây dựng một phần mềm </w:t>
      </w:r>
      <w:r w:rsidR="00273AF8">
        <w:rPr>
          <w:szCs w:val="26"/>
        </w:rPr>
        <w:t>quản lý</w:t>
      </w:r>
      <w:r>
        <w:rPr>
          <w:szCs w:val="26"/>
        </w:rPr>
        <w:t xml:space="preserve"> phòng khám hoàn chỉnh.</w:t>
      </w:r>
    </w:p>
    <w:p w:rsidR="0007559A" w:rsidRDefault="00F011A6">
      <w:pPr>
        <w:rPr>
          <w:szCs w:val="26"/>
        </w:rPr>
      </w:pPr>
      <w:r>
        <w:rPr>
          <w:szCs w:val="26"/>
        </w:rPr>
        <w:t xml:space="preserve">Xây dựng được các chức năng </w:t>
      </w:r>
      <w:r w:rsidR="00273AF8">
        <w:rPr>
          <w:szCs w:val="26"/>
        </w:rPr>
        <w:t>quản lý</w:t>
      </w:r>
      <w:r>
        <w:rPr>
          <w:szCs w:val="26"/>
        </w:rPr>
        <w:t xml:space="preserve"> bệnh nhân, </w:t>
      </w:r>
      <w:r w:rsidR="00273AF8">
        <w:rPr>
          <w:szCs w:val="26"/>
        </w:rPr>
        <w:t>quản lý</w:t>
      </w:r>
      <w:r>
        <w:rPr>
          <w:szCs w:val="26"/>
        </w:rPr>
        <w:t xml:space="preserve"> danh sách khám bệnh mỗi ngày cho hệ thống phòng khám.</w:t>
      </w:r>
    </w:p>
    <w:p w:rsidR="0007559A" w:rsidRPr="00E91880" w:rsidRDefault="00F011A6" w:rsidP="00E91880">
      <w:pPr>
        <w:rPr>
          <w:szCs w:val="26"/>
        </w:rPr>
      </w:pPr>
      <w:r>
        <w:rPr>
          <w:szCs w:val="26"/>
        </w:rPr>
        <w:t>Biết được cách tổ chức và cách hoạt động cơ bản của phòng khám.</w:t>
      </w:r>
      <w:r>
        <w:t>Hiểu được thêm về WinForm và DevExpress và cách xây dựng bằng một đồ án thực tế.</w:t>
      </w:r>
      <w:bookmarkStart w:id="5" w:name="_ggjj08l4s6o7" w:colFirst="0" w:colLast="0"/>
      <w:bookmarkEnd w:id="5"/>
      <w:r w:rsidRPr="00C468BF">
        <w:br w:type="page"/>
      </w:r>
    </w:p>
    <w:p w:rsidR="0007559A" w:rsidRPr="00C468BF" w:rsidRDefault="00F011A6" w:rsidP="00BD0748">
      <w:pPr>
        <w:pStyle w:val="Heading1"/>
      </w:pPr>
      <w:bookmarkStart w:id="6" w:name="_Toc524781118"/>
      <w:r w:rsidRPr="00C468BF">
        <w:lastRenderedPageBreak/>
        <w:t>LỜI CẢM ƠN</w:t>
      </w:r>
      <w:bookmarkEnd w:id="6"/>
    </w:p>
    <w:p w:rsidR="000D73E6" w:rsidRDefault="000D73E6" w:rsidP="000D73E6">
      <w:pPr>
        <w:rPr>
          <w:sz w:val="24"/>
        </w:rPr>
      </w:pPr>
      <w:r>
        <w:t xml:space="preserve">Tôi xin gửi lời cảm ơn chân thành và sự tri ân sâu sắc đối với các thầy cô của trường Đại học Hoa Sen, đặc biệt là </w:t>
      </w:r>
      <w:r w:rsidRPr="009B0CA8">
        <w:t>cô Nguyễn Thị Thanh đã nhiệt tình hướng dẫn</w:t>
      </w:r>
      <w:r w:rsidR="009B0CA8" w:rsidRPr="009B0CA8">
        <w:t xml:space="preserve"> truyền đạt kiến thức trong </w:t>
      </w:r>
      <w:r w:rsidR="008477A4">
        <w:t>suốt quá trình</w:t>
      </w:r>
      <w:r w:rsidR="009B0CA8" w:rsidRPr="009B0CA8">
        <w:t xml:space="preserve"> </w:t>
      </w:r>
      <w:r w:rsidR="009B0CA8">
        <w:t>tôi</w:t>
      </w:r>
      <w:r w:rsidR="009B0CA8" w:rsidRPr="009B0CA8">
        <w:t xml:space="preserve"> học tập. Với vốn kiến thức được tiếp thu trong quá trình học không chỉ là nền tảng cho quá trình nghiên cứu </w:t>
      </w:r>
      <w:r w:rsidR="009B0CA8">
        <w:t>quy trình</w:t>
      </w:r>
      <w:r w:rsidR="009B0CA8" w:rsidRPr="009B0CA8">
        <w:t xml:space="preserve"> mà còn là hành trang quí báu để </w:t>
      </w:r>
      <w:r w:rsidR="009B0CA8">
        <w:t>tôi</w:t>
      </w:r>
      <w:r w:rsidR="009B0CA8" w:rsidRPr="009B0CA8">
        <w:t xml:space="preserve"> bước vào đời một cách vững chắc và tự tin.</w:t>
      </w:r>
    </w:p>
    <w:p w:rsidR="000D73E6" w:rsidRDefault="000D73E6" w:rsidP="000D73E6">
      <w:r>
        <w:t xml:space="preserve">Trong quá trình </w:t>
      </w:r>
      <w:r w:rsidR="007B3EBD">
        <w:t>thực hiện</w:t>
      </w:r>
      <w:r>
        <w:t xml:space="preserve"> đồ án chuyên ngành, khó tránh khỏi sai sót, rất mong các thầy, cô bỏ qua. Đồng thời do trình độ lý luận cũng như kinh nghiệm thực tiễn còn hạn chế nên bài báo cáo không thể tránh khỏi những thiếu sót, tôi rất mong nhận được ý kiến đóng góp của thầy, cô để có thể </w:t>
      </w:r>
      <w:r w:rsidR="007B3EBD">
        <w:t>tích lũy</w:t>
      </w:r>
      <w:r>
        <w:t xml:space="preserve"> thêm được nhiều kinh nghiệm cho các bài báo cáo và dự án sau này.</w:t>
      </w:r>
    </w:p>
    <w:p w:rsidR="007B3EBD" w:rsidRDefault="007B3EBD" w:rsidP="007B3EBD">
      <w:r>
        <w:rPr>
          <w:shd w:val="clear" w:color="auto" w:fill="FFFFFF"/>
        </w:rPr>
        <w:t xml:space="preserve">Cuối cùng </w:t>
      </w:r>
      <w:r w:rsidR="000B225D">
        <w:rPr>
          <w:shd w:val="clear" w:color="auto" w:fill="FFFFFF"/>
        </w:rPr>
        <w:t>tôi</w:t>
      </w:r>
      <w:r>
        <w:rPr>
          <w:shd w:val="clear" w:color="auto" w:fill="FFFFFF"/>
        </w:rPr>
        <w:t xml:space="preserve"> kính chúc quý thầy, cô dồi dào sức khỏe và thành công trong sự nghiệp cao quý. </w:t>
      </w:r>
    </w:p>
    <w:p w:rsidR="0007559A" w:rsidRDefault="00C81903" w:rsidP="00805B6A">
      <w:r>
        <w:t xml:space="preserve">Tôi xin chân thành cảm ơn. </w:t>
      </w:r>
    </w:p>
    <w:p w:rsidR="004550CB" w:rsidRDefault="004550CB" w:rsidP="00805B6A"/>
    <w:p w:rsidR="004550CB" w:rsidRDefault="004550CB" w:rsidP="00805B6A"/>
    <w:p w:rsidR="004550CB" w:rsidRDefault="004550CB" w:rsidP="00805B6A"/>
    <w:p w:rsidR="004550CB" w:rsidRDefault="004550CB" w:rsidP="00805B6A"/>
    <w:p w:rsidR="004550CB" w:rsidRDefault="004550CB" w:rsidP="00805B6A"/>
    <w:p w:rsidR="004550CB" w:rsidRDefault="004550CB" w:rsidP="00805B6A"/>
    <w:p w:rsidR="004550CB" w:rsidRDefault="004550CB" w:rsidP="00805B6A"/>
    <w:p w:rsidR="004550CB" w:rsidRDefault="004550CB" w:rsidP="00805B6A"/>
    <w:p w:rsidR="004550CB" w:rsidRDefault="004550CB" w:rsidP="00805B6A"/>
    <w:p w:rsidR="004550CB" w:rsidRPr="00805B6A" w:rsidRDefault="004550CB" w:rsidP="00805B6A"/>
    <w:p w:rsidR="0007559A" w:rsidRPr="00C468BF" w:rsidRDefault="00F011A6" w:rsidP="000D070C">
      <w:pPr>
        <w:jc w:val="right"/>
      </w:pPr>
      <w:bookmarkStart w:id="7" w:name="_1fob9te" w:colFirst="0" w:colLast="0"/>
      <w:bookmarkEnd w:id="7"/>
      <w:r>
        <w:rPr>
          <w:szCs w:val="26"/>
        </w:rPr>
        <w:t xml:space="preserve">   Nhóm Trưởng </w:t>
      </w:r>
      <w:r>
        <w:t xml:space="preserve">   </w:t>
      </w:r>
      <w:r w:rsidRPr="00C468BF">
        <w:br w:type="page"/>
      </w:r>
    </w:p>
    <w:p w:rsidR="0007559A" w:rsidRDefault="00F011A6" w:rsidP="00BD0748">
      <w:pPr>
        <w:pStyle w:val="Heading1"/>
      </w:pPr>
      <w:bookmarkStart w:id="8" w:name="_Toc524781119"/>
      <w:r w:rsidRPr="00C468BF">
        <w:lastRenderedPageBreak/>
        <w:t>MỞ ĐẦU</w:t>
      </w:r>
      <w:bookmarkEnd w:id="8"/>
    </w:p>
    <w:p w:rsidR="0007559A" w:rsidRDefault="00F011A6" w:rsidP="00BE2AC1">
      <w:r>
        <w:t xml:space="preserve">Trong các phòng khám tư nhân ngày nay, việc tiếp nhận bệnh nhân và khám chữa bệnh trên giấy tờ đã không còn phù hợp và gặp nhiều khó khăn khi quản </w:t>
      </w:r>
      <w:r w:rsidR="00273AF8">
        <w:t>lý</w:t>
      </w:r>
      <w:r>
        <w:t xml:space="preserve"> và xử </w:t>
      </w:r>
      <w:r w:rsidR="00273AF8">
        <w:t>lý</w:t>
      </w:r>
      <w:r>
        <w:t xml:space="preserve"> thông tin trên giấy tờ. Chính vì vậy nhóm chúng </w:t>
      </w:r>
      <w:r w:rsidR="00F15A34">
        <w:t>tôi</w:t>
      </w:r>
      <w:r w:rsidRPr="00F15A34">
        <w:t xml:space="preserve"> </w:t>
      </w:r>
      <w:r>
        <w:t xml:space="preserve">đã quyết định chọn đề tài này để phần nào đó góp phần cho việc quản </w:t>
      </w:r>
      <w:r w:rsidR="00273AF8">
        <w:t>lý phòng khám và quản lý</w:t>
      </w:r>
      <w:r>
        <w:t xml:space="preserve"> bệnh nhân một cách dễ dàng và thuận tiện. Đề tài này được xây dựng với mong muốn thực tế rằng các phòng khám tư sẽ không còn phải </w:t>
      </w:r>
      <w:r w:rsidR="00273AF8">
        <w:t>quản lý</w:t>
      </w:r>
      <w:r>
        <w:t xml:space="preserve"> và xử lí mọi thông tin trên giấy tờ nữa, đồng thời bệnh nhân có thể dễ dàng khám chữa bệnh mà không còn phải mất thời gian trong quá trình khám chữa bệnh.</w:t>
      </w:r>
    </w:p>
    <w:p w:rsidR="00343D72" w:rsidRDefault="00343D72">
      <w:pPr>
        <w:spacing w:after="200"/>
        <w:ind w:firstLine="0"/>
        <w:jc w:val="left"/>
        <w:rPr>
          <w:b/>
          <w:sz w:val="36"/>
          <w:szCs w:val="36"/>
        </w:rPr>
      </w:pPr>
      <w:r>
        <w:br w:type="page"/>
      </w:r>
    </w:p>
    <w:p w:rsidR="0007559A" w:rsidRPr="00C468BF" w:rsidRDefault="00F011A6" w:rsidP="00BD0748">
      <w:pPr>
        <w:pStyle w:val="Heading1"/>
      </w:pPr>
      <w:bookmarkStart w:id="9" w:name="_Toc524781120"/>
      <w:r w:rsidRPr="00C468BF">
        <w:lastRenderedPageBreak/>
        <w:t>CHƯƠNG 1: TỔNG QUAN</w:t>
      </w:r>
      <w:bookmarkEnd w:id="9"/>
    </w:p>
    <w:p w:rsidR="0007559A" w:rsidRPr="00690C22" w:rsidRDefault="0052793F" w:rsidP="00AA6876">
      <w:pPr>
        <w:pStyle w:val="Heading2"/>
        <w:numPr>
          <w:ilvl w:val="1"/>
          <w:numId w:val="23"/>
        </w:numPr>
      </w:pPr>
      <w:bookmarkStart w:id="10" w:name="_Toc524781121"/>
      <w:r>
        <w:t>M</w:t>
      </w:r>
      <w:r w:rsidRPr="00690C22">
        <w:t xml:space="preserve">ô tả </w:t>
      </w:r>
      <w:r w:rsidRPr="00BE2E74">
        <w:t>yêu</w:t>
      </w:r>
      <w:r w:rsidRPr="00690C22">
        <w:t xml:space="preserve"> cầu đề tài</w:t>
      </w:r>
      <w:bookmarkEnd w:id="10"/>
    </w:p>
    <w:p w:rsidR="0007559A" w:rsidRDefault="00273AF8" w:rsidP="005E67A3">
      <w:r>
        <w:t>Quản lý</w:t>
      </w:r>
      <w:r w:rsidR="00F011A6">
        <w:t xml:space="preserve"> phòng khám tư là một công việc khá khó khăn khi phải tuân theo các quy trình và nghiệp vụ cần thiết trong quá trình khám chữa bệnh. Chính vì vậy phần mềm </w:t>
      </w:r>
      <w:r>
        <w:t>quản lý</w:t>
      </w:r>
      <w:r w:rsidR="00F011A6">
        <w:t xml:space="preserve"> phòng khám sẽ vẫn tiếp tục tuân theo quy trình đó nhưng sẽ thực hiện mọi thứ trên giao diện màn hình máy tính để công việc có thể thực hiện một cách dễ dàng và nhanh chóng nhất, cải thiện được chất lượng của phòng khám tư hiện nay.</w:t>
      </w:r>
    </w:p>
    <w:p w:rsidR="0007559A" w:rsidRDefault="00F011A6" w:rsidP="005E67A3">
      <w:r>
        <w:t xml:space="preserve">Hệ thống </w:t>
      </w:r>
      <w:r w:rsidR="00273AF8">
        <w:t>quản lý</w:t>
      </w:r>
      <w:r>
        <w:t xml:space="preserve"> phòng khám sẽ bao gồm </w:t>
      </w:r>
      <w:r w:rsidR="00273AF8">
        <w:t>quản lý</w:t>
      </w:r>
      <w:r>
        <w:t xml:space="preserve"> bệnh nhân, </w:t>
      </w:r>
      <w:r w:rsidR="00273AF8">
        <w:t>quản lý</w:t>
      </w:r>
      <w:r>
        <w:t xml:space="preserve"> danh sách khám, </w:t>
      </w:r>
      <w:r w:rsidR="00273AF8">
        <w:t>quản lý</w:t>
      </w:r>
      <w:r>
        <w:t xml:space="preserve"> thuốc và </w:t>
      </w:r>
      <w:r w:rsidR="00273AF8">
        <w:t>quản lý</w:t>
      </w:r>
      <w:r>
        <w:t xml:space="preserve"> nhân viên trong phòng khám.</w:t>
      </w:r>
    </w:p>
    <w:p w:rsidR="0007559A" w:rsidRPr="00690C22" w:rsidRDefault="00F011A6" w:rsidP="00AA6876">
      <w:pPr>
        <w:pStyle w:val="Heading2"/>
        <w:numPr>
          <w:ilvl w:val="1"/>
          <w:numId w:val="23"/>
        </w:numPr>
      </w:pPr>
      <w:bookmarkStart w:id="11" w:name="_Toc524781122"/>
      <w:r w:rsidRPr="00690C22">
        <w:t>Các công việc cần làm</w:t>
      </w:r>
      <w:bookmarkEnd w:id="11"/>
    </w:p>
    <w:p w:rsidR="0007559A" w:rsidRDefault="00F011A6" w:rsidP="000D5BE4">
      <w:pPr>
        <w:pStyle w:val="NoSpacing"/>
      </w:pPr>
      <w:r>
        <w:t>Tìm hiểu và tham khảo về C#, WinForm và DevExpress.</w:t>
      </w:r>
    </w:p>
    <w:p w:rsidR="0007559A" w:rsidRDefault="00F011A6" w:rsidP="000D5BE4">
      <w:pPr>
        <w:pStyle w:val="NoSpacing"/>
      </w:pPr>
      <w:r>
        <w:t>Tìm hiểu về SQL và SQL Server.</w:t>
      </w:r>
    </w:p>
    <w:p w:rsidR="00343D72" w:rsidRDefault="00F011A6" w:rsidP="000D5BE4">
      <w:pPr>
        <w:pStyle w:val="NoSpacing"/>
      </w:pPr>
      <w:r>
        <w:t>Tìm hiểu về quy trình và nghiệp vụ của phòng khám.</w:t>
      </w:r>
    </w:p>
    <w:p w:rsidR="000D5BE4" w:rsidRPr="00343D72" w:rsidRDefault="000D5BE4" w:rsidP="000D5BE4">
      <w:pPr>
        <w:pStyle w:val="NoSpacing"/>
      </w:pPr>
      <w:r>
        <w:t>Lập trình phần mềm quản lý phòng khám</w:t>
      </w:r>
      <w:r w:rsidR="004E4D3A">
        <w:rPr>
          <w:lang w:val="en-US"/>
        </w:rPr>
        <w:t>.</w:t>
      </w:r>
    </w:p>
    <w:p w:rsidR="0007559A" w:rsidRPr="00690C22" w:rsidRDefault="00F011A6" w:rsidP="00AA6876">
      <w:pPr>
        <w:pStyle w:val="Heading2"/>
      </w:pPr>
      <w:bookmarkStart w:id="12" w:name="_Toc524781123"/>
      <w:r w:rsidRPr="00690C22">
        <w:t>Phân công công việc</w:t>
      </w:r>
      <w:bookmarkEnd w:id="12"/>
    </w:p>
    <w:tbl>
      <w:tblPr>
        <w:tblStyle w:val="a"/>
        <w:tblW w:w="919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498"/>
        <w:gridCol w:w="1530"/>
        <w:gridCol w:w="5170"/>
      </w:tblGrid>
      <w:tr w:rsidR="00E85331" w:rsidTr="00B93205">
        <w:trPr>
          <w:jc w:val="center"/>
        </w:trPr>
        <w:tc>
          <w:tcPr>
            <w:tcW w:w="2498" w:type="dxa"/>
            <w:shd w:val="clear" w:color="auto" w:fill="DEEAF6"/>
          </w:tcPr>
          <w:p w:rsidR="00E85331" w:rsidRDefault="00E85331" w:rsidP="00F26D10">
            <w:pPr>
              <w:ind w:firstLine="0"/>
              <w:jc w:val="center"/>
              <w:rPr>
                <w:szCs w:val="26"/>
              </w:rPr>
            </w:pPr>
            <w:r>
              <w:rPr>
                <w:b/>
                <w:szCs w:val="26"/>
              </w:rPr>
              <w:t>Họ và tên sinh viên</w:t>
            </w:r>
          </w:p>
        </w:tc>
        <w:tc>
          <w:tcPr>
            <w:tcW w:w="1530" w:type="dxa"/>
            <w:shd w:val="clear" w:color="auto" w:fill="DEEAF6"/>
          </w:tcPr>
          <w:p w:rsidR="00E85331" w:rsidRDefault="00E85331" w:rsidP="00F26D10">
            <w:pPr>
              <w:ind w:firstLine="0"/>
              <w:jc w:val="center"/>
              <w:rPr>
                <w:b/>
                <w:szCs w:val="26"/>
              </w:rPr>
            </w:pPr>
            <w:r>
              <w:rPr>
                <w:b/>
                <w:szCs w:val="26"/>
              </w:rPr>
              <w:t>MSSV</w:t>
            </w:r>
          </w:p>
        </w:tc>
        <w:tc>
          <w:tcPr>
            <w:tcW w:w="5170" w:type="dxa"/>
            <w:shd w:val="clear" w:color="auto" w:fill="DEEAF6"/>
          </w:tcPr>
          <w:p w:rsidR="00E85331" w:rsidRDefault="00E85331" w:rsidP="00F26D10">
            <w:pPr>
              <w:ind w:firstLine="0"/>
              <w:jc w:val="center"/>
              <w:rPr>
                <w:szCs w:val="26"/>
              </w:rPr>
            </w:pPr>
            <w:r>
              <w:rPr>
                <w:b/>
                <w:szCs w:val="26"/>
              </w:rPr>
              <w:t>Công việc thực hiện</w:t>
            </w:r>
          </w:p>
        </w:tc>
      </w:tr>
      <w:tr w:rsidR="00E85331" w:rsidTr="00B93205">
        <w:trPr>
          <w:jc w:val="center"/>
        </w:trPr>
        <w:tc>
          <w:tcPr>
            <w:tcW w:w="2498" w:type="dxa"/>
          </w:tcPr>
          <w:p w:rsidR="00E85331" w:rsidRDefault="00E85331" w:rsidP="00F26D10">
            <w:pPr>
              <w:ind w:firstLine="0"/>
              <w:jc w:val="center"/>
              <w:rPr>
                <w:szCs w:val="26"/>
              </w:rPr>
            </w:pPr>
            <w:r>
              <w:rPr>
                <w:szCs w:val="26"/>
              </w:rPr>
              <w:t>Hồ Quốc Bảo</w:t>
            </w:r>
          </w:p>
        </w:tc>
        <w:tc>
          <w:tcPr>
            <w:tcW w:w="1530" w:type="dxa"/>
          </w:tcPr>
          <w:p w:rsidR="00E85331" w:rsidRDefault="009B7E61" w:rsidP="00040D8A">
            <w:pPr>
              <w:ind w:firstLine="0"/>
              <w:jc w:val="center"/>
              <w:rPr>
                <w:szCs w:val="26"/>
              </w:rPr>
            </w:pPr>
            <w:r>
              <w:rPr>
                <w:szCs w:val="26"/>
              </w:rPr>
              <w:t>2142986</w:t>
            </w:r>
          </w:p>
        </w:tc>
        <w:tc>
          <w:tcPr>
            <w:tcW w:w="5170" w:type="dxa"/>
          </w:tcPr>
          <w:p w:rsidR="00E85331" w:rsidRDefault="00DD1277" w:rsidP="00B93205">
            <w:pPr>
              <w:pStyle w:val="NoSpacing"/>
              <w:rPr>
                <w:lang w:val="en-US"/>
              </w:rPr>
            </w:pPr>
            <w:r>
              <w:rPr>
                <w:lang w:val="en-US"/>
              </w:rPr>
              <w:t>Đóng góp ý kiến, hỗ trợ xây dựng database</w:t>
            </w:r>
          </w:p>
          <w:p w:rsidR="00DD1277" w:rsidRDefault="00DD1277" w:rsidP="00A262E8">
            <w:pPr>
              <w:pStyle w:val="NoSpacing"/>
            </w:pPr>
            <w:r>
              <w:t xml:space="preserve">Thảo luận phát triển quy trình nghiệp vụ </w:t>
            </w:r>
            <w:r w:rsidR="00C55C49">
              <w:t>cho phần mềm quản lý phòng khám</w:t>
            </w:r>
          </w:p>
          <w:p w:rsidR="00C55C49" w:rsidRDefault="00C55C49" w:rsidP="00A262E8">
            <w:pPr>
              <w:pStyle w:val="NoSpacing"/>
            </w:pPr>
            <w:r>
              <w:t>Tìm hiểu về devexpress</w:t>
            </w:r>
          </w:p>
          <w:p w:rsidR="00331F07" w:rsidRDefault="00331F07" w:rsidP="00A262E8">
            <w:pPr>
              <w:pStyle w:val="NoSpacing"/>
            </w:pPr>
            <w:r>
              <w:t>Thiết kế giao diện các Form Nhân viên điều dưỡ</w:t>
            </w:r>
            <w:r w:rsidR="00080754">
              <w:t>ng, bác sĩ, admin, đơn thuốc và một số form chức năng phụ.</w:t>
            </w:r>
          </w:p>
          <w:p w:rsidR="00A46900" w:rsidRDefault="00A46900" w:rsidP="001F3ED8">
            <w:pPr>
              <w:pStyle w:val="NoSpacing"/>
            </w:pPr>
            <w:r>
              <w:t>Lập trình chức năng chính trong phần mềm</w:t>
            </w:r>
          </w:p>
          <w:p w:rsidR="00A51483" w:rsidRPr="00A51483" w:rsidRDefault="00A51483" w:rsidP="00A51483">
            <w:pPr>
              <w:pStyle w:val="NoSpacing"/>
              <w:rPr>
                <w:lang w:val="en-US"/>
              </w:rPr>
            </w:pPr>
            <w:r>
              <w:t>Đóng gói project Quản lý phòng khám.</w:t>
            </w:r>
          </w:p>
          <w:p w:rsidR="00A46900" w:rsidRPr="00A46900" w:rsidRDefault="00A46900" w:rsidP="001F3ED8">
            <w:pPr>
              <w:pStyle w:val="NoSpacing"/>
              <w:rPr>
                <w:lang w:val="en-US"/>
              </w:rPr>
            </w:pPr>
            <w:r>
              <w:t>Hỗ trợ viết báo cáo</w:t>
            </w:r>
          </w:p>
        </w:tc>
      </w:tr>
      <w:tr w:rsidR="00E85331" w:rsidTr="00B93205">
        <w:trPr>
          <w:jc w:val="center"/>
        </w:trPr>
        <w:tc>
          <w:tcPr>
            <w:tcW w:w="2498" w:type="dxa"/>
          </w:tcPr>
          <w:p w:rsidR="00E85331" w:rsidRDefault="00E85331" w:rsidP="00F26D10">
            <w:pPr>
              <w:ind w:firstLine="0"/>
              <w:jc w:val="center"/>
              <w:rPr>
                <w:szCs w:val="26"/>
              </w:rPr>
            </w:pPr>
            <w:r>
              <w:rPr>
                <w:szCs w:val="26"/>
              </w:rPr>
              <w:lastRenderedPageBreak/>
              <w:t>Mai Đức Tiến</w:t>
            </w:r>
          </w:p>
        </w:tc>
        <w:tc>
          <w:tcPr>
            <w:tcW w:w="1530" w:type="dxa"/>
          </w:tcPr>
          <w:p w:rsidR="00E85331" w:rsidRDefault="00A80260" w:rsidP="00040D8A">
            <w:pPr>
              <w:ind w:firstLine="0"/>
              <w:jc w:val="center"/>
              <w:rPr>
                <w:szCs w:val="26"/>
              </w:rPr>
            </w:pPr>
            <w:r>
              <w:rPr>
                <w:szCs w:val="26"/>
              </w:rPr>
              <w:t>2141337</w:t>
            </w:r>
          </w:p>
        </w:tc>
        <w:tc>
          <w:tcPr>
            <w:tcW w:w="5170" w:type="dxa"/>
          </w:tcPr>
          <w:p w:rsidR="00E97DC2" w:rsidRDefault="00E97DC2" w:rsidP="00B93205">
            <w:pPr>
              <w:pStyle w:val="NoSpacing"/>
            </w:pPr>
            <w:r w:rsidRPr="00E97DC2">
              <w:t>Thiết kế và xây dựng database cho phần mềm</w:t>
            </w:r>
          </w:p>
          <w:p w:rsidR="00080754" w:rsidRDefault="00080754" w:rsidP="00A262E8">
            <w:pPr>
              <w:pStyle w:val="NoSpacing"/>
            </w:pPr>
            <w:r>
              <w:t>Thiết giao diện form Nhân viên thu ngân, nhân viên giao thuố</w:t>
            </w:r>
            <w:r w:rsidR="00A262E8">
              <w:t>c.</w:t>
            </w:r>
          </w:p>
          <w:p w:rsidR="00A262E8" w:rsidRPr="00A262E8" w:rsidRDefault="00137F79" w:rsidP="00A262E8">
            <w:pPr>
              <w:pStyle w:val="NoSpacing"/>
            </w:pPr>
            <w:r>
              <w:rPr>
                <w:lang w:val="en-US"/>
              </w:rPr>
              <w:t>Lập trình các chức năng phụ có trong phần mềm.</w:t>
            </w:r>
          </w:p>
          <w:p w:rsidR="00E97DC2" w:rsidRPr="00E97DC2" w:rsidRDefault="00E97DC2" w:rsidP="00B93205">
            <w:pPr>
              <w:pStyle w:val="NoSpacing"/>
            </w:pPr>
            <w:r w:rsidRPr="00E97DC2">
              <w:t>Phân tích quy trình nghiệp vụ, quy trình khám bệnh cơ bản của phòng khám</w:t>
            </w:r>
          </w:p>
          <w:p w:rsidR="00E97DC2" w:rsidRPr="00E97DC2" w:rsidRDefault="00E97DC2" w:rsidP="00B93205">
            <w:pPr>
              <w:pStyle w:val="NoSpacing"/>
            </w:pPr>
            <w:r w:rsidRPr="00E97DC2">
              <w:t>Xác định các chức năng chính của phần mềm</w:t>
            </w:r>
          </w:p>
          <w:p w:rsidR="00E97DC2" w:rsidRPr="00E97DC2" w:rsidRDefault="00E97DC2" w:rsidP="00B93205">
            <w:pPr>
              <w:pStyle w:val="NoSpacing"/>
            </w:pPr>
            <w:r w:rsidRPr="00E97DC2">
              <w:t>Vẽ sơ đồ hoạt động của phần mềm</w:t>
            </w:r>
          </w:p>
          <w:p w:rsidR="00E97DC2" w:rsidRPr="00E97DC2" w:rsidRDefault="00E97DC2" w:rsidP="00B93205">
            <w:pPr>
              <w:pStyle w:val="NoSpacing"/>
            </w:pPr>
            <w:r w:rsidRPr="00E97DC2">
              <w:t>Viết script để tạo database và table</w:t>
            </w:r>
          </w:p>
          <w:p w:rsidR="00E97DC2" w:rsidRPr="00E97DC2" w:rsidRDefault="00E97DC2" w:rsidP="00B93205">
            <w:pPr>
              <w:pStyle w:val="NoSpacing"/>
            </w:pPr>
            <w:r w:rsidRPr="00E97DC2">
              <w:t>Viết script để tạo dữ liệu mẫu thêm vào database</w:t>
            </w:r>
          </w:p>
          <w:p w:rsidR="00E85331" w:rsidRDefault="00E97DC2" w:rsidP="00B93205">
            <w:pPr>
              <w:pStyle w:val="NoSpacing"/>
            </w:pPr>
            <w:r w:rsidRPr="00E97DC2">
              <w:t>Viết báo cáo</w:t>
            </w:r>
          </w:p>
        </w:tc>
      </w:tr>
    </w:tbl>
    <w:p w:rsidR="00525956" w:rsidRDefault="00525956" w:rsidP="00525956">
      <w:pPr>
        <w:ind w:firstLine="0"/>
        <w:rPr>
          <w:sz w:val="36"/>
          <w:szCs w:val="36"/>
        </w:rPr>
      </w:pPr>
      <w:bookmarkStart w:id="13" w:name="_janfy7cyi98v" w:colFirst="0" w:colLast="0"/>
      <w:bookmarkEnd w:id="13"/>
      <w:r>
        <w:br w:type="page"/>
      </w:r>
    </w:p>
    <w:p w:rsidR="0007559A" w:rsidRPr="00C468BF" w:rsidRDefault="00F011A6" w:rsidP="00BD0748">
      <w:pPr>
        <w:pStyle w:val="Heading1"/>
      </w:pPr>
      <w:bookmarkStart w:id="14" w:name="_Toc524781124"/>
      <w:r w:rsidRPr="00C468BF">
        <w:lastRenderedPageBreak/>
        <w:t>CHƯƠNG 2: TÌM HIỂU VỀ WINFORM VÀ DEVEXPRESS</w:t>
      </w:r>
      <w:bookmarkEnd w:id="14"/>
    </w:p>
    <w:p w:rsidR="0007559A" w:rsidRPr="00690C22" w:rsidRDefault="00F011A6" w:rsidP="00AA6876">
      <w:pPr>
        <w:pStyle w:val="Heading2"/>
        <w:numPr>
          <w:ilvl w:val="1"/>
          <w:numId w:val="18"/>
        </w:numPr>
      </w:pPr>
      <w:bookmarkStart w:id="15" w:name="_Toc524781125"/>
      <w:r w:rsidRPr="00690C22">
        <w:t>Tìm hiểu về Windows Forms (WinForms)</w:t>
      </w:r>
      <w:bookmarkEnd w:id="15"/>
    </w:p>
    <w:p w:rsidR="0007559A" w:rsidRPr="0009103C" w:rsidRDefault="00F011A6" w:rsidP="007C4C92">
      <w:pPr>
        <w:pStyle w:val="Heading3"/>
      </w:pPr>
      <w:bookmarkStart w:id="16" w:name="_Toc524781126"/>
      <w:r w:rsidRPr="0009103C">
        <w:t>Tổng quan về C#</w:t>
      </w:r>
      <w:bookmarkEnd w:id="16"/>
    </w:p>
    <w:p w:rsidR="0007559A" w:rsidRDefault="00F011A6" w:rsidP="009B16B4">
      <w:r>
        <w:t>Windows Forms (WinForms) là một thư viện lớp đồ họa (GUI) được bao gồm như một phần của Microsoft .NET Framework, cung cấp một nền tảng để viết các ứng dụng khách phong phú cho máy tính để bàn, máy tính xách tay và máy tính bảng.</w:t>
      </w:r>
    </w:p>
    <w:p w:rsidR="0007559A" w:rsidRDefault="00F011A6" w:rsidP="009B16B4">
      <w:r>
        <w:t>Visual Studio cung cấp cho một môi trường phát triển tích hợp (IDE) để hỗ trợ viết mã, cũng như một bộ điều khiển phong phú được viết bằng .NET Framework giúp dễ dàng và nhanh chóng phát triển các giải pháp cần thiết.</w:t>
      </w:r>
    </w:p>
    <w:p w:rsidR="0007559A" w:rsidRPr="0009103C" w:rsidRDefault="00F011A6" w:rsidP="007C4C92">
      <w:pPr>
        <w:pStyle w:val="Heading3"/>
      </w:pPr>
      <w:bookmarkStart w:id="17" w:name="_Toc524781127"/>
      <w:r w:rsidRPr="0009103C">
        <w:t>Cài đặt Visual Studio 2017</w:t>
      </w:r>
      <w:bookmarkEnd w:id="17"/>
    </w:p>
    <w:p w:rsidR="0007559A" w:rsidRDefault="00F011A6" w:rsidP="005E67A3">
      <w:r>
        <w:t>Windows Forms được cài đặt thông qua Visual Studio 2017.</w:t>
      </w:r>
    </w:p>
    <w:p w:rsidR="008832F2" w:rsidRDefault="00F011A6" w:rsidP="005C2FC0">
      <w:pPr>
        <w:pStyle w:val="image"/>
      </w:pPr>
      <w:r>
        <w:rPr>
          <w:noProof/>
        </w:rPr>
        <w:drawing>
          <wp:inline distT="114300" distB="114300" distL="114300" distR="114300" wp14:anchorId="24A17080" wp14:editId="6065B617">
            <wp:extent cx="4512381" cy="1597660"/>
            <wp:effectExtent l="0" t="0" r="2540" b="2540"/>
            <wp:docPr id="18"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8"/>
                    <a:srcRect/>
                    <a:stretch>
                      <a:fillRect/>
                    </a:stretch>
                  </pic:blipFill>
                  <pic:spPr>
                    <a:xfrm>
                      <a:off x="0" y="0"/>
                      <a:ext cx="4534914" cy="1605638"/>
                    </a:xfrm>
                    <a:prstGeom prst="rect">
                      <a:avLst/>
                    </a:prstGeom>
                    <a:ln/>
                  </pic:spPr>
                </pic:pic>
              </a:graphicData>
            </a:graphic>
          </wp:inline>
        </w:drawing>
      </w:r>
    </w:p>
    <w:p w:rsidR="001D0A09" w:rsidRDefault="008832F2" w:rsidP="008832F2">
      <w:pPr>
        <w:pStyle w:val="Caption"/>
        <w:jc w:val="center"/>
        <w:rPr>
          <w:szCs w:val="26"/>
        </w:rPr>
      </w:pPr>
      <w:bookmarkStart w:id="18" w:name="_Toc524781034"/>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1</w:t>
      </w:r>
      <w:r w:rsidR="008F4AE7">
        <w:rPr>
          <w:noProof/>
        </w:rPr>
        <w:fldChar w:fldCharType="end"/>
      </w:r>
      <w:r>
        <w:t>:</w:t>
      </w:r>
      <w:r w:rsidRPr="008832F2">
        <w:rPr>
          <w:i w:val="0"/>
          <w:szCs w:val="26"/>
        </w:rPr>
        <w:t xml:space="preserve"> </w:t>
      </w:r>
      <w:r w:rsidRPr="00FE1914">
        <w:rPr>
          <w:szCs w:val="26"/>
        </w:rPr>
        <w:t>Giao diện download Visual Studio Community 2017</w:t>
      </w:r>
      <w:r w:rsidR="003A48EC">
        <w:fldChar w:fldCharType="begin"/>
      </w:r>
      <w:r w:rsidR="003A48EC">
        <w:instrText xml:space="preserve"> ADDIN ZOTERO_ITEM CSL_CITATION {"citationID":"75778H84","properties":{"formattedCitation":"[1]","plainCitation":"[1]","noteIndex":0},"citationItems":[{"id":205,"uris":["http://zotero.org/users/local/SA64xyuY/items/AYJY26QT"],"uri":["http://zotero.org/users/local/SA64xyuY/items/AYJY26QT"],"itemData":{"id":205,"type":"post-weblog","title":"Cài đặt Visual Studio 2017 Community","container-title":"Coding Pearls","abstract":"Sharing is caring!10Trước đây tui có sài bản Visual Studio Express thì thấy nó thiếu một số chức năng về","URL":"http://codingpearls.com/revit-addin-csharp/cai-dat-visual-studio-2017-community.html","language":"en-US","author":[{"family":"Le","given":"Vincent"}],"issued":{"date-parts":[["2017",7,22]]},"accessed":{"date-parts":[["2018",6,16]]}}}],"schema":"https://github.com/citation-style-language/schema/raw/master/csl-citation.json"} </w:instrText>
      </w:r>
      <w:r w:rsidR="003A48EC">
        <w:fldChar w:fldCharType="separate"/>
      </w:r>
      <w:r w:rsidR="003A48EC" w:rsidRPr="003A48EC">
        <w:rPr>
          <w:sz w:val="20"/>
        </w:rPr>
        <w:t>[1]</w:t>
      </w:r>
      <w:bookmarkEnd w:id="18"/>
      <w:r w:rsidR="003A48EC">
        <w:fldChar w:fldCharType="end"/>
      </w:r>
    </w:p>
    <w:p w:rsidR="00FE1914" w:rsidRDefault="00F011A6" w:rsidP="007E3C55">
      <w:pPr>
        <w:pStyle w:val="image"/>
      </w:pPr>
      <w:r>
        <w:rPr>
          <w:noProof/>
        </w:rPr>
        <w:drawing>
          <wp:inline distT="114300" distB="114300" distL="114300" distR="114300" wp14:anchorId="390782A9" wp14:editId="702C5792">
            <wp:extent cx="4962525" cy="2099144"/>
            <wp:effectExtent l="0" t="0" r="0" b="0"/>
            <wp:docPr id="10"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9"/>
                    <a:srcRect/>
                    <a:stretch>
                      <a:fillRect/>
                    </a:stretch>
                  </pic:blipFill>
                  <pic:spPr>
                    <a:xfrm>
                      <a:off x="0" y="0"/>
                      <a:ext cx="4968685" cy="2101750"/>
                    </a:xfrm>
                    <a:prstGeom prst="rect">
                      <a:avLst/>
                    </a:prstGeom>
                    <a:ln/>
                  </pic:spPr>
                </pic:pic>
              </a:graphicData>
            </a:graphic>
          </wp:inline>
        </w:drawing>
      </w:r>
    </w:p>
    <w:p w:rsidR="0007559A" w:rsidRPr="00A56033" w:rsidRDefault="00FE1914" w:rsidP="00FE1914">
      <w:pPr>
        <w:pStyle w:val="Caption"/>
        <w:jc w:val="center"/>
        <w:rPr>
          <w:szCs w:val="26"/>
        </w:rPr>
      </w:pPr>
      <w:bookmarkStart w:id="19" w:name="_Toc524781035"/>
      <w:r w:rsidRPr="00A56033">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2</w:t>
      </w:r>
      <w:r w:rsidR="008F4AE7">
        <w:rPr>
          <w:noProof/>
        </w:rPr>
        <w:fldChar w:fldCharType="end"/>
      </w:r>
      <w:r w:rsidR="00A56033" w:rsidRPr="00A56033">
        <w:rPr>
          <w:szCs w:val="26"/>
        </w:rPr>
        <w:t>: Khung cài đặt Visual Studio Community 2017</w:t>
      </w:r>
      <w:r w:rsidR="00452482">
        <w:rPr>
          <w:szCs w:val="26"/>
        </w:rPr>
        <w:fldChar w:fldCharType="begin"/>
      </w:r>
      <w:r w:rsidR="00452482">
        <w:rPr>
          <w:szCs w:val="26"/>
        </w:rPr>
        <w:instrText xml:space="preserve"> ADDIN ZOTERO_ITEM CSL_CITATION {"citationID":"S4V9dAms","properties":{"formattedCitation":"[1]","plainCitation":"[1]","noteIndex":0},"citationItems":[{"id":205,"uris":["http://zotero.org/users/local/SA64xyuY/items/AYJY26QT"],"uri":["http://zotero.org/users/local/SA64xyuY/items/AYJY26QT"],"itemData":{"id":205,"type":"post-weblog","title":"Cài đặt Visual Studio 2017 Community","container-title":"Coding Pearls","abstract":"Sharing is caring!10Trước đây tui có sài bản Visual Studio Express thì thấy nó thiếu một số chức năng về","URL":"http://codingpearls.com/revit-addin-csharp/cai-dat-visual-studio-2017-community.html","language":"en-US","author":[{"family":"Le","given":"Vincent"}],"issued":{"date-parts":[["2017",7,22]]},"accessed":{"date-parts":[["2018",6,16]]}}}],"schema":"https://github.com/citation-style-language/schema/raw/master/csl-citation.json"} </w:instrText>
      </w:r>
      <w:r w:rsidR="00452482">
        <w:rPr>
          <w:szCs w:val="26"/>
        </w:rPr>
        <w:fldChar w:fldCharType="separate"/>
      </w:r>
      <w:r w:rsidR="00452482" w:rsidRPr="00452482">
        <w:t>[1]</w:t>
      </w:r>
      <w:bookmarkEnd w:id="19"/>
      <w:r w:rsidR="00452482">
        <w:rPr>
          <w:szCs w:val="26"/>
        </w:rPr>
        <w:fldChar w:fldCharType="end"/>
      </w:r>
    </w:p>
    <w:p w:rsidR="0007559A" w:rsidRDefault="00F011A6" w:rsidP="005E67A3">
      <w:r>
        <w:lastRenderedPageBreak/>
        <w:t>Sau khi tải về và khởi động file cài đặt, cửa sổ Installing sẽ hiện ra. Chọn .NET desktop development để cài đặt Windows Forms trên Visual Studio.</w:t>
      </w:r>
    </w:p>
    <w:p w:rsidR="00F56DF4" w:rsidRDefault="00F011A6" w:rsidP="007E3C55">
      <w:pPr>
        <w:pStyle w:val="image"/>
      </w:pPr>
      <w:r>
        <w:rPr>
          <w:noProof/>
        </w:rPr>
        <w:drawing>
          <wp:inline distT="114300" distB="114300" distL="114300" distR="114300" wp14:anchorId="7028757F" wp14:editId="5B3073E9">
            <wp:extent cx="5762625" cy="3213100"/>
            <wp:effectExtent l="0" t="0" r="0" b="0"/>
            <wp:docPr id="5"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10"/>
                    <a:srcRect/>
                    <a:stretch>
                      <a:fillRect/>
                    </a:stretch>
                  </pic:blipFill>
                  <pic:spPr>
                    <a:xfrm>
                      <a:off x="0" y="0"/>
                      <a:ext cx="5762625" cy="3213100"/>
                    </a:xfrm>
                    <a:prstGeom prst="rect">
                      <a:avLst/>
                    </a:prstGeom>
                    <a:ln/>
                  </pic:spPr>
                </pic:pic>
              </a:graphicData>
            </a:graphic>
          </wp:inline>
        </w:drawing>
      </w:r>
    </w:p>
    <w:p w:rsidR="0007559A" w:rsidRPr="00F56DF4" w:rsidRDefault="00F56DF4" w:rsidP="00F56DF4">
      <w:pPr>
        <w:pStyle w:val="Caption"/>
        <w:jc w:val="center"/>
        <w:rPr>
          <w:szCs w:val="26"/>
        </w:rPr>
      </w:pPr>
      <w:bookmarkStart w:id="20" w:name="_Toc524781036"/>
      <w:r w:rsidRPr="00F56DF4">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3</w:t>
      </w:r>
      <w:r w:rsidR="008F4AE7">
        <w:rPr>
          <w:noProof/>
        </w:rPr>
        <w:fldChar w:fldCharType="end"/>
      </w:r>
      <w:r w:rsidRPr="00F56DF4">
        <w:t>:</w:t>
      </w:r>
      <w:r w:rsidRPr="00F56DF4">
        <w:rPr>
          <w:szCs w:val="26"/>
        </w:rPr>
        <w:t xml:space="preserve"> Khung cài đặt Visual Studio Community 2017</w:t>
      </w:r>
      <w:r w:rsidR="009B1F63">
        <w:rPr>
          <w:szCs w:val="26"/>
        </w:rPr>
        <w:fldChar w:fldCharType="begin"/>
      </w:r>
      <w:r w:rsidR="009B1F63">
        <w:rPr>
          <w:szCs w:val="26"/>
        </w:rPr>
        <w:instrText xml:space="preserve"> ADDIN ZOTERO_ITEM CSL_CITATION {"citationID":"jsBMJ44H","properties":{"formattedCitation":"[1]","plainCitation":"[1]","noteIndex":0},"citationItems":[{"id":205,"uris":["http://zotero.org/users/local/SA64xyuY/items/AYJY26QT"],"uri":["http://zotero.org/users/local/SA64xyuY/items/AYJY26QT"],"itemData":{"id":205,"type":"post-weblog","title":"Cài đặt Visual Studio 2017 Community","container-title":"Coding Pearls","abstract":"Sharing is caring!10Trước đây tui có sài bản Visual Studio Express thì thấy nó thiếu một số chức năng về","URL":"http://codingpearls.com/revit-addin-csharp/cai-dat-visual-studio-2017-community.html","language":"en-US","author":[{"family":"Le","given":"Vincent"}],"issued":{"date-parts":[["2017",7,22]]},"accessed":{"date-parts":[["2018",6,16]]}}}],"schema":"https://github.com/citation-style-language/schema/raw/master/csl-citation.json"} </w:instrText>
      </w:r>
      <w:r w:rsidR="009B1F63">
        <w:rPr>
          <w:szCs w:val="26"/>
        </w:rPr>
        <w:fldChar w:fldCharType="separate"/>
      </w:r>
      <w:r w:rsidR="009B1F63" w:rsidRPr="009B1F63">
        <w:t>[1]</w:t>
      </w:r>
      <w:bookmarkEnd w:id="20"/>
      <w:r w:rsidR="009B1F63">
        <w:rPr>
          <w:szCs w:val="26"/>
        </w:rPr>
        <w:fldChar w:fldCharType="end"/>
      </w:r>
    </w:p>
    <w:p w:rsidR="00F91CB7" w:rsidRPr="00F91CB7" w:rsidRDefault="00466C23" w:rsidP="00AA6876">
      <w:pPr>
        <w:pStyle w:val="Heading2"/>
      </w:pPr>
      <w:bookmarkStart w:id="21" w:name="_Toc524781128"/>
      <w:r>
        <w:t>Tìm h</w:t>
      </w:r>
      <w:r w:rsidR="00F011A6" w:rsidRPr="00690C22">
        <w:t>iểu về DevExpress</w:t>
      </w:r>
      <w:bookmarkEnd w:id="21"/>
    </w:p>
    <w:p w:rsidR="006B3BE5" w:rsidRPr="006B3BE5" w:rsidRDefault="006B3BE5" w:rsidP="00237376">
      <w:pPr>
        <w:pStyle w:val="ListParagraph"/>
        <w:numPr>
          <w:ilvl w:val="0"/>
          <w:numId w:val="8"/>
        </w:numPr>
        <w:spacing w:after="60"/>
        <w:contextualSpacing w:val="0"/>
        <w:outlineLvl w:val="2"/>
        <w:rPr>
          <w:b/>
          <w:vanish/>
          <w:sz w:val="28"/>
          <w:szCs w:val="26"/>
        </w:rPr>
      </w:pPr>
      <w:bookmarkStart w:id="22" w:name="_Toc516967593"/>
      <w:bookmarkStart w:id="23" w:name="_Toc517018025"/>
      <w:bookmarkStart w:id="24" w:name="_Toc517018489"/>
      <w:bookmarkStart w:id="25" w:name="_Toc517020283"/>
      <w:bookmarkStart w:id="26" w:name="_Toc517047430"/>
      <w:bookmarkStart w:id="27" w:name="_Toc524781129"/>
      <w:bookmarkEnd w:id="22"/>
      <w:bookmarkEnd w:id="23"/>
      <w:bookmarkEnd w:id="24"/>
      <w:bookmarkEnd w:id="25"/>
      <w:bookmarkEnd w:id="26"/>
      <w:bookmarkEnd w:id="27"/>
    </w:p>
    <w:p w:rsidR="006B3BE5" w:rsidRPr="006B3BE5" w:rsidRDefault="006B3BE5" w:rsidP="00237376">
      <w:pPr>
        <w:pStyle w:val="ListParagraph"/>
        <w:numPr>
          <w:ilvl w:val="1"/>
          <w:numId w:val="8"/>
        </w:numPr>
        <w:spacing w:after="60"/>
        <w:contextualSpacing w:val="0"/>
        <w:outlineLvl w:val="2"/>
        <w:rPr>
          <w:b/>
          <w:vanish/>
          <w:sz w:val="28"/>
          <w:szCs w:val="26"/>
        </w:rPr>
      </w:pPr>
      <w:bookmarkStart w:id="28" w:name="_Toc516967594"/>
      <w:bookmarkStart w:id="29" w:name="_Toc517018026"/>
      <w:bookmarkStart w:id="30" w:name="_Toc517018490"/>
      <w:bookmarkStart w:id="31" w:name="_Toc517020284"/>
      <w:bookmarkStart w:id="32" w:name="_Toc517047431"/>
      <w:bookmarkStart w:id="33" w:name="_Toc524781130"/>
      <w:bookmarkEnd w:id="28"/>
      <w:bookmarkEnd w:id="29"/>
      <w:bookmarkEnd w:id="30"/>
      <w:bookmarkEnd w:id="31"/>
      <w:bookmarkEnd w:id="32"/>
      <w:bookmarkEnd w:id="33"/>
    </w:p>
    <w:p w:rsidR="0007559A" w:rsidRPr="0009103C" w:rsidRDefault="00F011A6" w:rsidP="007C4C92">
      <w:pPr>
        <w:pStyle w:val="Heading3"/>
      </w:pPr>
      <w:bookmarkStart w:id="34" w:name="_Toc524781131"/>
      <w:r w:rsidRPr="0009103C">
        <w:t>Tổng quan về DevExpress</w:t>
      </w:r>
      <w:bookmarkEnd w:id="34"/>
    </w:p>
    <w:p w:rsidR="0007559A" w:rsidRDefault="00F011A6" w:rsidP="005E67A3">
      <w:r>
        <w:t>DevExpress là gói công cụ hỗ trợ xây dựng giao diện cho các ngôn ngữ trên nền tảng .NET mà cụ thể ở đây là C# WinForms. DevExpress cung cấp bộ công cụ thiết kế giao diện WinForms Controls dành cho WinForms. Ngoài ra DevExpress còn hỗ trợ cho nhiều nền tảng khác như ASP.NET hay WPF.</w:t>
      </w:r>
    </w:p>
    <w:p w:rsidR="0007559A" w:rsidRPr="0009103C" w:rsidRDefault="00F011A6" w:rsidP="007C4C92">
      <w:pPr>
        <w:pStyle w:val="Heading3"/>
      </w:pPr>
      <w:bookmarkStart w:id="35" w:name="_Toc524781132"/>
      <w:r w:rsidRPr="0009103C">
        <w:t>Hướng dẫn cài đặt DevExpress</w:t>
      </w:r>
      <w:bookmarkEnd w:id="35"/>
    </w:p>
    <w:p w:rsidR="0007559A" w:rsidRDefault="00F011A6" w:rsidP="005E67A3">
      <w:r>
        <w:t>DevExpress không có phiên bản miễn phí mà chỉ bản dùng thử và bản trả phí. Bản dùng thử chỉ có thời hạn 30 ngày. Bản trả phí có thể mua trên trang web của DevExpress.</w:t>
      </w:r>
    </w:p>
    <w:p w:rsidR="00F56DF4" w:rsidRDefault="00F011A6" w:rsidP="007E3C55">
      <w:pPr>
        <w:pStyle w:val="image"/>
      </w:pPr>
      <w:r>
        <w:rPr>
          <w:noProof/>
        </w:rPr>
        <w:lastRenderedPageBreak/>
        <w:drawing>
          <wp:inline distT="114300" distB="114300" distL="114300" distR="114300" wp14:anchorId="6CDB8556" wp14:editId="3C973053">
            <wp:extent cx="5762625" cy="3187700"/>
            <wp:effectExtent l="0" t="0" r="0" b="0"/>
            <wp:docPr id="23"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1"/>
                    <a:srcRect/>
                    <a:stretch>
                      <a:fillRect/>
                    </a:stretch>
                  </pic:blipFill>
                  <pic:spPr>
                    <a:xfrm>
                      <a:off x="0" y="0"/>
                      <a:ext cx="5762625" cy="3187700"/>
                    </a:xfrm>
                    <a:prstGeom prst="rect">
                      <a:avLst/>
                    </a:prstGeom>
                    <a:ln/>
                  </pic:spPr>
                </pic:pic>
              </a:graphicData>
            </a:graphic>
          </wp:inline>
        </w:drawing>
      </w:r>
    </w:p>
    <w:p w:rsidR="0007559A" w:rsidRDefault="00F56DF4" w:rsidP="00F56DF4">
      <w:pPr>
        <w:pStyle w:val="Caption"/>
        <w:jc w:val="center"/>
        <w:rPr>
          <w:szCs w:val="26"/>
        </w:rPr>
      </w:pPr>
      <w:bookmarkStart w:id="36" w:name="_Toc524781037"/>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4</w:t>
      </w:r>
      <w:r w:rsidR="008F4AE7">
        <w:rPr>
          <w:noProof/>
        </w:rPr>
        <w:fldChar w:fldCharType="end"/>
      </w:r>
      <w:r>
        <w:t xml:space="preserve">: </w:t>
      </w:r>
      <w:r w:rsidRPr="00F00427">
        <w:t>Giao diện để mua DevExpress từng phiên bản</w:t>
      </w:r>
      <w:r w:rsidR="004C01B8">
        <w:fldChar w:fldCharType="begin"/>
      </w:r>
      <w:r w:rsidR="004C01B8">
        <w:instrText xml:space="preserve"> ADDIN ZOTERO_ITEM CSL_CITATION {"citationID":"Ed9zPKN7","properties":{"formattedCitation":"[2]","plainCitation":"[2]","noteIndex":0},"citationItems":[{"id":207,"uris":["http://zotero.org/users/local/SA64xyuY/items/C2MV8GS4"],"uri":["http://zotero.org/users/local/SA64xyuY/items/C2MV8GS4"],"itemData":{"id":207,"type":"webpage","title":".NET UI Controls for Developers of Mobile, Desktop, Web &amp; Reporting Applications | www.DevExpress.com","abstract":"DevExpress provides best in class user interface controls for Winforms, ASP, MVC, WPF and Silverlight. Create amazing applications, documents, reports and dashboards with a Universal subscription today.","URL":"https://www.devexpress.com/index.xml","language":"en","author":[{"family":"Inc","given":"Developer Express"}],"accessed":{"date-parts":[["2018",6,16]]}}}],"schema":"https://github.com/citation-style-language/schema/raw/master/csl-citation.json"} </w:instrText>
      </w:r>
      <w:r w:rsidR="004C01B8">
        <w:fldChar w:fldCharType="separate"/>
      </w:r>
      <w:r w:rsidR="004C01B8" w:rsidRPr="004C01B8">
        <w:t>[2]</w:t>
      </w:r>
      <w:bookmarkEnd w:id="36"/>
      <w:r w:rsidR="004C01B8">
        <w:fldChar w:fldCharType="end"/>
      </w:r>
    </w:p>
    <w:p w:rsidR="0007559A" w:rsidRPr="0009103C" w:rsidRDefault="00F011A6" w:rsidP="007C4C92">
      <w:pPr>
        <w:pStyle w:val="Heading3"/>
      </w:pPr>
      <w:bookmarkStart w:id="37" w:name="_Toc524781133"/>
      <w:r w:rsidRPr="0009103C">
        <w:t>Giao diện DevExpress</w:t>
      </w:r>
      <w:bookmarkEnd w:id="37"/>
    </w:p>
    <w:p w:rsidR="0007559A" w:rsidRDefault="00F011A6" w:rsidP="005E67A3">
      <w:pPr>
        <w:rPr>
          <w:highlight w:val="yellow"/>
        </w:rPr>
      </w:pPr>
      <w:r>
        <w:t>DevExpress được tải về và cài đặt trên trang chủ của DevExpress. Sau khi cài đặt, trình cài đặt tự động đăng ký DevExpress WinForms Controls trong Toolbox Visual Studio. Controls này có tên danh mục bắt đầu bằng “DX + số phiên bản”.</w:t>
      </w:r>
    </w:p>
    <w:p w:rsidR="00927EBA" w:rsidRDefault="00F011A6" w:rsidP="007E3C55">
      <w:pPr>
        <w:pStyle w:val="image"/>
      </w:pPr>
      <w:r>
        <w:rPr>
          <w:noProof/>
        </w:rPr>
        <w:drawing>
          <wp:inline distT="114300" distB="114300" distL="114300" distR="114300" wp14:anchorId="0F25B234" wp14:editId="34322465">
            <wp:extent cx="5331087" cy="3033713"/>
            <wp:effectExtent l="0" t="0" r="0" b="0"/>
            <wp:docPr id="2"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2"/>
                    <a:srcRect/>
                    <a:stretch>
                      <a:fillRect/>
                    </a:stretch>
                  </pic:blipFill>
                  <pic:spPr>
                    <a:xfrm>
                      <a:off x="0" y="0"/>
                      <a:ext cx="5331087" cy="3033713"/>
                    </a:xfrm>
                    <a:prstGeom prst="rect">
                      <a:avLst/>
                    </a:prstGeom>
                    <a:ln/>
                  </pic:spPr>
                </pic:pic>
              </a:graphicData>
            </a:graphic>
          </wp:inline>
        </w:drawing>
      </w:r>
    </w:p>
    <w:p w:rsidR="0007559A" w:rsidRPr="00927EBA" w:rsidRDefault="00927EBA" w:rsidP="00927EBA">
      <w:pPr>
        <w:pStyle w:val="Caption"/>
        <w:jc w:val="center"/>
      </w:pPr>
      <w:bookmarkStart w:id="38" w:name="_Toc524781038"/>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5</w:t>
      </w:r>
      <w:r w:rsidR="008F4AE7">
        <w:rPr>
          <w:noProof/>
        </w:rPr>
        <w:fldChar w:fldCharType="end"/>
      </w:r>
      <w:r w:rsidRPr="00BD67FD">
        <w:t>: Toolbox của DevExpress</w:t>
      </w:r>
      <w:bookmarkEnd w:id="38"/>
    </w:p>
    <w:p w:rsidR="0007559A" w:rsidRPr="0009103C" w:rsidRDefault="00F011A6" w:rsidP="007C4C92">
      <w:pPr>
        <w:pStyle w:val="Heading3"/>
      </w:pPr>
      <w:bookmarkStart w:id="39" w:name="_Toc524781134"/>
      <w:r w:rsidRPr="0009103C">
        <w:t>Hướng dẫn sử dụng DevExpress</w:t>
      </w:r>
      <w:bookmarkEnd w:id="39"/>
    </w:p>
    <w:p w:rsidR="0007559A" w:rsidRDefault="00F011A6" w:rsidP="00502874">
      <w:r>
        <w:lastRenderedPageBreak/>
        <w:t>Chọn New - Project và chọn tab Visual C# để tạo project mới bằng DevExpress Template Gallery.</w:t>
      </w:r>
    </w:p>
    <w:p w:rsidR="00927EBA" w:rsidRDefault="00F011A6" w:rsidP="007E3C55">
      <w:pPr>
        <w:pStyle w:val="image"/>
      </w:pPr>
      <w:r>
        <w:rPr>
          <w:noProof/>
        </w:rPr>
        <w:drawing>
          <wp:inline distT="114300" distB="114300" distL="114300" distR="114300" wp14:anchorId="02AB16AE" wp14:editId="7891B878">
            <wp:extent cx="5571347" cy="3307743"/>
            <wp:effectExtent l="0" t="0" r="0" b="6985"/>
            <wp:docPr id="13"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13"/>
                    <a:srcRect/>
                    <a:stretch>
                      <a:fillRect/>
                    </a:stretch>
                  </pic:blipFill>
                  <pic:spPr>
                    <a:xfrm>
                      <a:off x="0" y="0"/>
                      <a:ext cx="5580728" cy="3313312"/>
                    </a:xfrm>
                    <a:prstGeom prst="rect">
                      <a:avLst/>
                    </a:prstGeom>
                    <a:ln/>
                  </pic:spPr>
                </pic:pic>
              </a:graphicData>
            </a:graphic>
          </wp:inline>
        </w:drawing>
      </w:r>
    </w:p>
    <w:p w:rsidR="0007559A" w:rsidRDefault="00927EBA" w:rsidP="00927EBA">
      <w:pPr>
        <w:pStyle w:val="Caption"/>
        <w:jc w:val="center"/>
        <w:rPr>
          <w:szCs w:val="26"/>
        </w:rPr>
      </w:pPr>
      <w:bookmarkStart w:id="40" w:name="_Toc524781039"/>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6</w:t>
      </w:r>
      <w:r w:rsidR="008F4AE7">
        <w:rPr>
          <w:noProof/>
        </w:rPr>
        <w:fldChar w:fldCharType="end"/>
      </w:r>
      <w:r w:rsidRPr="00EE49C3">
        <w:t>: Giao diện tạo project của Visual Studio 2017</w:t>
      </w:r>
      <w:bookmarkEnd w:id="40"/>
    </w:p>
    <w:p w:rsidR="0007559A" w:rsidRDefault="00F011A6">
      <w:pPr>
        <w:rPr>
          <w:szCs w:val="26"/>
        </w:rPr>
      </w:pPr>
      <w:r>
        <w:t xml:space="preserve">Sau khi tạo xong, giao diện của DevExpress sẽ hiện ra. Tại giao diện này, sẽ có nhiều lựa chọn tạo giao diện. Chọn Blank Application nếu muốn tự tạo giao diện </w:t>
      </w:r>
      <w:r w:rsidR="008561AA">
        <w:t xml:space="preserve">trống </w:t>
      </w:r>
      <w:r>
        <w:t>hoặc có thể chọn các tùy chọn giao diện có sẵn bên dưới để bắt đầu.</w:t>
      </w:r>
    </w:p>
    <w:p w:rsidR="00156ECE" w:rsidRDefault="00F011A6" w:rsidP="007E3C55">
      <w:pPr>
        <w:pStyle w:val="image"/>
      </w:pPr>
      <w:r>
        <w:rPr>
          <w:noProof/>
        </w:rPr>
        <w:drawing>
          <wp:inline distT="114300" distB="114300" distL="114300" distR="114300" wp14:anchorId="095EDAB2" wp14:editId="16F895E4">
            <wp:extent cx="5761990" cy="3108960"/>
            <wp:effectExtent l="0" t="0" r="0" b="0"/>
            <wp:docPr id="11"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14"/>
                    <a:srcRect/>
                    <a:stretch>
                      <a:fillRect/>
                    </a:stretch>
                  </pic:blipFill>
                  <pic:spPr>
                    <a:xfrm>
                      <a:off x="0" y="0"/>
                      <a:ext cx="5784494" cy="3121102"/>
                    </a:xfrm>
                    <a:prstGeom prst="rect">
                      <a:avLst/>
                    </a:prstGeom>
                    <a:ln/>
                  </pic:spPr>
                </pic:pic>
              </a:graphicData>
            </a:graphic>
          </wp:inline>
        </w:drawing>
      </w:r>
    </w:p>
    <w:p w:rsidR="0007559A" w:rsidRPr="00156ECE" w:rsidRDefault="00156ECE" w:rsidP="00156ECE">
      <w:pPr>
        <w:pStyle w:val="Caption"/>
        <w:jc w:val="center"/>
      </w:pPr>
      <w:bookmarkStart w:id="41" w:name="_Toc524781040"/>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7</w:t>
      </w:r>
      <w:r w:rsidR="008F4AE7">
        <w:rPr>
          <w:noProof/>
        </w:rPr>
        <w:fldChar w:fldCharType="end"/>
      </w:r>
      <w:r w:rsidRPr="00C72091">
        <w:t>: Giao diện chọn template</w:t>
      </w:r>
      <w:bookmarkEnd w:id="41"/>
    </w:p>
    <w:p w:rsidR="0007559A" w:rsidRDefault="00F011A6">
      <w:pPr>
        <w:rPr>
          <w:szCs w:val="26"/>
        </w:rPr>
      </w:pPr>
      <w:r>
        <w:lastRenderedPageBreak/>
        <w:t>Nếu chọn giao diện có sẵn, một giao diện thiết kế sẽ được tạo sẵn cho người sử dụng kèm với một Toolbox bao gồm các Controls của WinForm và DevExpress. Một tab với đuôi file .cs được tạo ra để lập trình điều khiển và xử lý cho giao diện vừa tạo. Tab này sẽ tự động tạo ra các hàm tương ứng với các Controls đã thêm vào phía giao diện.</w:t>
      </w:r>
    </w:p>
    <w:p w:rsidR="00156ECE" w:rsidRDefault="00F011A6" w:rsidP="007E3C55">
      <w:pPr>
        <w:pStyle w:val="image"/>
      </w:pPr>
      <w:r>
        <w:rPr>
          <w:noProof/>
        </w:rPr>
        <w:drawing>
          <wp:inline distT="114300" distB="114300" distL="114300" distR="114300" wp14:anchorId="599AFA48" wp14:editId="29808DAD">
            <wp:extent cx="5761019" cy="2775006"/>
            <wp:effectExtent l="0" t="0" r="0" b="6350"/>
            <wp:docPr id="20"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15"/>
                    <a:srcRect/>
                    <a:stretch>
                      <a:fillRect/>
                    </a:stretch>
                  </pic:blipFill>
                  <pic:spPr>
                    <a:xfrm>
                      <a:off x="0" y="0"/>
                      <a:ext cx="5772710" cy="2780637"/>
                    </a:xfrm>
                    <a:prstGeom prst="rect">
                      <a:avLst/>
                    </a:prstGeom>
                    <a:ln/>
                  </pic:spPr>
                </pic:pic>
              </a:graphicData>
            </a:graphic>
          </wp:inline>
        </w:drawing>
      </w:r>
    </w:p>
    <w:p w:rsidR="0007559A" w:rsidRPr="00156ECE" w:rsidRDefault="00156ECE" w:rsidP="00156ECE">
      <w:pPr>
        <w:pStyle w:val="Caption"/>
        <w:jc w:val="center"/>
        <w:rPr>
          <w:i w:val="0"/>
          <w:szCs w:val="26"/>
        </w:rPr>
      </w:pPr>
      <w:bookmarkStart w:id="42" w:name="_Toc524781041"/>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8</w:t>
      </w:r>
      <w:r w:rsidR="008F4AE7">
        <w:rPr>
          <w:noProof/>
        </w:rPr>
        <w:fldChar w:fldCharType="end"/>
      </w:r>
      <w:r w:rsidRPr="00D51948">
        <w:t>: Giao diện thiết kế giao diện của DevExpress trên Visual Studio</w:t>
      </w:r>
      <w:bookmarkEnd w:id="42"/>
    </w:p>
    <w:p w:rsidR="0007559A" w:rsidRDefault="00F011A6">
      <w:pPr>
        <w:rPr>
          <w:szCs w:val="26"/>
        </w:rPr>
      </w:pPr>
      <w:r>
        <w:t>Tại tab lập trình cho giao diện, một class được tạo ra tương ứng với giao diện vừa tạo kế thừa từ một class của DevExpress. Các Controls được tạo bên phía giao diện sẽ được tạo ở trong class này.</w:t>
      </w:r>
    </w:p>
    <w:p w:rsidR="00156ECE" w:rsidRDefault="00F011A6" w:rsidP="007E3C55">
      <w:pPr>
        <w:pStyle w:val="image"/>
      </w:pPr>
      <w:r>
        <w:rPr>
          <w:noProof/>
        </w:rPr>
        <w:drawing>
          <wp:inline distT="114300" distB="114300" distL="114300" distR="114300" wp14:anchorId="43C7E071" wp14:editId="65FA2A89">
            <wp:extent cx="5762522" cy="2838616"/>
            <wp:effectExtent l="0" t="0" r="0" b="0"/>
            <wp:docPr id="7"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6"/>
                    <a:srcRect/>
                    <a:stretch>
                      <a:fillRect/>
                    </a:stretch>
                  </pic:blipFill>
                  <pic:spPr>
                    <a:xfrm>
                      <a:off x="0" y="0"/>
                      <a:ext cx="5768934" cy="2841774"/>
                    </a:xfrm>
                    <a:prstGeom prst="rect">
                      <a:avLst/>
                    </a:prstGeom>
                    <a:ln/>
                  </pic:spPr>
                </pic:pic>
              </a:graphicData>
            </a:graphic>
          </wp:inline>
        </w:drawing>
      </w:r>
    </w:p>
    <w:p w:rsidR="0007559A" w:rsidRDefault="00156ECE" w:rsidP="00156ECE">
      <w:pPr>
        <w:pStyle w:val="Caption"/>
        <w:jc w:val="center"/>
      </w:pPr>
      <w:bookmarkStart w:id="43" w:name="_Toc524781042"/>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9</w:t>
      </w:r>
      <w:r w:rsidR="008F4AE7">
        <w:rPr>
          <w:noProof/>
        </w:rPr>
        <w:fldChar w:fldCharType="end"/>
      </w:r>
      <w:r w:rsidRPr="00F03F73">
        <w:t>: Giao diện lập trình của Visual Studio</w:t>
      </w:r>
      <w:bookmarkStart w:id="44" w:name="_r3fszdtrko66" w:colFirst="0" w:colLast="0"/>
      <w:bookmarkEnd w:id="43"/>
      <w:bookmarkEnd w:id="44"/>
    </w:p>
    <w:p w:rsidR="00F91CB7" w:rsidRPr="00F91CB7" w:rsidRDefault="00F91CB7" w:rsidP="00237376">
      <w:pPr>
        <w:pStyle w:val="ListParagraph"/>
        <w:keepNext/>
        <w:numPr>
          <w:ilvl w:val="2"/>
          <w:numId w:val="1"/>
        </w:numPr>
        <w:contextualSpacing w:val="0"/>
        <w:outlineLvl w:val="1"/>
        <w:rPr>
          <w:rFonts w:eastAsia="Calibri" w:cs="Calibri"/>
          <w:b/>
          <w:vanish/>
          <w:sz w:val="32"/>
          <w:szCs w:val="28"/>
        </w:rPr>
      </w:pPr>
      <w:bookmarkStart w:id="45" w:name="_Toc516967599"/>
      <w:bookmarkStart w:id="46" w:name="_Toc517018031"/>
      <w:bookmarkStart w:id="47" w:name="_Toc517018495"/>
      <w:bookmarkStart w:id="48" w:name="_Toc517020289"/>
      <w:bookmarkStart w:id="49" w:name="_Toc517047436"/>
      <w:bookmarkStart w:id="50" w:name="_Toc524781135"/>
      <w:bookmarkEnd w:id="45"/>
      <w:bookmarkEnd w:id="46"/>
      <w:bookmarkEnd w:id="47"/>
      <w:bookmarkEnd w:id="48"/>
      <w:bookmarkEnd w:id="49"/>
      <w:bookmarkEnd w:id="50"/>
    </w:p>
    <w:p w:rsidR="00F91CB7" w:rsidRPr="00F91CB7" w:rsidRDefault="00F91CB7" w:rsidP="00237376">
      <w:pPr>
        <w:pStyle w:val="ListParagraph"/>
        <w:keepNext/>
        <w:numPr>
          <w:ilvl w:val="2"/>
          <w:numId w:val="1"/>
        </w:numPr>
        <w:contextualSpacing w:val="0"/>
        <w:outlineLvl w:val="1"/>
        <w:rPr>
          <w:rFonts w:eastAsia="Calibri" w:cs="Calibri"/>
          <w:b/>
          <w:vanish/>
          <w:sz w:val="32"/>
          <w:szCs w:val="28"/>
        </w:rPr>
      </w:pPr>
      <w:bookmarkStart w:id="51" w:name="_Toc516967600"/>
      <w:bookmarkStart w:id="52" w:name="_Toc517018032"/>
      <w:bookmarkStart w:id="53" w:name="_Toc517018496"/>
      <w:bookmarkStart w:id="54" w:name="_Toc517020290"/>
      <w:bookmarkStart w:id="55" w:name="_Toc517047437"/>
      <w:bookmarkStart w:id="56" w:name="_Toc524781136"/>
      <w:bookmarkEnd w:id="51"/>
      <w:bookmarkEnd w:id="52"/>
      <w:bookmarkEnd w:id="53"/>
      <w:bookmarkEnd w:id="54"/>
      <w:bookmarkEnd w:id="55"/>
      <w:bookmarkEnd w:id="56"/>
    </w:p>
    <w:p w:rsidR="00F91CB7" w:rsidRPr="00F91CB7" w:rsidRDefault="00F91CB7" w:rsidP="00237376">
      <w:pPr>
        <w:pStyle w:val="ListParagraph"/>
        <w:keepNext/>
        <w:numPr>
          <w:ilvl w:val="2"/>
          <w:numId w:val="1"/>
        </w:numPr>
        <w:contextualSpacing w:val="0"/>
        <w:outlineLvl w:val="1"/>
        <w:rPr>
          <w:rFonts w:eastAsia="Calibri" w:cs="Calibri"/>
          <w:b/>
          <w:vanish/>
          <w:sz w:val="32"/>
          <w:szCs w:val="28"/>
        </w:rPr>
      </w:pPr>
      <w:bookmarkStart w:id="57" w:name="_Toc516967601"/>
      <w:bookmarkStart w:id="58" w:name="_Toc517018033"/>
      <w:bookmarkStart w:id="59" w:name="_Toc517018497"/>
      <w:bookmarkStart w:id="60" w:name="_Toc517020291"/>
      <w:bookmarkStart w:id="61" w:name="_Toc517047438"/>
      <w:bookmarkStart w:id="62" w:name="_Toc524781137"/>
      <w:bookmarkEnd w:id="57"/>
      <w:bookmarkEnd w:id="58"/>
      <w:bookmarkEnd w:id="59"/>
      <w:bookmarkEnd w:id="60"/>
      <w:bookmarkEnd w:id="61"/>
      <w:bookmarkEnd w:id="62"/>
    </w:p>
    <w:p w:rsidR="00F91CB7" w:rsidRPr="00F91CB7" w:rsidRDefault="00F91CB7" w:rsidP="00237376">
      <w:pPr>
        <w:pStyle w:val="ListParagraph"/>
        <w:keepNext/>
        <w:numPr>
          <w:ilvl w:val="2"/>
          <w:numId w:val="1"/>
        </w:numPr>
        <w:contextualSpacing w:val="0"/>
        <w:outlineLvl w:val="1"/>
        <w:rPr>
          <w:rFonts w:eastAsia="Calibri" w:cs="Calibri"/>
          <w:b/>
          <w:vanish/>
          <w:sz w:val="32"/>
          <w:szCs w:val="28"/>
        </w:rPr>
      </w:pPr>
      <w:bookmarkStart w:id="63" w:name="_Toc516967602"/>
      <w:bookmarkStart w:id="64" w:name="_Toc517018034"/>
      <w:bookmarkStart w:id="65" w:name="_Toc517018498"/>
      <w:bookmarkStart w:id="66" w:name="_Toc517020292"/>
      <w:bookmarkStart w:id="67" w:name="_Toc517047439"/>
      <w:bookmarkStart w:id="68" w:name="_Toc524781138"/>
      <w:bookmarkEnd w:id="63"/>
      <w:bookmarkEnd w:id="64"/>
      <w:bookmarkEnd w:id="65"/>
      <w:bookmarkEnd w:id="66"/>
      <w:bookmarkEnd w:id="67"/>
      <w:bookmarkEnd w:id="68"/>
    </w:p>
    <w:p w:rsidR="00502874" w:rsidRDefault="00176406" w:rsidP="007C4C92">
      <w:pPr>
        <w:pStyle w:val="Heading4"/>
      </w:pPr>
      <w:r>
        <w:t>Các Toolbox được sử dụng trong phần mềm</w:t>
      </w:r>
    </w:p>
    <w:p w:rsidR="000F7166" w:rsidRDefault="000F7166" w:rsidP="000F7166">
      <w:pPr>
        <w:pStyle w:val="NoSpacing"/>
        <w:rPr>
          <w:lang w:val="en-US"/>
        </w:rPr>
      </w:pPr>
      <w:r w:rsidRPr="006904FC">
        <w:rPr>
          <w:b/>
          <w:lang w:val="en-US"/>
        </w:rPr>
        <w:t>Tabcontrol:</w:t>
      </w:r>
      <w:r w:rsidR="00ED4C85">
        <w:rPr>
          <w:lang w:val="en-US"/>
        </w:rPr>
        <w:t xml:space="preserve"> </w:t>
      </w:r>
      <w:r w:rsidR="00C71296">
        <w:rPr>
          <w:lang w:val="en-US"/>
        </w:rPr>
        <w:t>quản lý và hiển thị cho người dùng một tập hợp các tab có liên quan, có thể chưa các điều khiển và thành phần</w:t>
      </w:r>
      <w:r w:rsidR="00CD57CC">
        <w:rPr>
          <w:lang w:val="en-US"/>
        </w:rPr>
        <w:t>.</w:t>
      </w:r>
    </w:p>
    <w:p w:rsidR="00C71296" w:rsidRDefault="00B430E2" w:rsidP="00C71296">
      <w:pPr>
        <w:pStyle w:val="NoSpacing"/>
        <w:rPr>
          <w:lang w:val="en-US"/>
        </w:rPr>
      </w:pPr>
      <w:r w:rsidRPr="006904FC">
        <w:rPr>
          <w:b/>
          <w:lang w:val="en-US"/>
        </w:rPr>
        <w:t>Ribbon Control:</w:t>
      </w:r>
      <w:r>
        <w:rPr>
          <w:lang w:val="en-US"/>
        </w:rPr>
        <w:t xml:space="preserve"> </w:t>
      </w:r>
      <w:r w:rsidR="00CD57CC">
        <w:rPr>
          <w:lang w:val="en-US"/>
        </w:rPr>
        <w:t>Hiể</w:t>
      </w:r>
      <w:r>
        <w:rPr>
          <w:lang w:val="en-US"/>
        </w:rPr>
        <w:t>n thị các lệnh khác nha</w:t>
      </w:r>
      <w:r w:rsidR="00CD57CC">
        <w:rPr>
          <w:lang w:val="en-US"/>
        </w:rPr>
        <w:t>u (các nút, trình chỉnh sửa, thử viện) bằng các phân loại chúng thành các trang tab và nhóm trang.</w:t>
      </w:r>
    </w:p>
    <w:p w:rsidR="00D958BD" w:rsidRDefault="00B430E2" w:rsidP="00D958BD">
      <w:pPr>
        <w:pStyle w:val="NoSpacing"/>
        <w:rPr>
          <w:lang w:val="en-US"/>
        </w:rPr>
      </w:pPr>
      <w:r w:rsidRPr="006904FC">
        <w:rPr>
          <w:b/>
          <w:lang w:val="en-US"/>
        </w:rPr>
        <w:t>Textbox:</w:t>
      </w:r>
      <w:r>
        <w:rPr>
          <w:lang w:val="en-US"/>
        </w:rPr>
        <w:t xml:space="preserve"> </w:t>
      </w:r>
      <w:r w:rsidR="00D958BD">
        <w:rPr>
          <w:lang w:val="en-US"/>
        </w:rPr>
        <w:t>Cho phép người dùng nhập văn bản và cung cấp chức năng chỉnh sửa ký tự</w:t>
      </w:r>
      <w:r>
        <w:rPr>
          <w:lang w:val="en-US"/>
        </w:rPr>
        <w:t>.</w:t>
      </w:r>
    </w:p>
    <w:p w:rsidR="00B430E2" w:rsidRDefault="00B430E2" w:rsidP="00B430E2">
      <w:pPr>
        <w:pStyle w:val="NoSpacing"/>
      </w:pPr>
      <w:r w:rsidRPr="006904FC">
        <w:rPr>
          <w:b/>
        </w:rPr>
        <w:t>Label:</w:t>
      </w:r>
      <w:r>
        <w:t xml:space="preserve"> nhãn dán, mô tả cho các điều khiển khác.</w:t>
      </w:r>
    </w:p>
    <w:p w:rsidR="00B430E2" w:rsidRDefault="00302752" w:rsidP="00F55473">
      <w:pPr>
        <w:pStyle w:val="NoSpacing"/>
      </w:pPr>
      <w:r w:rsidRPr="006904FC">
        <w:rPr>
          <w:b/>
        </w:rPr>
        <w:t>Combobox:</w:t>
      </w:r>
      <w:r>
        <w:t xml:space="preserve"> hiển thị hộp văn bản có</w:t>
      </w:r>
      <w:r w:rsidR="00F55473">
        <w:t xml:space="preserve"> thể chỉnh sửa với danh sách có các giá trị bên trong.</w:t>
      </w:r>
    </w:p>
    <w:p w:rsidR="00F55473" w:rsidRDefault="00D63B57" w:rsidP="00F55473">
      <w:pPr>
        <w:pStyle w:val="NoSpacing"/>
        <w:rPr>
          <w:lang w:val="en-US"/>
        </w:rPr>
      </w:pPr>
      <w:r w:rsidRPr="006904FC">
        <w:rPr>
          <w:b/>
          <w:lang w:val="en-US"/>
        </w:rPr>
        <w:t>Button:</w:t>
      </w:r>
      <w:r w:rsidR="008B4269">
        <w:rPr>
          <w:lang w:val="en-US"/>
        </w:rPr>
        <w:t xml:space="preserve"> tạo sự kiệ</w:t>
      </w:r>
      <w:r>
        <w:rPr>
          <w:lang w:val="en-US"/>
        </w:rPr>
        <w:t>n</w:t>
      </w:r>
      <w:r w:rsidR="008B4269">
        <w:rPr>
          <w:lang w:val="en-US"/>
        </w:rPr>
        <w:t xml:space="preserve"> khi người dùng </w:t>
      </w:r>
      <w:r w:rsidR="00A134DE">
        <w:rPr>
          <w:lang w:val="en-US"/>
        </w:rPr>
        <w:t>nhấn</w:t>
      </w:r>
      <w:r w:rsidR="008B4269">
        <w:rPr>
          <w:lang w:val="en-US"/>
        </w:rPr>
        <w:t xml:space="preserve"> vào button</w:t>
      </w:r>
      <w:r>
        <w:rPr>
          <w:lang w:val="en-US"/>
        </w:rPr>
        <w:t xml:space="preserve"> đó.</w:t>
      </w:r>
    </w:p>
    <w:p w:rsidR="008B4269" w:rsidRDefault="008B4269" w:rsidP="00DE4A92">
      <w:pPr>
        <w:pStyle w:val="NoSpacing"/>
      </w:pPr>
      <w:r w:rsidRPr="006904FC">
        <w:rPr>
          <w:b/>
        </w:rPr>
        <w:t>Gridcontrol:</w:t>
      </w:r>
      <w:r>
        <w:t xml:space="preserve"> điều khiển dữ liệu hiển thị trong </w:t>
      </w:r>
      <w:r w:rsidR="0006048C">
        <w:t xml:space="preserve">gridview, cho phép chỉnh sửa dữ liệu, cung cấp tính năng lọc, phân loại, nhóm </w:t>
      </w:r>
      <w:r w:rsidR="00DE4A92">
        <w:t xml:space="preserve">cột </w:t>
      </w:r>
      <w:r w:rsidR="0006048C">
        <w:t>và tóm tắt.</w:t>
      </w:r>
    </w:p>
    <w:p w:rsidR="00DE4A92" w:rsidRDefault="00DE4A92" w:rsidP="00CF1F1B">
      <w:pPr>
        <w:pStyle w:val="NoSpacing"/>
      </w:pPr>
      <w:r w:rsidRPr="006904FC">
        <w:rPr>
          <w:b/>
        </w:rPr>
        <w:t>PictureBox:</w:t>
      </w:r>
      <w:r w:rsidR="00CF1F1B">
        <w:t xml:space="preserve"> Hiển thị hình ảnh.</w:t>
      </w:r>
    </w:p>
    <w:p w:rsidR="00151C35" w:rsidRDefault="00575FC1" w:rsidP="00575FC1">
      <w:pPr>
        <w:pStyle w:val="NoSpacing"/>
      </w:pPr>
      <w:r w:rsidRPr="006904FC">
        <w:rPr>
          <w:b/>
        </w:rPr>
        <w:t>DocumentViewer:</w:t>
      </w:r>
      <w:r>
        <w:t xml:space="preserve"> </w:t>
      </w:r>
      <w:r w:rsidR="00151C35">
        <w:t>Điều khiển để xem trước, in và xuất tài liệu được tạo dưa trên báo cáo</w:t>
      </w:r>
      <w:r>
        <w:t xml:space="preserve"> của người dùng và liên kết in.</w:t>
      </w:r>
    </w:p>
    <w:p w:rsidR="00BA7F8D" w:rsidRDefault="00BA7F8D" w:rsidP="00BA7F8D">
      <w:pPr>
        <w:pStyle w:val="Heading2"/>
      </w:pPr>
      <w:bookmarkStart w:id="69" w:name="_Toc524781139"/>
      <w:r>
        <w:t>Các thuật ngữ được sử dụng</w:t>
      </w:r>
      <w:bookmarkEnd w:id="69"/>
    </w:p>
    <w:p w:rsidR="00BA7F8D" w:rsidRDefault="00BA7F8D" w:rsidP="00BA7F8D">
      <w:r w:rsidRPr="00BA7F8D">
        <w:rPr>
          <w:b/>
        </w:rPr>
        <w:t>Form</w:t>
      </w:r>
      <w:r w:rsidRPr="00FF66C5">
        <w:rPr>
          <w:b/>
        </w:rPr>
        <w:t>:</w:t>
      </w:r>
      <w:r>
        <w:t xml:space="preserve"> Giao diện người dùng</w:t>
      </w:r>
      <w:r w:rsidR="0051257A">
        <w:t>.</w:t>
      </w:r>
    </w:p>
    <w:p w:rsidR="00FF66C5" w:rsidRDefault="00FF66C5" w:rsidP="00BA7F8D">
      <w:r w:rsidRPr="00FF66C5">
        <w:rPr>
          <w:b/>
        </w:rPr>
        <w:t>Refresh</w:t>
      </w:r>
      <w:r w:rsidR="00EC705F">
        <w:rPr>
          <w:b/>
        </w:rPr>
        <w:t xml:space="preserve"> giao diện</w:t>
      </w:r>
      <w:r w:rsidRPr="00FF66C5">
        <w:rPr>
          <w:b/>
        </w:rPr>
        <w:t>:</w:t>
      </w:r>
      <w:r>
        <w:t xml:space="preserve"> làm mới </w:t>
      </w:r>
      <w:r w:rsidR="00EC705F">
        <w:t>giao diện người dùng</w:t>
      </w:r>
      <w:r w:rsidR="0051257A">
        <w:t>.</w:t>
      </w:r>
    </w:p>
    <w:p w:rsidR="0051257A" w:rsidRPr="0051257A" w:rsidRDefault="0051257A" w:rsidP="00BA7F8D">
      <w:r w:rsidRPr="0051257A">
        <w:rPr>
          <w:b/>
        </w:rPr>
        <w:t>Admin:</w:t>
      </w:r>
      <w:r>
        <w:rPr>
          <w:b/>
        </w:rPr>
        <w:t xml:space="preserve"> </w:t>
      </w:r>
      <w:r>
        <w:t>người quản trị phầm mềm.</w:t>
      </w:r>
    </w:p>
    <w:p w:rsidR="006808E2" w:rsidRDefault="006808E2">
      <w:pPr>
        <w:spacing w:after="200"/>
        <w:ind w:firstLine="0"/>
        <w:jc w:val="left"/>
        <w:rPr>
          <w:b/>
          <w:sz w:val="36"/>
          <w:szCs w:val="36"/>
        </w:rPr>
      </w:pPr>
      <w:r>
        <w:br w:type="page"/>
      </w:r>
    </w:p>
    <w:p w:rsidR="0007559A" w:rsidRPr="00C468BF" w:rsidRDefault="00F011A6" w:rsidP="00BD0748">
      <w:pPr>
        <w:pStyle w:val="Heading1"/>
      </w:pPr>
      <w:bookmarkStart w:id="70" w:name="_Toc524781140"/>
      <w:r w:rsidRPr="00C468BF">
        <w:lastRenderedPageBreak/>
        <w:t xml:space="preserve">CHƯƠNG 3: XÂY DỰNG ỨNG DỤNG </w:t>
      </w:r>
      <w:r w:rsidR="00273AF8">
        <w:t>QUẢN LÝ</w:t>
      </w:r>
      <w:r w:rsidRPr="00C468BF">
        <w:t xml:space="preserve"> PHÒNG KHÁM NHI</w:t>
      </w:r>
      <w:bookmarkEnd w:id="70"/>
    </w:p>
    <w:p w:rsidR="0007559A" w:rsidRPr="00690C22" w:rsidRDefault="00F91CB7" w:rsidP="00F91CB7">
      <w:r>
        <w:t>M</w:t>
      </w:r>
      <w:r w:rsidRPr="00690C22">
        <w:t>ô tả hệ thống</w:t>
      </w:r>
      <w:r w:rsidR="006904FC">
        <w:t>:</w:t>
      </w:r>
    </w:p>
    <w:p w:rsidR="0007559A" w:rsidRPr="0009103C" w:rsidRDefault="00F011A6" w:rsidP="00AA6876">
      <w:pPr>
        <w:pStyle w:val="Heading2"/>
        <w:numPr>
          <w:ilvl w:val="1"/>
          <w:numId w:val="19"/>
        </w:numPr>
      </w:pPr>
      <w:bookmarkStart w:id="71" w:name="_Toc524781141"/>
      <w:r w:rsidRPr="0009103C">
        <w:t>Phạm vi, đối tượng và mục đích của hệ thống</w:t>
      </w:r>
      <w:bookmarkEnd w:id="71"/>
    </w:p>
    <w:p w:rsidR="0007559A" w:rsidRDefault="00F011A6" w:rsidP="005B47D0">
      <w:r>
        <w:rPr>
          <w:b/>
        </w:rPr>
        <w:t>Đối tượng sử dụng phần mềm:</w:t>
      </w:r>
      <w:r>
        <w:t xml:space="preserve"> dành cho tất cả nhân viên trong </w:t>
      </w:r>
      <w:r w:rsidR="00F13FE9">
        <w:t xml:space="preserve">phòng khám </w:t>
      </w:r>
      <w:r>
        <w:t>được cấp username và password để đăng nhập vào hệ thống.</w:t>
      </w:r>
    </w:p>
    <w:p w:rsidR="0007559A" w:rsidRDefault="00F011A6" w:rsidP="005B47D0">
      <w:r>
        <w:rPr>
          <w:b/>
        </w:rPr>
        <w:t>Mục đích:</w:t>
      </w:r>
      <w:r>
        <w:t xml:space="preserve"> giúp cho công việc </w:t>
      </w:r>
      <w:r w:rsidR="00273AF8">
        <w:t>quản lý</w:t>
      </w:r>
      <w:r>
        <w:t xml:space="preserve"> phòng</w:t>
      </w:r>
      <w:r w:rsidR="00F13FE9">
        <w:t xml:space="preserve"> khám dễ dàng và thuận tiện, phù hợp với yêu cầu đa người dùng trong phòng khám.</w:t>
      </w:r>
    </w:p>
    <w:p w:rsidR="0007559A" w:rsidRDefault="00F011A6" w:rsidP="005B47D0">
      <w:bookmarkStart w:id="72" w:name="_35nkun2" w:colFirst="0" w:colLast="0"/>
      <w:bookmarkEnd w:id="72"/>
      <w:r>
        <w:rPr>
          <w:b/>
        </w:rPr>
        <w:t>Phạm vi ứng dụng:</w:t>
      </w:r>
      <w:r>
        <w:t xml:space="preserve"> Ứng dụng được sử dụng nội bộ trong phòng khám.</w:t>
      </w:r>
    </w:p>
    <w:p w:rsidR="00EF26AC" w:rsidRDefault="00EF26AC" w:rsidP="00EF26AC">
      <w:pPr>
        <w:pStyle w:val="Heading2"/>
      </w:pPr>
      <w:bookmarkStart w:id="73" w:name="_Toc524781142"/>
      <w:r>
        <w:t>Mô hình mô tả hệ thống</w:t>
      </w:r>
      <w:bookmarkEnd w:id="73"/>
    </w:p>
    <w:p w:rsidR="00EF26AC" w:rsidRPr="00EF26AC" w:rsidRDefault="00EF26AC" w:rsidP="00EF26AC"/>
    <w:p w:rsidR="0007559A" w:rsidRPr="0009103C" w:rsidRDefault="00F011A6" w:rsidP="00AA6876">
      <w:pPr>
        <w:pStyle w:val="Heading2"/>
      </w:pPr>
      <w:bookmarkStart w:id="74" w:name="_Toc524781143"/>
      <w:r w:rsidRPr="0009103C">
        <w:t>Các chức năng của hệ thống</w:t>
      </w:r>
      <w:bookmarkEnd w:id="74"/>
    </w:p>
    <w:p w:rsidR="0007559A" w:rsidRPr="00E77E3D" w:rsidRDefault="00F011A6" w:rsidP="007C4C92">
      <w:pPr>
        <w:pStyle w:val="Heading3"/>
      </w:pPr>
      <w:bookmarkStart w:id="75" w:name="_Toc524781144"/>
      <w:r w:rsidRPr="00E77E3D">
        <w:t>Chức năng chung</w:t>
      </w:r>
      <w:bookmarkEnd w:id="75"/>
    </w:p>
    <w:p w:rsidR="0007559A" w:rsidRDefault="00F011A6" w:rsidP="005B47D0">
      <w:r w:rsidRPr="00647E1E">
        <w:rPr>
          <w:b/>
        </w:rPr>
        <w:t>Đăng nhập</w:t>
      </w:r>
      <w:r w:rsidR="00FF1444">
        <w:t xml:space="preserve">: </w:t>
      </w:r>
      <w:r>
        <w:t xml:space="preserve">người dùng </w:t>
      </w:r>
      <w:r w:rsidR="00E976F7">
        <w:t xml:space="preserve">đăng nhập </w:t>
      </w:r>
      <w:r>
        <w:t xml:space="preserve">cho từng giao diện khác nhau, mỗi giao diện sẽ có các chức năng riêng biệt tương ứng với vị trí công việc </w:t>
      </w:r>
      <w:r w:rsidR="00FF1444">
        <w:t xml:space="preserve">riêng </w:t>
      </w:r>
      <w:r>
        <w:t xml:space="preserve">của </w:t>
      </w:r>
      <w:r w:rsidR="00E976F7">
        <w:t>người dùng</w:t>
      </w:r>
      <w:r>
        <w:t xml:space="preserve"> đó.</w:t>
      </w:r>
    </w:p>
    <w:p w:rsidR="007F637E" w:rsidRDefault="003905E3" w:rsidP="0086743B">
      <w:r>
        <w:rPr>
          <w:b/>
        </w:rPr>
        <w:t>Tự động cập nhật</w:t>
      </w:r>
      <w:r w:rsidR="007F637E" w:rsidRPr="000B7B81">
        <w:rPr>
          <w:b/>
        </w:rPr>
        <w:t xml:space="preserve"> danh sách:</w:t>
      </w:r>
      <w:r w:rsidR="007F637E">
        <w:t xml:space="preserve"> chức năng được chạy ẩn dưới chương trình </w:t>
      </w:r>
      <w:r w:rsidR="00BF488C">
        <w:t xml:space="preserve">sau 30s/lần </w:t>
      </w:r>
      <w:r w:rsidR="007F637E">
        <w:t xml:space="preserve">và tự động </w:t>
      </w:r>
      <w:r>
        <w:t>cập nhật</w:t>
      </w:r>
      <w:r w:rsidR="007F637E">
        <w:t xml:space="preserve"> danh sách</w:t>
      </w:r>
      <w:r w:rsidR="00973B29">
        <w:t xml:space="preserve"> </w:t>
      </w:r>
      <w:r w:rsidR="00575317">
        <w:t>cho</w:t>
      </w:r>
      <w:r w:rsidR="00973B29">
        <w:t xml:space="preserve"> các </w:t>
      </w:r>
      <w:r w:rsidR="00575317">
        <w:t>giao diện</w:t>
      </w:r>
      <w:r w:rsidR="00593C4E">
        <w:rPr>
          <w:lang w:val="vi-VN"/>
        </w:rPr>
        <w:t xml:space="preserve"> </w:t>
      </w:r>
      <w:r w:rsidR="00593C4E">
        <w:t>nhân viên</w:t>
      </w:r>
      <w:r w:rsidR="00973B29">
        <w:t xml:space="preserve"> Điều dưỡng, Bác sĩ, </w:t>
      </w:r>
      <w:r w:rsidR="00593C4E">
        <w:t>nhân viên Thu n</w:t>
      </w:r>
      <w:r w:rsidR="00BF488C">
        <w:t>gân,</w:t>
      </w:r>
      <w:r w:rsidR="000B7B81">
        <w:t xml:space="preserve"> </w:t>
      </w:r>
      <w:r w:rsidR="00593C4E">
        <w:t xml:space="preserve">nhân viên </w:t>
      </w:r>
      <w:r w:rsidR="000B7B81">
        <w:t>Giao thuốc.</w:t>
      </w:r>
    </w:p>
    <w:p w:rsidR="002A1970" w:rsidRDefault="005A2CC0" w:rsidP="002A1970">
      <w:pPr>
        <w:pStyle w:val="image"/>
        <w:keepNext/>
      </w:pPr>
      <w: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1.45pt;height:227.15pt">
            <v:imagedata r:id="rId17" o:title="chucnangrefresh"/>
          </v:shape>
        </w:pict>
      </w:r>
    </w:p>
    <w:p w:rsidR="000074E7" w:rsidRDefault="002A1970" w:rsidP="002A1970">
      <w:pPr>
        <w:pStyle w:val="Caption"/>
        <w:jc w:val="center"/>
      </w:pPr>
      <w:bookmarkStart w:id="76" w:name="_Toc524781043"/>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10</w:t>
      </w:r>
      <w:r w:rsidR="008F4AE7">
        <w:rPr>
          <w:noProof/>
        </w:rPr>
        <w:fldChar w:fldCharType="end"/>
      </w:r>
      <w:r>
        <w:t xml:space="preserve">: </w:t>
      </w:r>
      <w:r w:rsidR="00471075">
        <w:t>C</w:t>
      </w:r>
      <w:r>
        <w:t>hức năng Tự động cập nhật danh sách</w:t>
      </w:r>
      <w:r w:rsidR="00A67F57">
        <w:t xml:space="preserve"> cho Giao diện Admin</w:t>
      </w:r>
      <w:bookmarkEnd w:id="76"/>
    </w:p>
    <w:p w:rsidR="002A1970" w:rsidRDefault="00D008CC" w:rsidP="002A1970">
      <w:r w:rsidRPr="00D008CC">
        <w:rPr>
          <w:b/>
        </w:rPr>
        <w:t xml:space="preserve">Ngăn người dùng để trống các textbox: </w:t>
      </w:r>
      <w:r>
        <w:t>chức năng kiểm tra các text box có trong form hoặc label, nếu người dùng để trống 1 textbox, chương trình sẽ hiện thông báo yêu cầu nhập đủ.</w:t>
      </w:r>
    </w:p>
    <w:p w:rsidR="00D008CC" w:rsidRDefault="005A2CC0" w:rsidP="00D008CC">
      <w:pPr>
        <w:pStyle w:val="image"/>
        <w:keepNext/>
      </w:pPr>
      <w:r>
        <w:lastRenderedPageBreak/>
        <w:pict>
          <v:shape id="_x0000_i1026" type="#_x0000_t75" style="width:398.55pt;height:424.3pt">
            <v:imagedata r:id="rId18" o:title="checknull"/>
          </v:shape>
        </w:pict>
      </w:r>
    </w:p>
    <w:p w:rsidR="00D008CC" w:rsidRDefault="00D008CC" w:rsidP="00D008CC">
      <w:pPr>
        <w:pStyle w:val="Caption"/>
        <w:jc w:val="center"/>
      </w:pPr>
      <w:bookmarkStart w:id="77" w:name="_Toc524781044"/>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11</w:t>
      </w:r>
      <w:r w:rsidR="008F4AE7">
        <w:rPr>
          <w:noProof/>
        </w:rPr>
        <w:fldChar w:fldCharType="end"/>
      </w:r>
      <w:r w:rsidR="00471075">
        <w:t>: C</w:t>
      </w:r>
      <w:r>
        <w:t>hức năng ngăn người dùng để trống textbox</w:t>
      </w:r>
      <w:bookmarkEnd w:id="77"/>
    </w:p>
    <w:p w:rsidR="00D008CC" w:rsidRDefault="005B044B" w:rsidP="005B044B">
      <w:r w:rsidRPr="00410A47">
        <w:rPr>
          <w:b/>
        </w:rPr>
        <w:t>Chức năng làm trống các textbox:</w:t>
      </w:r>
      <w:r>
        <w:t xml:space="preserve"> chức năng này hỗ trợ khi n</w:t>
      </w:r>
      <w:r w:rsidR="00D23439">
        <w:t>gười dùng muốn refresh form sau khi nhập xong.</w:t>
      </w:r>
    </w:p>
    <w:p w:rsidR="00D23439" w:rsidRDefault="005A2CC0" w:rsidP="00D23439">
      <w:pPr>
        <w:pStyle w:val="image"/>
        <w:keepNext/>
      </w:pPr>
      <w:r>
        <w:lastRenderedPageBreak/>
        <w:pict>
          <v:shape id="_x0000_i1027" type="#_x0000_t75" style="width:367.7pt;height:644.55pt">
            <v:imagedata r:id="rId19" o:title="clearcontrol"/>
          </v:shape>
        </w:pict>
      </w:r>
    </w:p>
    <w:p w:rsidR="00D23439" w:rsidRDefault="00D23439" w:rsidP="00D23439">
      <w:pPr>
        <w:pStyle w:val="Caption"/>
        <w:jc w:val="center"/>
      </w:pPr>
      <w:bookmarkStart w:id="78" w:name="_Toc524781045"/>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12</w:t>
      </w:r>
      <w:r w:rsidR="008F4AE7">
        <w:rPr>
          <w:noProof/>
        </w:rPr>
        <w:fldChar w:fldCharType="end"/>
      </w:r>
      <w:r>
        <w:t xml:space="preserve">: </w:t>
      </w:r>
      <w:r w:rsidR="00471075">
        <w:t>C</w:t>
      </w:r>
      <w:r>
        <w:t xml:space="preserve">hức năng làm trống </w:t>
      </w:r>
      <w:r w:rsidR="006447CB">
        <w:t>các</w:t>
      </w:r>
      <w:r>
        <w:t xml:space="preserve"> textbox</w:t>
      </w:r>
      <w:bookmarkEnd w:id="78"/>
    </w:p>
    <w:p w:rsidR="00410A47" w:rsidRDefault="00670844" w:rsidP="00410A47">
      <w:r w:rsidRPr="009514E1">
        <w:rPr>
          <w:b/>
        </w:rPr>
        <w:lastRenderedPageBreak/>
        <w:t>Chức năng không cho nhập kí tự trong t</w:t>
      </w:r>
      <w:r w:rsidR="00A67F57" w:rsidRPr="009514E1">
        <w:rPr>
          <w:b/>
        </w:rPr>
        <w:t>extbox:</w:t>
      </w:r>
      <w:r w:rsidR="00A67F57">
        <w:t xml:space="preserve"> được sử dụng khi nhập số điện thoại hoặc cân nặng,…</w:t>
      </w:r>
    </w:p>
    <w:p w:rsidR="00471075" w:rsidRDefault="005A2CC0" w:rsidP="00471075">
      <w:pPr>
        <w:pStyle w:val="image"/>
        <w:keepNext/>
      </w:pPr>
      <w:r>
        <w:pict>
          <v:shape id="_x0000_i1028" type="#_x0000_t75" style="width:383.15pt;height:273.45pt">
            <v:imagedata r:id="rId20" o:title="khongnhapkitu"/>
          </v:shape>
        </w:pict>
      </w:r>
    </w:p>
    <w:p w:rsidR="00A67F57" w:rsidRPr="00410A47" w:rsidRDefault="00471075" w:rsidP="00471075">
      <w:pPr>
        <w:pStyle w:val="Caption"/>
        <w:jc w:val="center"/>
      </w:pPr>
      <w:bookmarkStart w:id="79" w:name="_Toc524781046"/>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13</w:t>
      </w:r>
      <w:r w:rsidR="008F4AE7">
        <w:rPr>
          <w:noProof/>
        </w:rPr>
        <w:fldChar w:fldCharType="end"/>
      </w:r>
      <w:r>
        <w:t>: Chức năng không cho người dùng nhập kí tự vào textbox</w:t>
      </w:r>
      <w:bookmarkEnd w:id="79"/>
    </w:p>
    <w:p w:rsidR="0007559A" w:rsidRPr="00E77E3D" w:rsidRDefault="00F011A6" w:rsidP="007C4C92">
      <w:pPr>
        <w:pStyle w:val="Heading3"/>
      </w:pPr>
      <w:bookmarkStart w:id="80" w:name="_Toc524781145"/>
      <w:r w:rsidRPr="00E77E3D">
        <w:t>Chức năng riêng của từng đối tượng</w:t>
      </w:r>
      <w:bookmarkEnd w:id="80"/>
    </w:p>
    <w:p w:rsidR="0012722C" w:rsidRPr="0012722C" w:rsidRDefault="0012722C" w:rsidP="00237376">
      <w:pPr>
        <w:pStyle w:val="ListParagraph"/>
        <w:keepNext/>
        <w:numPr>
          <w:ilvl w:val="2"/>
          <w:numId w:val="1"/>
        </w:numPr>
        <w:contextualSpacing w:val="0"/>
        <w:outlineLvl w:val="1"/>
        <w:rPr>
          <w:rFonts w:eastAsia="Calibri" w:cs="Calibri"/>
          <w:b/>
          <w:vanish/>
          <w:sz w:val="32"/>
          <w:szCs w:val="28"/>
        </w:rPr>
      </w:pPr>
      <w:bookmarkStart w:id="81" w:name="_Toc516967608"/>
      <w:bookmarkStart w:id="82" w:name="_Toc517018040"/>
      <w:bookmarkStart w:id="83" w:name="_Toc517018504"/>
      <w:bookmarkStart w:id="84" w:name="_Toc517020298"/>
      <w:bookmarkStart w:id="85" w:name="_Toc517047445"/>
      <w:bookmarkStart w:id="86" w:name="_Toc524781146"/>
      <w:bookmarkEnd w:id="81"/>
      <w:bookmarkEnd w:id="82"/>
      <w:bookmarkEnd w:id="83"/>
      <w:bookmarkEnd w:id="84"/>
      <w:bookmarkEnd w:id="85"/>
      <w:bookmarkEnd w:id="86"/>
    </w:p>
    <w:p w:rsidR="0012722C" w:rsidRPr="0012722C" w:rsidRDefault="0012722C" w:rsidP="00237376">
      <w:pPr>
        <w:pStyle w:val="ListParagraph"/>
        <w:keepNext/>
        <w:numPr>
          <w:ilvl w:val="2"/>
          <w:numId w:val="1"/>
        </w:numPr>
        <w:contextualSpacing w:val="0"/>
        <w:outlineLvl w:val="1"/>
        <w:rPr>
          <w:rFonts w:eastAsia="Calibri" w:cs="Calibri"/>
          <w:b/>
          <w:vanish/>
          <w:sz w:val="32"/>
          <w:szCs w:val="28"/>
        </w:rPr>
      </w:pPr>
      <w:bookmarkStart w:id="87" w:name="_Toc516967609"/>
      <w:bookmarkStart w:id="88" w:name="_Toc517018041"/>
      <w:bookmarkStart w:id="89" w:name="_Toc517018505"/>
      <w:bookmarkStart w:id="90" w:name="_Toc517020299"/>
      <w:bookmarkStart w:id="91" w:name="_Toc517047446"/>
      <w:bookmarkStart w:id="92" w:name="_Toc524781147"/>
      <w:bookmarkEnd w:id="87"/>
      <w:bookmarkEnd w:id="88"/>
      <w:bookmarkEnd w:id="89"/>
      <w:bookmarkEnd w:id="90"/>
      <w:bookmarkEnd w:id="91"/>
      <w:bookmarkEnd w:id="92"/>
    </w:p>
    <w:p w:rsidR="0007559A" w:rsidRDefault="00F011A6" w:rsidP="007C4C92">
      <w:pPr>
        <w:pStyle w:val="Heading4"/>
      </w:pPr>
      <w:r w:rsidRPr="005B47D0">
        <w:t xml:space="preserve">Đối tượng </w:t>
      </w:r>
      <w:r w:rsidR="00593C4E">
        <w:t>Nhân viên điều dưỡng</w:t>
      </w:r>
    </w:p>
    <w:p w:rsidR="006D3ED8" w:rsidRDefault="003420CC" w:rsidP="006D3ED8">
      <w:pPr>
        <w:keepNext/>
      </w:pPr>
      <w:r>
        <w:rPr>
          <w:noProof/>
        </w:rPr>
        <w:drawing>
          <wp:inline distT="0" distB="0" distL="0" distR="0">
            <wp:extent cx="5638800" cy="6629400"/>
            <wp:effectExtent l="0" t="0" r="0" b="0"/>
            <wp:docPr id="43" name="Picture 43" descr="D:\Desktop\UseCase Diagram0\UseCase Điều dưỡ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D:\Desktop\UseCase Diagram0\UseCase Điều dưỡng.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38800" cy="6629400"/>
                    </a:xfrm>
                    <a:prstGeom prst="rect">
                      <a:avLst/>
                    </a:prstGeom>
                    <a:noFill/>
                    <a:ln>
                      <a:noFill/>
                    </a:ln>
                  </pic:spPr>
                </pic:pic>
              </a:graphicData>
            </a:graphic>
          </wp:inline>
        </w:drawing>
      </w:r>
    </w:p>
    <w:p w:rsidR="003420CC" w:rsidRPr="003420CC" w:rsidRDefault="006D3ED8" w:rsidP="0026733B">
      <w:pPr>
        <w:pStyle w:val="Caption"/>
        <w:jc w:val="center"/>
      </w:pPr>
      <w:bookmarkStart w:id="93" w:name="_Toc524781047"/>
      <w:r>
        <w:t xml:space="preserve">Hình </w:t>
      </w:r>
      <w:r w:rsidR="00367071">
        <w:fldChar w:fldCharType="begin"/>
      </w:r>
      <w:r w:rsidR="00367071">
        <w:instrText xml:space="preserve"> SEQ Hình \* ARABIC </w:instrText>
      </w:r>
      <w:r w:rsidR="00367071">
        <w:fldChar w:fldCharType="separate"/>
      </w:r>
      <w:r w:rsidR="00586274">
        <w:rPr>
          <w:noProof/>
        </w:rPr>
        <w:t>14</w:t>
      </w:r>
      <w:r w:rsidR="00367071">
        <w:rPr>
          <w:noProof/>
        </w:rPr>
        <w:fldChar w:fldCharType="end"/>
      </w:r>
      <w:r>
        <w:t xml:space="preserve">: Use case </w:t>
      </w:r>
      <w:r w:rsidR="0026733B">
        <w:t>của nhân viên Điều dưỡng</w:t>
      </w:r>
      <w:bookmarkEnd w:id="93"/>
    </w:p>
    <w:p w:rsidR="0007559A" w:rsidRDefault="00FF66C5" w:rsidP="005B47D0">
      <w:r>
        <w:rPr>
          <w:b/>
        </w:rPr>
        <w:t>Chức năng thêm,</w:t>
      </w:r>
      <w:r w:rsidR="004B7D91">
        <w:rPr>
          <w:b/>
        </w:rPr>
        <w:t xml:space="preserve"> điều chỉnh</w:t>
      </w:r>
      <w:r w:rsidR="00E976F7" w:rsidRPr="006B79FF">
        <w:rPr>
          <w:b/>
        </w:rPr>
        <w:t>, xóa</w:t>
      </w:r>
      <w:r w:rsidR="00F011A6" w:rsidRPr="006B79FF">
        <w:rPr>
          <w:b/>
        </w:rPr>
        <w:t xml:space="preserve"> và tìm kiếm </w:t>
      </w:r>
      <w:r w:rsidR="00EB0516">
        <w:rPr>
          <w:b/>
        </w:rPr>
        <w:t xml:space="preserve">thông tin </w:t>
      </w:r>
      <w:r w:rsidR="00F011A6" w:rsidRPr="006B79FF">
        <w:rPr>
          <w:b/>
        </w:rPr>
        <w:t>bệnh nhân:</w:t>
      </w:r>
      <w:r w:rsidR="00F011A6">
        <w:t xml:space="preserve"> chức năng hỗ trợ việc thêm</w:t>
      </w:r>
      <w:r w:rsidR="00EB0516">
        <w:t xml:space="preserve"> thông tin</w:t>
      </w:r>
      <w:r w:rsidR="003944B6">
        <w:t xml:space="preserve"> bệnh nhân đến khám lần đầu</w:t>
      </w:r>
      <w:r w:rsidR="00F011A6">
        <w:t xml:space="preserve">. Nếu bệnh nhân </w:t>
      </w:r>
      <w:r w:rsidR="00815EE8">
        <w:t xml:space="preserve">đã khám và </w:t>
      </w:r>
      <w:r w:rsidR="00F011A6">
        <w:t xml:space="preserve">có dữ liệu từ trước, nhân viên điều dưỡng có thể tìm kiếm bằng các thông </w:t>
      </w:r>
      <w:r w:rsidR="00F011A6">
        <w:lastRenderedPageBreak/>
        <w:t>tin cơ bản của bệnh nhân</w:t>
      </w:r>
      <w:r w:rsidR="003944B6">
        <w:t xml:space="preserve"> như: Họ tên đệm, Tên,</w:t>
      </w:r>
      <w:r w:rsidR="00204539">
        <w:t xml:space="preserve"> số điện thoại hoặc mã số khám bệnh, mã số bệnh nhân</w:t>
      </w:r>
      <w:r w:rsidR="00F36302">
        <w:t>, sau đó thêm bệnh nhân vào chờ khám</w:t>
      </w:r>
      <w:r w:rsidR="00F011A6">
        <w:t>..</w:t>
      </w:r>
    </w:p>
    <w:p w:rsidR="0007559A" w:rsidRDefault="00F011A6" w:rsidP="005B47D0">
      <w:r w:rsidRPr="006B79FF">
        <w:rPr>
          <w:b/>
        </w:rPr>
        <w:t>Chức năng tạo hồ sơ khám bệnh:</w:t>
      </w:r>
      <w:r>
        <w:t xml:space="preserve"> </w:t>
      </w:r>
      <w:r w:rsidR="00593C4E">
        <w:t>Nhân viên điều dưỡng</w:t>
      </w:r>
      <w:r>
        <w:t xml:space="preserve"> có thể tạo hồ sơ khám bệnh từ thông tin bệnh nhân cũ, thông tin bệnh nhân vừa nhập hoặc lấy thông tin từ hồ sơ khám bệnh cũ nếu bệnh nhân tới tái khám. Sau khi đã được tạo, hồ sơ sẽ được lưu trữ dưới database và được cập nhật trên danh sách chờ khám để theo dõi và bắt đầu quy trình khám bệnh.</w:t>
      </w:r>
      <w:r w:rsidR="00FC0644" w:rsidRPr="00FC0644">
        <w:t xml:space="preserve"> </w:t>
      </w:r>
      <w:r w:rsidR="00FC0644">
        <w:t xml:space="preserve">Nếu là bệnh nhân tái khám, nhân viên điều dưỡng thêm bệnh nhân vào hàng chờ khám </w:t>
      </w:r>
      <w:r w:rsidR="00C40653">
        <w:t>khi</w:t>
      </w:r>
      <w:r w:rsidR="00FC0644">
        <w:t xml:space="preserve"> tìm trên dữ liệu của hồ sơ khám bệnh cũ</w:t>
      </w:r>
      <w:r w:rsidR="00C40653">
        <w:t xml:space="preserve"> khi được bác sĩ chỉ định hồ sơ đó được tái khám.</w:t>
      </w:r>
    </w:p>
    <w:p w:rsidR="0007559A" w:rsidRDefault="00F011A6" w:rsidP="005B47D0">
      <w:r w:rsidRPr="006B79FF">
        <w:rPr>
          <w:b/>
        </w:rPr>
        <w:t>Chức năng tìm kiếm và xóa hồ sơ khám bệnh:</w:t>
      </w:r>
      <w:r>
        <w:t xml:space="preserve"> nhân viên điều dưỡng có thể tìm kiếm và lọc ra các hồ sơ khám bệnh cũ theo ngày tháng tùy ý. Ngoài ra, nhân viên còn có thể xóa các hồ sơ trong danh sách hồ sơ tìm được.</w:t>
      </w:r>
    </w:p>
    <w:p w:rsidR="0007559A" w:rsidRDefault="00F011A6" w:rsidP="005B47D0">
      <w:r w:rsidRPr="006B79FF">
        <w:rPr>
          <w:b/>
        </w:rPr>
        <w:t>Chức năng xuất file:</w:t>
      </w:r>
      <w:r>
        <w:t xml:space="preserve"> </w:t>
      </w:r>
      <w:r w:rsidR="00593C4E">
        <w:t>Nhân viên điều dưỡng</w:t>
      </w:r>
      <w:r>
        <w:t xml:space="preserve"> có thể xuất ra danh sách bệnh nhân khám trong danh sách chờ khám với hai định dạng file là Excel và PDF.</w:t>
      </w:r>
    </w:p>
    <w:p w:rsidR="00390F30" w:rsidRDefault="00390F30" w:rsidP="00390F30">
      <w:r w:rsidRPr="00AE77F4">
        <w:rPr>
          <w:b/>
        </w:rPr>
        <w:t xml:space="preserve">Chức năng Refresh </w:t>
      </w:r>
      <w:r w:rsidR="00575317" w:rsidRPr="00575317">
        <w:rPr>
          <w:b/>
        </w:rPr>
        <w:t>giao diện</w:t>
      </w:r>
      <w:r w:rsidRPr="00AE77F4">
        <w:rPr>
          <w:b/>
        </w:rPr>
        <w:t>:</w:t>
      </w:r>
      <w:r>
        <w:t xml:space="preserve"> chức năng này dùng để Refresh lại </w:t>
      </w:r>
      <w:r w:rsidR="00575317">
        <w:t>giao diện</w:t>
      </w:r>
      <w:r>
        <w:t xml:space="preserve"> khi </w:t>
      </w:r>
      <w:r w:rsidR="00593C4E">
        <w:t>Nhân viên điều dưỡng</w:t>
      </w:r>
      <w:r>
        <w:t xml:space="preserve"> muốn làm mới lại các text và cập nhật lại danh sách bệnh nhân trên </w:t>
      </w:r>
      <w:r w:rsidR="00575317">
        <w:t>giao diện</w:t>
      </w:r>
      <w:r>
        <w:t>.</w:t>
      </w:r>
    </w:p>
    <w:p w:rsidR="0007559A" w:rsidRDefault="00986387" w:rsidP="007C4C92">
      <w:pPr>
        <w:pStyle w:val="Heading4"/>
      </w:pPr>
      <w:r>
        <w:lastRenderedPageBreak/>
        <w:t>Đối tượ</w:t>
      </w:r>
      <w:r w:rsidR="00C07630">
        <w:t>ng B</w:t>
      </w:r>
      <w:r>
        <w:t>ác sĩ</w:t>
      </w:r>
    </w:p>
    <w:p w:rsidR="0026733B" w:rsidRDefault="0026733B" w:rsidP="0026733B">
      <w:pPr>
        <w:keepNext/>
      </w:pPr>
      <w:r>
        <w:rPr>
          <w:noProof/>
        </w:rPr>
        <w:drawing>
          <wp:inline distT="0" distB="0" distL="0" distR="0">
            <wp:extent cx="5638800" cy="3248025"/>
            <wp:effectExtent l="0" t="0" r="0" b="9525"/>
            <wp:docPr id="44" name="Picture 44" descr="D:\Desktop\UseCase Diagram0\UseCase Bác sĩ.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descr="D:\Desktop\UseCase Diagram0\UseCase Bác sĩ.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38800" cy="3248025"/>
                    </a:xfrm>
                    <a:prstGeom prst="rect">
                      <a:avLst/>
                    </a:prstGeom>
                    <a:noFill/>
                    <a:ln>
                      <a:noFill/>
                    </a:ln>
                  </pic:spPr>
                </pic:pic>
              </a:graphicData>
            </a:graphic>
          </wp:inline>
        </w:drawing>
      </w:r>
    </w:p>
    <w:p w:rsidR="00C84AA8" w:rsidRPr="00C84AA8" w:rsidRDefault="0026733B" w:rsidP="00C84AA8">
      <w:pPr>
        <w:pStyle w:val="Caption"/>
        <w:jc w:val="center"/>
      </w:pPr>
      <w:bookmarkStart w:id="94" w:name="_Toc524781048"/>
      <w:r>
        <w:t xml:space="preserve">Hình </w:t>
      </w:r>
      <w:r w:rsidR="00367071">
        <w:fldChar w:fldCharType="begin"/>
      </w:r>
      <w:r w:rsidR="00367071">
        <w:instrText xml:space="preserve"> SEQ Hình \* ARABIC </w:instrText>
      </w:r>
      <w:r w:rsidR="00367071">
        <w:fldChar w:fldCharType="separate"/>
      </w:r>
      <w:r w:rsidR="00586274">
        <w:rPr>
          <w:noProof/>
        </w:rPr>
        <w:t>15</w:t>
      </w:r>
      <w:r w:rsidR="00367071">
        <w:rPr>
          <w:noProof/>
        </w:rPr>
        <w:fldChar w:fldCharType="end"/>
      </w:r>
      <w:r>
        <w:t xml:space="preserve">: Use case của nhân viên </w:t>
      </w:r>
      <w:r w:rsidR="00C84AA8">
        <w:t>Bác sĩ</w:t>
      </w:r>
      <w:bookmarkEnd w:id="94"/>
    </w:p>
    <w:p w:rsidR="0007559A" w:rsidRDefault="00F011A6" w:rsidP="0028434F">
      <w:r w:rsidRPr="006B79FF">
        <w:rPr>
          <w:b/>
        </w:rPr>
        <w:t>Chức năng ghi hồ sơ khám bệnh:</w:t>
      </w:r>
      <w:r>
        <w:t xml:space="preserve"> bác sĩ có chức năng ghi hồ sơ khám bệnh của bệnh nhân, bao gồm các thông tin khám bệnh như</w:t>
      </w:r>
      <w:r w:rsidR="008364B6">
        <w:t>: yêu cầu</w:t>
      </w:r>
      <w:r>
        <w:t xml:space="preserve"> xét nghiệm,</w:t>
      </w:r>
      <w:r w:rsidR="008364B6">
        <w:t xml:space="preserve"> kết quả xét nghiệm,</w:t>
      </w:r>
      <w:r>
        <w:t xml:space="preserve"> chuẩn đoán,</w:t>
      </w:r>
      <w:r w:rsidR="008364B6">
        <w:t xml:space="preserve"> ghi chú,</w:t>
      </w:r>
      <w:r>
        <w:t xml:space="preserve"> </w:t>
      </w:r>
      <w:r w:rsidR="008364B6">
        <w:t>ngày tái</w:t>
      </w:r>
      <w:r w:rsidR="003135E1">
        <w:t xml:space="preserve"> khám</w:t>
      </w:r>
      <w:r w:rsidR="008364B6">
        <w:t xml:space="preserve">, </w:t>
      </w:r>
      <w:r w:rsidR="00B1165C">
        <w:t xml:space="preserve">tiền khám. Các thông tin được </w:t>
      </w:r>
      <w:r w:rsidR="008645C3">
        <w:t>ghi</w:t>
      </w:r>
      <w:r>
        <w:t xml:space="preserve"> </w:t>
      </w:r>
      <w:r w:rsidR="00B1165C">
        <w:t>và</w:t>
      </w:r>
      <w:r>
        <w:t xml:space="preserve"> được lưu dưới database.</w:t>
      </w:r>
    </w:p>
    <w:p w:rsidR="0007559A" w:rsidRDefault="00F011A6" w:rsidP="0028434F">
      <w:r w:rsidRPr="00B1165C">
        <w:rPr>
          <w:b/>
        </w:rPr>
        <w:t>Chức năng tạo đơn thuốc:</w:t>
      </w:r>
      <w:r>
        <w:t xml:space="preserve"> bác sĩ</w:t>
      </w:r>
      <w:r w:rsidR="0011583A">
        <w:t xml:space="preserve"> bắt buộc phải</w:t>
      </w:r>
      <w:r>
        <w:t xml:space="preserve"> tạo đơn thuốc</w:t>
      </w:r>
      <w:r w:rsidR="004B7D91">
        <w:t>, thêm, điều chỉnh, xóa</w:t>
      </w:r>
      <w:r>
        <w:t xml:space="preserve"> của hồ sơ khám bệnh. Đơn thuốc được tạo sẽ tương ứng với hồ sơ khám bệnh đó. Đơn thuốc được tạo sẽ lấy thông tin thuốc sẵn có từ database.</w:t>
      </w:r>
    </w:p>
    <w:p w:rsidR="008645C3" w:rsidRDefault="008645C3" w:rsidP="0028434F">
      <w:r w:rsidRPr="008645C3">
        <w:rPr>
          <w:b/>
        </w:rPr>
        <w:t>Chức năng xem bệnh nhân khám trong ngày:</w:t>
      </w:r>
      <w:r>
        <w:rPr>
          <w:b/>
        </w:rPr>
        <w:t xml:space="preserve"> </w:t>
      </w:r>
      <w:r>
        <w:t>bác sĩ có thể xem</w:t>
      </w:r>
      <w:r w:rsidR="00472C4A">
        <w:t xml:space="preserve"> hồ sơ khám bệnh của</w:t>
      </w:r>
      <w:r>
        <w:t xml:space="preserve"> bệnh nhân khám trong ngày và x</w:t>
      </w:r>
      <w:r w:rsidR="00472C4A">
        <w:t>uất ra file Excel hoặc PDF.</w:t>
      </w:r>
    </w:p>
    <w:p w:rsidR="00472C4A" w:rsidRDefault="00472C4A" w:rsidP="0028434F">
      <w:r w:rsidRPr="00472C4A">
        <w:rPr>
          <w:b/>
        </w:rPr>
        <w:t>Chức năng xem hồ sơ khám bệnh của bệnh nhân:</w:t>
      </w:r>
      <w:r>
        <w:rPr>
          <w:b/>
        </w:rPr>
        <w:t xml:space="preserve"> </w:t>
      </w:r>
      <w:r>
        <w:t>bác sĩ có thể xem</w:t>
      </w:r>
      <w:r w:rsidR="00825DD3">
        <w:t xml:space="preserve"> tất cả</w:t>
      </w:r>
      <w:r>
        <w:t xml:space="preserve"> hồ sơ khám bệnh của bệnh nhân</w:t>
      </w:r>
      <w:r w:rsidR="00825DD3">
        <w:t xml:space="preserve"> đã</w:t>
      </w:r>
      <w:r>
        <w:t xml:space="preserve"> khám</w:t>
      </w:r>
      <w:r w:rsidR="00825DD3">
        <w:t xml:space="preserve"> và</w:t>
      </w:r>
      <w:r>
        <w:t xml:space="preserve"> xuất ra file Excel hoặc PDF.</w:t>
      </w:r>
    </w:p>
    <w:p w:rsidR="006563C2" w:rsidRPr="00472C4A" w:rsidRDefault="006563C2" w:rsidP="0028434F">
      <w:r w:rsidRPr="00AE77F4">
        <w:rPr>
          <w:b/>
        </w:rPr>
        <w:t xml:space="preserve">Chức năng Refresh </w:t>
      </w:r>
      <w:r w:rsidR="00575317">
        <w:rPr>
          <w:b/>
        </w:rPr>
        <w:t>giao diện</w:t>
      </w:r>
      <w:r w:rsidRPr="00AE77F4">
        <w:rPr>
          <w:b/>
        </w:rPr>
        <w:t>:</w:t>
      </w:r>
      <w:r>
        <w:t xml:space="preserve"> chức năng này dùng để </w:t>
      </w:r>
      <w:r w:rsidR="00AE77F4">
        <w:t xml:space="preserve">Refresh lại </w:t>
      </w:r>
      <w:r w:rsidR="00575317">
        <w:t>giao diện</w:t>
      </w:r>
      <w:r w:rsidR="00AE77F4">
        <w:t xml:space="preserve"> khi Bác sĩ muốn làm mới lại các text và cập nhật lại danh sách bệnh nhân trên </w:t>
      </w:r>
      <w:r w:rsidR="00575317">
        <w:t>giao diện</w:t>
      </w:r>
      <w:r w:rsidR="00AE77F4">
        <w:t>.</w:t>
      </w:r>
    </w:p>
    <w:p w:rsidR="0007559A" w:rsidRDefault="00F011A6" w:rsidP="0028434F">
      <w:r w:rsidRPr="005D46C0">
        <w:rPr>
          <w:b/>
        </w:rPr>
        <w:t>Chức năng xuất file:</w:t>
      </w:r>
      <w:r>
        <w:t xml:space="preserve"> bác sĩ có thể xuất ra danh sách bệnh nhân khám trong danh sách chờ khám với hai định dạng file là Excel và PDF.</w:t>
      </w:r>
    </w:p>
    <w:p w:rsidR="0007559A" w:rsidRDefault="00F011A6" w:rsidP="007C4C92">
      <w:pPr>
        <w:pStyle w:val="Heading4"/>
      </w:pPr>
      <w:r>
        <w:lastRenderedPageBreak/>
        <w:t>Đối tượng</w:t>
      </w:r>
      <w:r w:rsidR="00390F30">
        <w:t xml:space="preserve"> Nhân viên</w:t>
      </w:r>
      <w:r>
        <w:t xml:space="preserve"> </w:t>
      </w:r>
      <w:r w:rsidR="00390F30">
        <w:t>t</w:t>
      </w:r>
      <w:r w:rsidR="009514E1">
        <w:t>hu ngân</w:t>
      </w:r>
    </w:p>
    <w:p w:rsidR="00586274" w:rsidRDefault="00C84AA8" w:rsidP="00586274">
      <w:pPr>
        <w:keepNext/>
      </w:pPr>
      <w:r>
        <w:rPr>
          <w:noProof/>
        </w:rPr>
        <w:drawing>
          <wp:inline distT="0" distB="0" distL="0" distR="0">
            <wp:extent cx="5638800" cy="4705350"/>
            <wp:effectExtent l="0" t="0" r="0" b="0"/>
            <wp:docPr id="45" name="Picture 45" descr="D:\Desktop\UseCase Diagram0\UseCase Thu ngâ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0" descr="D:\Desktop\UseCase Diagram0\UseCase Thu ngân.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38800" cy="4705350"/>
                    </a:xfrm>
                    <a:prstGeom prst="rect">
                      <a:avLst/>
                    </a:prstGeom>
                    <a:noFill/>
                    <a:ln>
                      <a:noFill/>
                    </a:ln>
                  </pic:spPr>
                </pic:pic>
              </a:graphicData>
            </a:graphic>
          </wp:inline>
        </w:drawing>
      </w:r>
    </w:p>
    <w:p w:rsidR="00C84AA8" w:rsidRPr="00C84AA8" w:rsidRDefault="00586274" w:rsidP="00586274">
      <w:pPr>
        <w:pStyle w:val="Caption"/>
        <w:jc w:val="center"/>
      </w:pPr>
      <w:bookmarkStart w:id="95" w:name="_Toc524781049"/>
      <w:r>
        <w:t xml:space="preserve">Hình </w:t>
      </w:r>
      <w:r w:rsidR="00367071">
        <w:fldChar w:fldCharType="begin"/>
      </w:r>
      <w:r w:rsidR="00367071">
        <w:instrText xml:space="preserve"> SEQ Hình \* ARABIC </w:instrText>
      </w:r>
      <w:r w:rsidR="00367071">
        <w:fldChar w:fldCharType="separate"/>
      </w:r>
      <w:r>
        <w:rPr>
          <w:noProof/>
        </w:rPr>
        <w:t>16</w:t>
      </w:r>
      <w:r w:rsidR="00367071">
        <w:rPr>
          <w:noProof/>
        </w:rPr>
        <w:fldChar w:fldCharType="end"/>
      </w:r>
      <w:r>
        <w:t>: Use case của nhân viên Thu ngân</w:t>
      </w:r>
      <w:bookmarkEnd w:id="95"/>
    </w:p>
    <w:p w:rsidR="0007559A" w:rsidRDefault="00F011A6" w:rsidP="0028434F">
      <w:r w:rsidRPr="00390F30">
        <w:rPr>
          <w:b/>
        </w:rPr>
        <w:t>Chức năng cập nhật thanh toán cho hóa đơn:</w:t>
      </w:r>
      <w:r>
        <w:t xml:space="preserve"> </w:t>
      </w:r>
      <w:r w:rsidR="0022272F">
        <w:t xml:space="preserve">nhân viên </w:t>
      </w:r>
      <w:r>
        <w:t>thu ngân có thể cập nhật cho các hóa đơn số tiền khám, tiền thuốc và tổng tiền đồng thời cập nhật đã thanh toán nếu hóa đơn đã hoàn tất thanh toán. Dữ liệu sau đó sẽ được cập nhật tương ứng với hóa đơn đó trên database.</w:t>
      </w:r>
    </w:p>
    <w:p w:rsidR="0007559A" w:rsidRDefault="00F011A6" w:rsidP="0028434F">
      <w:r w:rsidRPr="00E96E74">
        <w:rPr>
          <w:b/>
        </w:rPr>
        <w:t>Chức năng xuất hóa đơn:</w:t>
      </w:r>
      <w:r>
        <w:t xml:space="preserve"> </w:t>
      </w:r>
      <w:r w:rsidR="00593C4E">
        <w:t>Nhân viên thu ngân</w:t>
      </w:r>
      <w:r>
        <w:t xml:space="preserve"> có thể xuất hóa đơn vừa thanh toán dựa trên </w:t>
      </w:r>
      <w:r w:rsidR="00575317">
        <w:t>giao diện</w:t>
      </w:r>
      <w:r>
        <w:t xml:space="preserve"> có sẵn ra dưới định dạng PDF.</w:t>
      </w:r>
    </w:p>
    <w:p w:rsidR="0007559A" w:rsidRDefault="00F011A6" w:rsidP="0028434F">
      <w:r w:rsidRPr="00E96E74">
        <w:rPr>
          <w:b/>
        </w:rPr>
        <w:t>Chức năng xe</w:t>
      </w:r>
      <w:r w:rsidR="00AA5859">
        <w:rPr>
          <w:b/>
        </w:rPr>
        <w:t>m danh sách các bệnh nhân đã thanh toán</w:t>
      </w:r>
      <w:r w:rsidRPr="00E96E74">
        <w:rPr>
          <w:b/>
        </w:rPr>
        <w:t>:</w:t>
      </w:r>
      <w:r>
        <w:t xml:space="preserve"> </w:t>
      </w:r>
      <w:r w:rsidR="00593C4E">
        <w:t>Nhân viên thu ngân</w:t>
      </w:r>
      <w:r>
        <w:t xml:space="preserve"> có thể xem danh sách tất cả bệnh nhân đã </w:t>
      </w:r>
      <w:r w:rsidR="00AA5859">
        <w:t>thanh toán</w:t>
      </w:r>
      <w:r>
        <w:t xml:space="preserve"> trong ngày và có thể xuất ra file PDF</w:t>
      </w:r>
      <w:r w:rsidR="00EC705F">
        <w:t xml:space="preserve"> hoặc Excel</w:t>
      </w:r>
      <w:r>
        <w:t>.</w:t>
      </w:r>
    </w:p>
    <w:p w:rsidR="0007559A" w:rsidRDefault="00F011A6" w:rsidP="0028434F">
      <w:r w:rsidRPr="00E96E74">
        <w:rPr>
          <w:b/>
        </w:rPr>
        <w:t>Chức năng xem thống kê doanh thu:</w:t>
      </w:r>
      <w:r>
        <w:t xml:space="preserve"> </w:t>
      </w:r>
      <w:r w:rsidR="00593C4E">
        <w:t>Nhân viên thu ngân</w:t>
      </w:r>
      <w:r>
        <w:t xml:space="preserve"> có thể xem thông tin thống kê doanh thu theo tháng, năm.</w:t>
      </w:r>
    </w:p>
    <w:p w:rsidR="0007559A" w:rsidRDefault="00F011A6" w:rsidP="0028434F">
      <w:r w:rsidRPr="00E96E74">
        <w:rPr>
          <w:b/>
        </w:rPr>
        <w:lastRenderedPageBreak/>
        <w:t>Chức năng xem thống kê bệnh nhân:</w:t>
      </w:r>
      <w:r>
        <w:t xml:space="preserve"> </w:t>
      </w:r>
      <w:r w:rsidR="00593C4E">
        <w:t>Nhân viên thu ngân</w:t>
      </w:r>
      <w:r>
        <w:t xml:space="preserve"> có thể xem thông tin thống kê bệnh nhân theo ngày, tháng, năm.</w:t>
      </w:r>
    </w:p>
    <w:p w:rsidR="0007559A" w:rsidRDefault="00F011A6" w:rsidP="0028434F">
      <w:r w:rsidRPr="00E96E74">
        <w:rPr>
          <w:b/>
        </w:rPr>
        <w:t>Chức năng xuất file:</w:t>
      </w:r>
      <w:r>
        <w:t xml:space="preserve"> </w:t>
      </w:r>
      <w:r w:rsidR="00593C4E">
        <w:t>Nhân viên thu ngân</w:t>
      </w:r>
      <w:r>
        <w:t xml:space="preserve"> có thể xuất ra danh sách bệnh nhân thanh toán trong danh sách chờ thanh toán với hai định dạng file là Excel và PDF.</w:t>
      </w:r>
    </w:p>
    <w:p w:rsidR="0007559A" w:rsidRDefault="00F011A6" w:rsidP="007C4C92">
      <w:pPr>
        <w:pStyle w:val="Heading4"/>
      </w:pPr>
      <w:r>
        <w:t xml:space="preserve">Đối tượng </w:t>
      </w:r>
      <w:r w:rsidR="00E96E74">
        <w:rPr>
          <w:lang w:val="vi-VN"/>
        </w:rPr>
        <w:t>Nhân viên</w:t>
      </w:r>
      <w:r>
        <w:t xml:space="preserve"> </w:t>
      </w:r>
      <w:r w:rsidR="002F5AD6">
        <w:rPr>
          <w:lang w:val="vi-VN"/>
        </w:rPr>
        <w:t>giao</w:t>
      </w:r>
      <w:r>
        <w:t xml:space="preserve"> thuố</w:t>
      </w:r>
      <w:r w:rsidR="009514E1">
        <w:t>c</w:t>
      </w:r>
    </w:p>
    <w:p w:rsidR="00586274" w:rsidRDefault="00586274" w:rsidP="00586274">
      <w:pPr>
        <w:keepNext/>
      </w:pPr>
      <w:r>
        <w:rPr>
          <w:noProof/>
        </w:rPr>
        <w:drawing>
          <wp:inline distT="0" distB="0" distL="0" distR="0">
            <wp:extent cx="5638800" cy="3181350"/>
            <wp:effectExtent l="0" t="0" r="0" b="0"/>
            <wp:docPr id="46" name="Picture 46" descr="D:\Desktop\UseCase Diagram0\UseCase Giao thuố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7" descr="D:\Desktop\UseCase Diagram0\UseCase Giao thuốc.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638800" cy="3181350"/>
                    </a:xfrm>
                    <a:prstGeom prst="rect">
                      <a:avLst/>
                    </a:prstGeom>
                    <a:noFill/>
                    <a:ln>
                      <a:noFill/>
                    </a:ln>
                  </pic:spPr>
                </pic:pic>
              </a:graphicData>
            </a:graphic>
          </wp:inline>
        </w:drawing>
      </w:r>
    </w:p>
    <w:p w:rsidR="00586274" w:rsidRPr="00586274" w:rsidRDefault="00586274" w:rsidP="00586274">
      <w:pPr>
        <w:pStyle w:val="Caption"/>
        <w:jc w:val="center"/>
      </w:pPr>
      <w:bookmarkStart w:id="96" w:name="_Toc524781050"/>
      <w:r>
        <w:t xml:space="preserve">Hình </w:t>
      </w:r>
      <w:r w:rsidR="00367071">
        <w:fldChar w:fldCharType="begin"/>
      </w:r>
      <w:r w:rsidR="00367071">
        <w:instrText xml:space="preserve"> SEQ Hình \* ARABIC </w:instrText>
      </w:r>
      <w:r w:rsidR="00367071">
        <w:fldChar w:fldCharType="separate"/>
      </w:r>
      <w:r>
        <w:rPr>
          <w:noProof/>
        </w:rPr>
        <w:t>17</w:t>
      </w:r>
      <w:r w:rsidR="00367071">
        <w:rPr>
          <w:noProof/>
        </w:rPr>
        <w:fldChar w:fldCharType="end"/>
      </w:r>
      <w:r>
        <w:t>: Use case của nhân iên Giao thuốc</w:t>
      </w:r>
      <w:bookmarkEnd w:id="96"/>
    </w:p>
    <w:p w:rsidR="0007559A" w:rsidRDefault="00F011A6" w:rsidP="0028434F">
      <w:r w:rsidRPr="00E96E74">
        <w:rPr>
          <w:b/>
        </w:rPr>
        <w:t>Chức năng cập nhật đã lấy thuốc:</w:t>
      </w:r>
      <w:r>
        <w:t xml:space="preserve"> </w:t>
      </w:r>
      <w:r w:rsidR="00E96E74">
        <w:t>Nhân viên giao thuốc</w:t>
      </w:r>
      <w:r>
        <w:t xml:space="preserve"> có chức năng xem đơn thuốc và cập nhật đã </w:t>
      </w:r>
      <w:r w:rsidR="002F5AD6">
        <w:t>giao</w:t>
      </w:r>
      <w:r>
        <w:t xml:space="preserve"> thuốc sau khi </w:t>
      </w:r>
      <w:r w:rsidR="002F5AD6">
        <w:t>giao</w:t>
      </w:r>
      <w:r>
        <w:t xml:space="preserve"> thuốc xong.</w:t>
      </w:r>
    </w:p>
    <w:p w:rsidR="0007559A" w:rsidRDefault="00F011A6" w:rsidP="0028434F">
      <w:r w:rsidRPr="00E96E74">
        <w:rPr>
          <w:b/>
        </w:rPr>
        <w:t>Chức năng xuất file:</w:t>
      </w:r>
      <w:r>
        <w:t xml:space="preserve"> </w:t>
      </w:r>
      <w:r w:rsidR="00E96E74">
        <w:t>Nhân viên giao thuốc</w:t>
      </w:r>
      <w:r>
        <w:t xml:space="preserve"> có thể xuất ra danh sách bệnh nhân lấy thuốc trong danh sách chờ lấy thuốc với hai định dạng file là Excel </w:t>
      </w:r>
      <w:r w:rsidR="00EC705F">
        <w:t>hoặc</w:t>
      </w:r>
      <w:r>
        <w:t xml:space="preserve"> PDF.</w:t>
      </w:r>
    </w:p>
    <w:p w:rsidR="0007559A" w:rsidRDefault="00F011A6" w:rsidP="0028434F">
      <w:r w:rsidRPr="00E96E74">
        <w:rPr>
          <w:b/>
        </w:rPr>
        <w:t>Chức năng xem bệnh nhân đã lấy thuốc:</w:t>
      </w:r>
      <w:r>
        <w:t xml:space="preserve"> </w:t>
      </w:r>
      <w:r w:rsidR="00E96E74">
        <w:t>Nhân viên giao thuốc</w:t>
      </w:r>
      <w:r>
        <w:t xml:space="preserve"> có thể xem danh sách các bệnh nhân đã lấy thuốc và xuất ra file PDF</w:t>
      </w:r>
      <w:r w:rsidR="00EC705F">
        <w:t xml:space="preserve"> hoặc Excel</w:t>
      </w:r>
      <w:r>
        <w:t>.</w:t>
      </w:r>
    </w:p>
    <w:p w:rsidR="0007559A" w:rsidRPr="0009103C" w:rsidRDefault="00F011A6" w:rsidP="00AA6876">
      <w:pPr>
        <w:pStyle w:val="Heading2"/>
      </w:pPr>
      <w:bookmarkStart w:id="97" w:name="_Toc524781148"/>
      <w:r w:rsidRPr="0009103C">
        <w:t>Quy trình khám chữa bệnh</w:t>
      </w:r>
      <w:bookmarkEnd w:id="97"/>
    </w:p>
    <w:p w:rsidR="008F4AE7" w:rsidRDefault="00F011A6" w:rsidP="007C4C92">
      <w:pPr>
        <w:rPr>
          <w:noProof/>
        </w:rPr>
      </w:pPr>
      <w:r>
        <w:t>Quy trình khám bệnh được chia làm 4 bước chính:</w:t>
      </w:r>
      <w:r w:rsidR="008F4AE7" w:rsidRPr="008F4AE7">
        <w:rPr>
          <w:noProof/>
        </w:rPr>
        <w:t xml:space="preserve"> </w:t>
      </w:r>
    </w:p>
    <w:p w:rsidR="00ED4F2D" w:rsidRDefault="008F4AE7" w:rsidP="007C4C92">
      <w:pPr>
        <w:rPr>
          <w:b/>
        </w:rPr>
      </w:pPr>
      <w:r w:rsidRPr="00C468BF">
        <w:rPr>
          <w:noProof/>
        </w:rPr>
        <w:lastRenderedPageBreak/>
        <w:drawing>
          <wp:inline distT="114300" distB="114300" distL="114300" distR="114300" wp14:anchorId="296D6F92" wp14:editId="665E04BC">
            <wp:extent cx="5640705" cy="7339916"/>
            <wp:effectExtent l="0" t="0" r="0" b="0"/>
            <wp:docPr id="12"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25"/>
                    <a:srcRect/>
                    <a:stretch>
                      <a:fillRect/>
                    </a:stretch>
                  </pic:blipFill>
                  <pic:spPr>
                    <a:xfrm>
                      <a:off x="0" y="0"/>
                      <a:ext cx="5640705" cy="7339916"/>
                    </a:xfrm>
                    <a:prstGeom prst="rect">
                      <a:avLst/>
                    </a:prstGeom>
                    <a:ln/>
                  </pic:spPr>
                </pic:pic>
              </a:graphicData>
            </a:graphic>
          </wp:inline>
        </w:drawing>
      </w:r>
    </w:p>
    <w:p w:rsidR="008F4AE7" w:rsidRDefault="008F4AE7" w:rsidP="008F4AE7">
      <w:pPr>
        <w:pStyle w:val="Caption"/>
        <w:jc w:val="center"/>
      </w:pPr>
      <w:bookmarkStart w:id="98" w:name="_Toc524781051"/>
      <w:r>
        <w:t xml:space="preserve">Hình </w:t>
      </w:r>
      <w:r>
        <w:rPr>
          <w:noProof/>
        </w:rPr>
        <w:fldChar w:fldCharType="begin"/>
      </w:r>
      <w:r>
        <w:rPr>
          <w:noProof/>
        </w:rPr>
        <w:instrText xml:space="preserve"> SEQ Hình \* ARABIC </w:instrText>
      </w:r>
      <w:r>
        <w:rPr>
          <w:noProof/>
        </w:rPr>
        <w:fldChar w:fldCharType="separate"/>
      </w:r>
      <w:r w:rsidR="00586274">
        <w:rPr>
          <w:noProof/>
        </w:rPr>
        <w:t>18</w:t>
      </w:r>
      <w:r>
        <w:rPr>
          <w:noProof/>
        </w:rPr>
        <w:fldChar w:fldCharType="end"/>
      </w:r>
      <w:r w:rsidRPr="00634E8D">
        <w:t>: Sơ đồ quy trình khám bệnh của phòng khám</w:t>
      </w:r>
      <w:bookmarkEnd w:id="98"/>
    </w:p>
    <w:p w:rsidR="008F4AE7" w:rsidRDefault="008F4AE7" w:rsidP="008F4AE7"/>
    <w:p w:rsidR="008F4AE7" w:rsidRPr="008F4AE7" w:rsidRDefault="008F4AE7" w:rsidP="008F4AE7"/>
    <w:p w:rsidR="0007559A" w:rsidRPr="00E77E3D" w:rsidRDefault="00F011A6" w:rsidP="007C4C92">
      <w:pPr>
        <w:pStyle w:val="Heading3"/>
      </w:pPr>
      <w:bookmarkStart w:id="99" w:name="_Toc524781149"/>
      <w:r w:rsidRPr="00E77E3D">
        <w:lastRenderedPageBreak/>
        <w:t>Tiếp nhận bệnh nhân</w:t>
      </w:r>
      <w:bookmarkEnd w:id="99"/>
    </w:p>
    <w:p w:rsidR="0007559A" w:rsidRDefault="00F011A6" w:rsidP="002C2109">
      <w:r>
        <w:t>Nếu bệnh nhân là bệnh nhân mới tới khám lần đầu hoặc không tìm thấy dữ liệu bệnh nhân, bệnh nhân sẽ được thêm mới thông tin. Sau khi điền đầy đủ thông tin bệnh nhân và lý do khám cho hồ sơ khám bệnh, bệnh nhân sẽ được tiếp nhận và chuyển vào danh sách chờ khám bệnh.</w:t>
      </w:r>
    </w:p>
    <w:p w:rsidR="0007559A" w:rsidRDefault="00F011A6" w:rsidP="002C2109">
      <w:r>
        <w:t xml:space="preserve">Nếu bệnh nhân đã đến khám và có thông tin bệnh nhân, </w:t>
      </w:r>
      <w:r w:rsidR="00E54F29">
        <w:t xml:space="preserve">nhân viên điều dưỡng sẽ tìm kiếm thông tin bệnh nhân, xác nhận lại thông tin và bệnh nhân sẽ cần </w:t>
      </w:r>
      <w:r>
        <w:t>khai báo lý do khám bệnh để tạo hồ sơ khám bệnh và được thêm vào hàng chờ khám.</w:t>
      </w:r>
    </w:p>
    <w:p w:rsidR="0007559A" w:rsidRDefault="00F011A6" w:rsidP="002C2109">
      <w:r>
        <w:t>Nếu bệnh nhân tới tái khám, hồ sơ khám bệnh cũ của bệnh nhân</w:t>
      </w:r>
      <w:r w:rsidR="00DD1D27">
        <w:t xml:space="preserve"> được bác sĩ </w:t>
      </w:r>
      <w:r w:rsidR="00D132D2">
        <w:t>yêu cầu</w:t>
      </w:r>
      <w:r w:rsidR="00DD1D27">
        <w:t xml:space="preserve"> tái khám thì</w:t>
      </w:r>
      <w:r>
        <w:t xml:space="preserve"> sẽ được tìm kiếm để tạo hồ sơ khám bệnh mới và </w:t>
      </w:r>
      <w:r w:rsidR="002F5AD6">
        <w:rPr>
          <w:lang w:val="vi-VN"/>
        </w:rPr>
        <w:t>chuyển</w:t>
      </w:r>
      <w:r>
        <w:t xml:space="preserve"> vào hàng chờ khám bệnh, không cần nhập lý do khám bệnh.</w:t>
      </w:r>
    </w:p>
    <w:p w:rsidR="0007559A" w:rsidRPr="00E77E3D" w:rsidRDefault="00901271" w:rsidP="007C4C92">
      <w:pPr>
        <w:pStyle w:val="Heading3"/>
      </w:pPr>
      <w:bookmarkStart w:id="100" w:name="_Toc524781150"/>
      <w:r>
        <w:t>Bác sĩ k</w:t>
      </w:r>
      <w:r w:rsidR="00F011A6" w:rsidRPr="00E77E3D">
        <w:t>hám bệnh</w:t>
      </w:r>
      <w:bookmarkEnd w:id="100"/>
    </w:p>
    <w:p w:rsidR="0007559A" w:rsidRDefault="00F011A6" w:rsidP="00DE7D9D">
      <w:r>
        <w:t>Bác sĩ sẽ lấy thông tin hồ sơ khám bệnh từ danh sách chờ khám sau đó điền các thông tin và kết quả khám vào hồ sơ khám bệnh. Nếu cần đợi kết quả xét nghiệm, hồ sơ của bệnh nhân sẽ ở trong tình trạng chờ kết quả xét nghiệm và sẽ bị xóa trong vòng 10 ngày nếu như hồ sơ khám đó vẫn còn trên danh sách chờ khám bệnh.</w:t>
      </w:r>
    </w:p>
    <w:p w:rsidR="0007559A" w:rsidRDefault="00F011A6" w:rsidP="00DE7D9D">
      <w:r>
        <w:t xml:space="preserve">Sau khi điền tất cả thông tin cần thiết, </w:t>
      </w:r>
      <w:r w:rsidR="00A4297D">
        <w:t xml:space="preserve">bác sĩ phải chỉ định đơn </w:t>
      </w:r>
      <w:r>
        <w:t xml:space="preserve">thuốc cho bệnh nhân từ danh sách thuốc sẵn có. Sau khi </w:t>
      </w:r>
      <w:r w:rsidR="00962009">
        <w:t xml:space="preserve">hoàn thành </w:t>
      </w:r>
      <w:r>
        <w:t xml:space="preserve">chọn </w:t>
      </w:r>
      <w:r w:rsidR="00962009">
        <w:t>thuốc, nhập số lượng và ghi chú cách dùng</w:t>
      </w:r>
      <w:r>
        <w:t xml:space="preserve">, bác sĩ </w:t>
      </w:r>
      <w:r w:rsidR="004F4706">
        <w:t>cập nhật</w:t>
      </w:r>
      <w:r>
        <w:t xml:space="preserve"> tiền khám bệnh và hoàn tất quá trình khám bệnh</w:t>
      </w:r>
      <w:r w:rsidR="00C150C5">
        <w:t>.</w:t>
      </w:r>
    </w:p>
    <w:p w:rsidR="0007559A" w:rsidRPr="00E77E3D" w:rsidRDefault="00F011A6" w:rsidP="007C4C92">
      <w:pPr>
        <w:pStyle w:val="Heading3"/>
      </w:pPr>
      <w:bookmarkStart w:id="101" w:name="_Toc524781151"/>
      <w:r w:rsidRPr="00E77E3D">
        <w:t>Thanh toán hóa đơn</w:t>
      </w:r>
      <w:bookmarkEnd w:id="101"/>
    </w:p>
    <w:p w:rsidR="0007559A" w:rsidRDefault="00F011A6" w:rsidP="00DE7D9D">
      <w:r>
        <w:t>Sau khi khám bệnh xong, bệnh nhân sẽ qua thanh toán tiền thuốc</w:t>
      </w:r>
      <w:r w:rsidR="00C150C5">
        <w:t xml:space="preserve"> và tiền khám bệnh</w:t>
      </w:r>
      <w:r>
        <w:t>. Nếu bệnh nhân đồng ý lấy thuốc của phòng khám, tổng tiền sẽ bao gồm tiền thuốc</w:t>
      </w:r>
      <w:r w:rsidR="00C95B47">
        <w:t xml:space="preserve"> và tiền khám bệnh</w:t>
      </w:r>
      <w:r>
        <w:t>, nếu</w:t>
      </w:r>
      <w:r w:rsidR="00C95B47" w:rsidRPr="00C95B47">
        <w:t xml:space="preserve"> </w:t>
      </w:r>
      <w:r w:rsidR="00C95B47">
        <w:t>bệnh nhân không đồng ý lấy thuốc,</w:t>
      </w:r>
      <w:r>
        <w:t xml:space="preserve"> tổng tiền chỉ có tiền khám. Bệnh nhân sẽ được in một hóa đơn tính tiền sau khi thanh toán xong.</w:t>
      </w:r>
    </w:p>
    <w:p w:rsidR="0007559A" w:rsidRPr="00E77E3D" w:rsidRDefault="0081447C" w:rsidP="007C4C92">
      <w:pPr>
        <w:pStyle w:val="Heading3"/>
      </w:pPr>
      <w:bookmarkStart w:id="102" w:name="_Toc524781152"/>
      <w:r>
        <w:rPr>
          <w:lang w:val="vi-VN"/>
        </w:rPr>
        <w:t>Giao</w:t>
      </w:r>
      <w:r w:rsidR="00F011A6" w:rsidRPr="00E77E3D">
        <w:t xml:space="preserve"> thuốc</w:t>
      </w:r>
      <w:bookmarkEnd w:id="102"/>
    </w:p>
    <w:p w:rsidR="00E17EB8" w:rsidRDefault="00F011A6" w:rsidP="005A2CC0">
      <w:r>
        <w:t xml:space="preserve">Nếu bệnh nhân đồng ý lấy thuốc của phòng khám, bệnh nhân sẽ được </w:t>
      </w:r>
      <w:r w:rsidR="0081447C">
        <w:rPr>
          <w:lang w:val="vi-VN"/>
        </w:rPr>
        <w:t>giao</w:t>
      </w:r>
      <w:r>
        <w:t xml:space="preserve"> thuốc dựa theo đơn thuốc bác sĩ kê.</w:t>
      </w:r>
      <w:bookmarkStart w:id="103" w:name="_GoBack"/>
      <w:bookmarkEnd w:id="103"/>
    </w:p>
    <w:p w:rsidR="00E17EB8" w:rsidRDefault="00E17EB8">
      <w:pPr>
        <w:spacing w:after="200"/>
        <w:ind w:firstLine="0"/>
        <w:jc w:val="left"/>
        <w:rPr>
          <w:rFonts w:eastAsia="Calibri" w:cs="Calibri"/>
          <w:b/>
          <w:sz w:val="32"/>
          <w:szCs w:val="28"/>
        </w:rPr>
      </w:pPr>
      <w:r>
        <w:br w:type="page"/>
      </w:r>
    </w:p>
    <w:p w:rsidR="0007559A" w:rsidRPr="00690C22" w:rsidRDefault="00F011A6" w:rsidP="00AA6876">
      <w:pPr>
        <w:pStyle w:val="Heading2"/>
      </w:pPr>
      <w:bookmarkStart w:id="104" w:name="_Toc524781153"/>
      <w:r w:rsidRPr="00690C22">
        <w:lastRenderedPageBreak/>
        <w:t>Xây dựng cơ sở dữ liệu</w:t>
      </w:r>
      <w:bookmarkEnd w:id="104"/>
    </w:p>
    <w:p w:rsidR="0007559A" w:rsidRDefault="00F011A6" w:rsidP="00DE7D9D">
      <w:r>
        <w:t>Cơ sở dữ liệu được xây dựng và lưu trữ bằng MS SQL Server.</w:t>
      </w:r>
    </w:p>
    <w:p w:rsidR="00E15524" w:rsidRDefault="005A2CC0" w:rsidP="007E3C55">
      <w:pPr>
        <w:pStyle w:val="image"/>
      </w:pPr>
      <w:r>
        <w:rPr>
          <w:noProof/>
        </w:rPr>
        <w:pict>
          <v:shape id="_x0000_i1029" type="#_x0000_t75" style="width:465.45pt;height:395.15pt">
            <v:imagedata r:id="rId26" o:title="sql"/>
          </v:shape>
        </w:pict>
      </w:r>
    </w:p>
    <w:p w:rsidR="00ED4F2D" w:rsidRPr="007C4C92" w:rsidRDefault="00E15524" w:rsidP="007C4C92">
      <w:pPr>
        <w:pStyle w:val="Caption"/>
        <w:jc w:val="center"/>
      </w:pPr>
      <w:bookmarkStart w:id="105" w:name="_Toc524781052"/>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19</w:t>
      </w:r>
      <w:r w:rsidR="008F4AE7">
        <w:rPr>
          <w:noProof/>
        </w:rPr>
        <w:fldChar w:fldCharType="end"/>
      </w:r>
      <w:r>
        <w:t>: Cấu trúc Database</w:t>
      </w:r>
      <w:bookmarkEnd w:id="105"/>
    </w:p>
    <w:p w:rsidR="0007559A" w:rsidRDefault="00022A59" w:rsidP="007C4C92">
      <w:pPr>
        <w:pStyle w:val="Heading3"/>
      </w:pPr>
      <w:bookmarkStart w:id="106" w:name="_Toc524781154"/>
      <w:r>
        <w:t>Các</w:t>
      </w:r>
      <w:r w:rsidR="00F011A6">
        <w:t xml:space="preserve"> bảng </w:t>
      </w:r>
      <w:r w:rsidR="00EC00D1">
        <w:t>dữ liệu</w:t>
      </w:r>
      <w:r w:rsidR="00F011A6">
        <w:t xml:space="preserve"> chính bao gồm</w:t>
      </w:r>
      <w:bookmarkEnd w:id="106"/>
    </w:p>
    <w:p w:rsidR="0007559A" w:rsidRDefault="00F011A6">
      <w:pPr>
        <w:rPr>
          <w:szCs w:val="26"/>
        </w:rPr>
      </w:pPr>
      <w:r w:rsidRPr="00FD354B">
        <w:rPr>
          <w:b/>
          <w:szCs w:val="26"/>
        </w:rPr>
        <w:t>Bảng NhanVien:</w:t>
      </w:r>
      <w:r>
        <w:rPr>
          <w:szCs w:val="26"/>
        </w:rPr>
        <w:t xml:space="preserve"> chứa thông tin các nhân viên làm việc trong phòng khám bao gồm bác sĩ, </w:t>
      </w:r>
      <w:r w:rsidR="00593C4E" w:rsidRPr="00593C4E">
        <w:rPr>
          <w:szCs w:val="26"/>
        </w:rPr>
        <w:t xml:space="preserve">Nhân viên </w:t>
      </w:r>
      <w:r>
        <w:rPr>
          <w:szCs w:val="26"/>
        </w:rPr>
        <w:t xml:space="preserve">điều dưỡng, </w:t>
      </w:r>
      <w:r w:rsidR="00593C4E" w:rsidRPr="00593C4E">
        <w:rPr>
          <w:szCs w:val="26"/>
        </w:rPr>
        <w:t xml:space="preserve">Nhân viên </w:t>
      </w:r>
      <w:r>
        <w:rPr>
          <w:szCs w:val="26"/>
        </w:rPr>
        <w:t xml:space="preserve">thu ngân, </w:t>
      </w:r>
      <w:r w:rsidR="00593C4E" w:rsidRPr="00593C4E">
        <w:rPr>
          <w:szCs w:val="26"/>
        </w:rPr>
        <w:t xml:space="preserve">Nhân viên </w:t>
      </w:r>
      <w:r w:rsidR="00FD354B">
        <w:rPr>
          <w:szCs w:val="26"/>
        </w:rPr>
        <w:t>giao thuốc</w:t>
      </w:r>
      <w:r w:rsidR="000E6E87">
        <w:rPr>
          <w:szCs w:val="26"/>
        </w:rPr>
        <w:t>, Admin.</w:t>
      </w:r>
    </w:p>
    <w:p w:rsidR="0007559A" w:rsidRDefault="00F011A6">
      <w:pPr>
        <w:rPr>
          <w:szCs w:val="26"/>
        </w:rPr>
      </w:pPr>
      <w:r w:rsidRPr="00FD354B">
        <w:rPr>
          <w:b/>
          <w:szCs w:val="26"/>
        </w:rPr>
        <w:t>Bảng BenhNhan:</w:t>
      </w:r>
      <w:r>
        <w:rPr>
          <w:szCs w:val="26"/>
        </w:rPr>
        <w:t xml:space="preserve"> chứa thông tin </w:t>
      </w:r>
      <w:r w:rsidR="00FD354B">
        <w:rPr>
          <w:szCs w:val="26"/>
        </w:rPr>
        <w:t xml:space="preserve">cá nhân </w:t>
      </w:r>
      <w:r>
        <w:rPr>
          <w:szCs w:val="26"/>
        </w:rPr>
        <w:t>của bệnh nhân.</w:t>
      </w:r>
    </w:p>
    <w:p w:rsidR="0007559A" w:rsidRDefault="00F011A6">
      <w:pPr>
        <w:rPr>
          <w:szCs w:val="26"/>
        </w:rPr>
      </w:pPr>
      <w:r w:rsidRPr="00FD354B">
        <w:rPr>
          <w:b/>
          <w:szCs w:val="26"/>
        </w:rPr>
        <w:t>Bảng HoSoKhamBenh:</w:t>
      </w:r>
      <w:r>
        <w:rPr>
          <w:szCs w:val="26"/>
        </w:rPr>
        <w:t xml:space="preserve"> chứa hồ sơ khám bệnh của bệnh nhân trong ngày, mỗi hồ sơ khám bệnh sẽ lưu trữ thông tin và kết quả khám của bệnh nhân trong ngày đó.</w:t>
      </w:r>
      <w:r w:rsidR="00FD354B">
        <w:rPr>
          <w:szCs w:val="26"/>
        </w:rPr>
        <w:t xml:space="preserve"> Một bệnh nhân có thể có nhiều hồ sơ khám bệnh.</w:t>
      </w:r>
    </w:p>
    <w:p w:rsidR="0007559A" w:rsidRDefault="00F011A6">
      <w:pPr>
        <w:rPr>
          <w:szCs w:val="26"/>
        </w:rPr>
      </w:pPr>
      <w:r w:rsidRPr="00FD354B">
        <w:rPr>
          <w:b/>
          <w:szCs w:val="26"/>
        </w:rPr>
        <w:lastRenderedPageBreak/>
        <w:t>Bảng Thuoc:</w:t>
      </w:r>
      <w:r>
        <w:rPr>
          <w:szCs w:val="26"/>
        </w:rPr>
        <w:t xml:space="preserve"> lưu trữ thông tin về từng thuốc của phòng khám.</w:t>
      </w:r>
    </w:p>
    <w:p w:rsidR="0059565B" w:rsidRDefault="0059565B">
      <w:pPr>
        <w:rPr>
          <w:szCs w:val="26"/>
        </w:rPr>
      </w:pPr>
      <w:r w:rsidRPr="0059565B">
        <w:rPr>
          <w:b/>
          <w:szCs w:val="26"/>
        </w:rPr>
        <w:t>Bảng LoaiThuoc:</w:t>
      </w:r>
      <w:r>
        <w:rPr>
          <w:szCs w:val="26"/>
        </w:rPr>
        <w:t xml:space="preserve"> lưu trữ thông tin của danh mục thuốc.</w:t>
      </w:r>
    </w:p>
    <w:p w:rsidR="0007559A" w:rsidRDefault="00F011A6">
      <w:pPr>
        <w:rPr>
          <w:szCs w:val="26"/>
        </w:rPr>
      </w:pPr>
      <w:r w:rsidRPr="00FD354B">
        <w:rPr>
          <w:b/>
          <w:szCs w:val="26"/>
        </w:rPr>
        <w:t>Bảng DonThuoc:</w:t>
      </w:r>
      <w:r>
        <w:rPr>
          <w:szCs w:val="26"/>
        </w:rPr>
        <w:t xml:space="preserve"> lưu trữ thông tin về đơn thuốc của từng bệnh nhân, </w:t>
      </w:r>
      <w:r w:rsidR="008576ED">
        <w:rPr>
          <w:szCs w:val="26"/>
        </w:rPr>
        <w:t>một</w:t>
      </w:r>
      <w:r>
        <w:rPr>
          <w:szCs w:val="26"/>
        </w:rPr>
        <w:t xml:space="preserve"> đơn thuốc sẽ tương ứng với </w:t>
      </w:r>
      <w:r w:rsidR="008576ED">
        <w:rPr>
          <w:szCs w:val="26"/>
        </w:rPr>
        <w:t>một</w:t>
      </w:r>
      <w:r>
        <w:rPr>
          <w:szCs w:val="26"/>
        </w:rPr>
        <w:t xml:space="preserve"> hồ sơ khám bệnh.</w:t>
      </w:r>
    </w:p>
    <w:p w:rsidR="00C65E80" w:rsidRPr="00C65E80" w:rsidRDefault="00C65E80">
      <w:pPr>
        <w:rPr>
          <w:szCs w:val="26"/>
        </w:rPr>
      </w:pPr>
      <w:r w:rsidRPr="00C65E80">
        <w:rPr>
          <w:b/>
          <w:szCs w:val="26"/>
        </w:rPr>
        <w:t xml:space="preserve">Bảng DanhSachThuoc: </w:t>
      </w:r>
      <w:r w:rsidR="000E6E87">
        <w:rPr>
          <w:szCs w:val="26"/>
        </w:rPr>
        <w:t xml:space="preserve">là </w:t>
      </w:r>
      <w:r>
        <w:rPr>
          <w:szCs w:val="26"/>
        </w:rPr>
        <w:t xml:space="preserve">bảng trung gian giữa bảng Thuoc và bảng DonThuoc, </w:t>
      </w:r>
      <w:r w:rsidR="00E64039">
        <w:rPr>
          <w:szCs w:val="26"/>
        </w:rPr>
        <w:t>lưu trữ những thông tin về</w:t>
      </w:r>
      <w:r w:rsidR="00C3771C">
        <w:rPr>
          <w:szCs w:val="26"/>
        </w:rPr>
        <w:t xml:space="preserve"> liều</w:t>
      </w:r>
      <w:r w:rsidR="00E64039">
        <w:rPr>
          <w:szCs w:val="26"/>
        </w:rPr>
        <w:t xml:space="preserve"> thuốc</w:t>
      </w:r>
      <w:r w:rsidR="00C3771C">
        <w:rPr>
          <w:szCs w:val="26"/>
        </w:rPr>
        <w:t xml:space="preserve"> dành cho bệnh nhân</w:t>
      </w:r>
      <w:r w:rsidR="00E64039">
        <w:rPr>
          <w:szCs w:val="26"/>
        </w:rPr>
        <w:t xml:space="preserve"> mà được Bác sĩ kê đơn trong Đơn Thuố</w:t>
      </w:r>
      <w:r w:rsidR="00C3771C">
        <w:rPr>
          <w:szCs w:val="26"/>
        </w:rPr>
        <w:t>c.</w:t>
      </w:r>
    </w:p>
    <w:p w:rsidR="0007559A" w:rsidRDefault="00F011A6" w:rsidP="000D5030">
      <w:pPr>
        <w:rPr>
          <w:szCs w:val="26"/>
        </w:rPr>
      </w:pPr>
      <w:r w:rsidRPr="00B7752C">
        <w:rPr>
          <w:b/>
          <w:szCs w:val="26"/>
        </w:rPr>
        <w:t>Bảng HoaDon:</w:t>
      </w:r>
      <w:r>
        <w:rPr>
          <w:szCs w:val="26"/>
        </w:rPr>
        <w:t xml:space="preserve"> lưu trữ thông tin hóa đơn để thanh toán tương ứng với mỗi hồ sơ khám bệnh.</w:t>
      </w:r>
      <w:bookmarkStart w:id="107" w:name="_2p2csry" w:colFirst="0" w:colLast="0"/>
      <w:bookmarkStart w:id="108" w:name="_o5kzgcbq40og" w:colFirst="0" w:colLast="0"/>
      <w:bookmarkEnd w:id="107"/>
      <w:bookmarkEnd w:id="108"/>
    </w:p>
    <w:p w:rsidR="008576ED" w:rsidRDefault="008576ED" w:rsidP="000D5030">
      <w:pPr>
        <w:rPr>
          <w:szCs w:val="26"/>
        </w:rPr>
      </w:pPr>
      <w:r w:rsidRPr="008576ED">
        <w:rPr>
          <w:b/>
          <w:szCs w:val="26"/>
        </w:rPr>
        <w:t>Bảng HoSoTaiKham:</w:t>
      </w:r>
      <w:r>
        <w:rPr>
          <w:b/>
          <w:szCs w:val="26"/>
        </w:rPr>
        <w:t xml:space="preserve"> </w:t>
      </w:r>
      <w:r w:rsidR="008A2DA3">
        <w:rPr>
          <w:szCs w:val="26"/>
        </w:rPr>
        <w:t xml:space="preserve">lưu trữ thông tin </w:t>
      </w:r>
      <w:r w:rsidR="00C351EC">
        <w:rPr>
          <w:szCs w:val="26"/>
        </w:rPr>
        <w:t>“</w:t>
      </w:r>
      <w:r w:rsidR="008A2DA3">
        <w:rPr>
          <w:szCs w:val="26"/>
        </w:rPr>
        <w:t>mã số tái khám</w:t>
      </w:r>
      <w:r w:rsidR="00C351EC">
        <w:rPr>
          <w:szCs w:val="26"/>
        </w:rPr>
        <w:t>”</w:t>
      </w:r>
      <w:r w:rsidR="008A2DA3">
        <w:rPr>
          <w:szCs w:val="26"/>
        </w:rPr>
        <w:t xml:space="preserve"> của </w:t>
      </w:r>
      <w:r w:rsidR="00C351EC">
        <w:rPr>
          <w:szCs w:val="26"/>
        </w:rPr>
        <w:t>“</w:t>
      </w:r>
      <w:r w:rsidR="008A2DA3">
        <w:rPr>
          <w:szCs w:val="26"/>
        </w:rPr>
        <w:t>hồ sơ khám bệnh</w:t>
      </w:r>
      <w:r w:rsidR="00C351EC">
        <w:rPr>
          <w:szCs w:val="26"/>
        </w:rPr>
        <w:t>”</w:t>
      </w:r>
      <w:r w:rsidR="008A2DA3">
        <w:rPr>
          <w:szCs w:val="26"/>
        </w:rPr>
        <w:t xml:space="preserve">, một </w:t>
      </w:r>
      <w:r w:rsidR="00B91D36">
        <w:rPr>
          <w:szCs w:val="26"/>
        </w:rPr>
        <w:t>“</w:t>
      </w:r>
      <w:r w:rsidR="008A2DA3">
        <w:rPr>
          <w:szCs w:val="26"/>
        </w:rPr>
        <w:t>hồ sơ khám bệnh</w:t>
      </w:r>
      <w:r w:rsidR="00B91D36">
        <w:rPr>
          <w:szCs w:val="26"/>
        </w:rPr>
        <w:t>”</w:t>
      </w:r>
      <w:r w:rsidR="00C351EC">
        <w:rPr>
          <w:szCs w:val="26"/>
        </w:rPr>
        <w:t xml:space="preserve"> chỉ có một</w:t>
      </w:r>
      <w:r w:rsidR="008A2DA3">
        <w:rPr>
          <w:szCs w:val="26"/>
        </w:rPr>
        <w:t xml:space="preserve"> </w:t>
      </w:r>
      <w:r w:rsidR="00C351EC">
        <w:rPr>
          <w:szCs w:val="26"/>
        </w:rPr>
        <w:t>“</w:t>
      </w:r>
      <w:r w:rsidR="008A2DA3">
        <w:rPr>
          <w:szCs w:val="26"/>
        </w:rPr>
        <w:t>hồ sơ tái khám</w:t>
      </w:r>
      <w:r w:rsidR="00C351EC">
        <w:rPr>
          <w:szCs w:val="26"/>
        </w:rPr>
        <w:t>”</w:t>
      </w:r>
      <w:r w:rsidR="00E51ED9">
        <w:rPr>
          <w:szCs w:val="26"/>
        </w:rPr>
        <w:t xml:space="preserve">. </w:t>
      </w:r>
      <w:r w:rsidR="00B91D36">
        <w:rPr>
          <w:szCs w:val="26"/>
        </w:rPr>
        <w:t>“</w:t>
      </w:r>
      <w:r w:rsidR="00E51ED9">
        <w:rPr>
          <w:szCs w:val="26"/>
        </w:rPr>
        <w:t>Mã số tái khám</w:t>
      </w:r>
      <w:r w:rsidR="00B91D36">
        <w:rPr>
          <w:szCs w:val="26"/>
        </w:rPr>
        <w:t>”</w:t>
      </w:r>
      <w:r w:rsidR="00C351EC">
        <w:rPr>
          <w:szCs w:val="26"/>
        </w:rPr>
        <w:t xml:space="preserve"> tương đương với</w:t>
      </w:r>
      <w:r w:rsidR="00E51ED9">
        <w:rPr>
          <w:szCs w:val="26"/>
        </w:rPr>
        <w:t xml:space="preserve"> mã số khám bệnh mới</w:t>
      </w:r>
      <w:r w:rsidR="00B91D36">
        <w:rPr>
          <w:szCs w:val="26"/>
        </w:rPr>
        <w:t>, “mã số khám bệnh” tương đương với mã số khám bệnh cũ</w:t>
      </w:r>
      <w:r w:rsidR="00C351EC">
        <w:rPr>
          <w:szCs w:val="26"/>
        </w:rPr>
        <w:t>.</w:t>
      </w:r>
    </w:p>
    <w:p w:rsidR="00E51ED9" w:rsidRPr="008A2DA3" w:rsidRDefault="00C351EC" w:rsidP="000D5030">
      <w:pPr>
        <w:rPr>
          <w:szCs w:val="26"/>
        </w:rPr>
      </w:pPr>
      <w:r w:rsidRPr="00C351EC">
        <w:rPr>
          <w:b/>
          <w:szCs w:val="26"/>
        </w:rPr>
        <w:t xml:space="preserve">Bảng VatDung: </w:t>
      </w:r>
      <w:r w:rsidR="00D65838">
        <w:rPr>
          <w:szCs w:val="26"/>
        </w:rPr>
        <w:t>những thông tin vật dụng như: bàn, ghế, dụng cụ y tế,… được lưu trữ.</w:t>
      </w:r>
    </w:p>
    <w:p w:rsidR="0007559A" w:rsidRPr="00690C22" w:rsidRDefault="00F011A6" w:rsidP="00022A59">
      <w:pPr>
        <w:pStyle w:val="Heading2"/>
      </w:pPr>
      <w:bookmarkStart w:id="109" w:name="_Toc524781155"/>
      <w:r w:rsidRPr="00690C22">
        <w:t>Thiết kế giao diện và lập trình</w:t>
      </w:r>
      <w:bookmarkEnd w:id="109"/>
    </w:p>
    <w:p w:rsidR="0007559A" w:rsidRPr="0009103C" w:rsidRDefault="00F011A6" w:rsidP="007C4C92">
      <w:pPr>
        <w:pStyle w:val="Heading3"/>
      </w:pPr>
      <w:bookmarkStart w:id="110" w:name="_Toc524781156"/>
      <w:r w:rsidRPr="0009103C">
        <w:t>Mô tả giao diện</w:t>
      </w:r>
      <w:bookmarkEnd w:id="110"/>
    </w:p>
    <w:p w:rsidR="0007559A" w:rsidRDefault="00F011A6" w:rsidP="000D5030">
      <w:r>
        <w:t>Giao diện được chia ra làm 4 giao diện chính bao gồm: giao diện</w:t>
      </w:r>
      <w:r w:rsidR="00456DC5">
        <w:t xml:space="preserve"> Nhân viên</w:t>
      </w:r>
      <w:r>
        <w:t xml:space="preserve"> Điều dưỡng, giao diện</w:t>
      </w:r>
      <w:r w:rsidR="00456DC5">
        <w:t xml:space="preserve"> </w:t>
      </w:r>
      <w:r>
        <w:t>Bác sĩ, giao diện</w:t>
      </w:r>
      <w:r w:rsidR="00456DC5">
        <w:t xml:space="preserve"> Nhân viên</w:t>
      </w:r>
      <w:r w:rsidR="00BA73A2">
        <w:t xml:space="preserve"> t</w:t>
      </w:r>
      <w:r>
        <w:t>hu ngân, giao diện N</w:t>
      </w:r>
      <w:r w:rsidR="00135357">
        <w:t xml:space="preserve">hân viên </w:t>
      </w:r>
      <w:r w:rsidR="00456DC5">
        <w:t>Giao</w:t>
      </w:r>
      <w:r>
        <w:t xml:space="preserve"> thuốc</w:t>
      </w:r>
      <w:r w:rsidR="00C0030B">
        <w:t>, giao diện Admin</w:t>
      </w:r>
      <w:r>
        <w:t>.</w:t>
      </w:r>
    </w:p>
    <w:p w:rsidR="0007559A" w:rsidRDefault="00F011A6" w:rsidP="000D5030">
      <w:r>
        <w:t xml:space="preserve">Các giao diện sẽ được đăng nhập thông qua giao diện Đăng nhập ban đầu. Mỗi giao diện sẽ tương ứng với từng chức năng, nhiệm vụ trong quá trình khám bệnh. Các giao diện sẽ được đăng nhập thông qua quyền hạn </w:t>
      </w:r>
      <w:r w:rsidR="00C0030B">
        <w:t>được cấp cho người dùng</w:t>
      </w:r>
      <w:r>
        <w:t>.</w:t>
      </w:r>
    </w:p>
    <w:p w:rsidR="0007559A" w:rsidRPr="0009103C" w:rsidRDefault="00F011A6" w:rsidP="007C4C92">
      <w:pPr>
        <w:pStyle w:val="Heading3"/>
      </w:pPr>
      <w:bookmarkStart w:id="111" w:name="_Toc524781157"/>
      <w:r w:rsidRPr="0009103C">
        <w:t>Xây dựng giao diện</w:t>
      </w:r>
      <w:bookmarkEnd w:id="111"/>
    </w:p>
    <w:p w:rsidR="0015105C" w:rsidRPr="0015105C" w:rsidRDefault="0015105C" w:rsidP="00237376">
      <w:pPr>
        <w:pStyle w:val="ListParagraph"/>
        <w:keepNext/>
        <w:numPr>
          <w:ilvl w:val="2"/>
          <w:numId w:val="1"/>
        </w:numPr>
        <w:contextualSpacing w:val="0"/>
        <w:outlineLvl w:val="1"/>
        <w:rPr>
          <w:rFonts w:eastAsia="Calibri" w:cs="Calibri"/>
          <w:b/>
          <w:vanish/>
          <w:sz w:val="32"/>
          <w:szCs w:val="28"/>
        </w:rPr>
      </w:pPr>
      <w:bookmarkStart w:id="112" w:name="_Toc516967620"/>
      <w:bookmarkStart w:id="113" w:name="_Toc517018052"/>
      <w:bookmarkStart w:id="114" w:name="_Toc517018516"/>
      <w:bookmarkStart w:id="115" w:name="_Toc517020310"/>
      <w:bookmarkStart w:id="116" w:name="_Toc517047457"/>
      <w:bookmarkStart w:id="117" w:name="_Toc524781158"/>
      <w:bookmarkEnd w:id="112"/>
      <w:bookmarkEnd w:id="113"/>
      <w:bookmarkEnd w:id="114"/>
      <w:bookmarkEnd w:id="115"/>
      <w:bookmarkEnd w:id="116"/>
      <w:bookmarkEnd w:id="117"/>
    </w:p>
    <w:p w:rsidR="0015105C" w:rsidRPr="0015105C" w:rsidRDefault="0015105C" w:rsidP="00237376">
      <w:pPr>
        <w:pStyle w:val="ListParagraph"/>
        <w:keepNext/>
        <w:numPr>
          <w:ilvl w:val="2"/>
          <w:numId w:val="1"/>
        </w:numPr>
        <w:contextualSpacing w:val="0"/>
        <w:outlineLvl w:val="1"/>
        <w:rPr>
          <w:rFonts w:eastAsia="Calibri" w:cs="Calibri"/>
          <w:b/>
          <w:vanish/>
          <w:sz w:val="32"/>
          <w:szCs w:val="28"/>
        </w:rPr>
      </w:pPr>
      <w:bookmarkStart w:id="118" w:name="_Toc516967621"/>
      <w:bookmarkStart w:id="119" w:name="_Toc517018053"/>
      <w:bookmarkStart w:id="120" w:name="_Toc517018517"/>
      <w:bookmarkStart w:id="121" w:name="_Toc517020311"/>
      <w:bookmarkStart w:id="122" w:name="_Toc517047458"/>
      <w:bookmarkStart w:id="123" w:name="_Toc524781159"/>
      <w:bookmarkEnd w:id="118"/>
      <w:bookmarkEnd w:id="119"/>
      <w:bookmarkEnd w:id="120"/>
      <w:bookmarkEnd w:id="121"/>
      <w:bookmarkEnd w:id="122"/>
      <w:bookmarkEnd w:id="123"/>
    </w:p>
    <w:p w:rsidR="0015105C" w:rsidRPr="0015105C" w:rsidRDefault="0015105C" w:rsidP="00237376">
      <w:pPr>
        <w:pStyle w:val="ListParagraph"/>
        <w:keepNext/>
        <w:numPr>
          <w:ilvl w:val="2"/>
          <w:numId w:val="1"/>
        </w:numPr>
        <w:contextualSpacing w:val="0"/>
        <w:outlineLvl w:val="1"/>
        <w:rPr>
          <w:rFonts w:eastAsia="Calibri" w:cs="Calibri"/>
          <w:b/>
          <w:vanish/>
          <w:sz w:val="32"/>
          <w:szCs w:val="28"/>
        </w:rPr>
      </w:pPr>
      <w:bookmarkStart w:id="124" w:name="_Toc516967622"/>
      <w:bookmarkStart w:id="125" w:name="_Toc517018054"/>
      <w:bookmarkStart w:id="126" w:name="_Toc517018518"/>
      <w:bookmarkStart w:id="127" w:name="_Toc517020312"/>
      <w:bookmarkStart w:id="128" w:name="_Toc517047459"/>
      <w:bookmarkStart w:id="129" w:name="_Toc524781160"/>
      <w:bookmarkEnd w:id="124"/>
      <w:bookmarkEnd w:id="125"/>
      <w:bookmarkEnd w:id="126"/>
      <w:bookmarkEnd w:id="127"/>
      <w:bookmarkEnd w:id="128"/>
      <w:bookmarkEnd w:id="129"/>
    </w:p>
    <w:p w:rsidR="0015105C" w:rsidRPr="0015105C" w:rsidRDefault="0015105C" w:rsidP="00237376">
      <w:pPr>
        <w:pStyle w:val="ListParagraph"/>
        <w:keepNext/>
        <w:numPr>
          <w:ilvl w:val="2"/>
          <w:numId w:val="1"/>
        </w:numPr>
        <w:contextualSpacing w:val="0"/>
        <w:outlineLvl w:val="1"/>
        <w:rPr>
          <w:rFonts w:eastAsia="Calibri" w:cs="Calibri"/>
          <w:b/>
          <w:vanish/>
          <w:sz w:val="32"/>
          <w:szCs w:val="28"/>
        </w:rPr>
      </w:pPr>
      <w:bookmarkStart w:id="130" w:name="_Toc516967623"/>
      <w:bookmarkStart w:id="131" w:name="_Toc517018055"/>
      <w:bookmarkStart w:id="132" w:name="_Toc517018519"/>
      <w:bookmarkStart w:id="133" w:name="_Toc517020313"/>
      <w:bookmarkStart w:id="134" w:name="_Toc517047460"/>
      <w:bookmarkStart w:id="135" w:name="_Toc524781161"/>
      <w:bookmarkEnd w:id="130"/>
      <w:bookmarkEnd w:id="131"/>
      <w:bookmarkEnd w:id="132"/>
      <w:bookmarkEnd w:id="133"/>
      <w:bookmarkEnd w:id="134"/>
      <w:bookmarkEnd w:id="135"/>
    </w:p>
    <w:p w:rsidR="0007559A" w:rsidRDefault="00F011A6" w:rsidP="007C4C92">
      <w:pPr>
        <w:pStyle w:val="Heading4"/>
      </w:pPr>
      <w:r w:rsidRPr="00E77E3D">
        <w:t>Giao diện đăng nhập</w:t>
      </w:r>
    </w:p>
    <w:p w:rsidR="0007493D" w:rsidRPr="0007493D" w:rsidRDefault="0007493D" w:rsidP="00EC00D1">
      <w:r>
        <w:t>Người dùng nhập thông tin tài khoản</w:t>
      </w:r>
      <w:r w:rsidR="00E0477C">
        <w:t xml:space="preserve">, mật khẩu để đăng nhập. </w:t>
      </w:r>
    </w:p>
    <w:p w:rsidR="009C7B42" w:rsidRDefault="005A2CC0" w:rsidP="007E3C55">
      <w:pPr>
        <w:pStyle w:val="image"/>
      </w:pPr>
      <w:r>
        <w:rPr>
          <w:noProof/>
        </w:rPr>
        <w:lastRenderedPageBreak/>
        <w:pict>
          <v:shape id="_x0000_i1030" type="#_x0000_t75" style="width:225.45pt;height:225.45pt">
            <v:imagedata r:id="rId27" o:title="Capture"/>
          </v:shape>
        </w:pict>
      </w:r>
    </w:p>
    <w:p w:rsidR="0007559A" w:rsidRDefault="009C7B42" w:rsidP="009D40C1">
      <w:pPr>
        <w:pStyle w:val="Caption"/>
        <w:jc w:val="center"/>
      </w:pPr>
      <w:bookmarkStart w:id="136" w:name="_Toc524781053"/>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20</w:t>
      </w:r>
      <w:r w:rsidR="008F4AE7">
        <w:rPr>
          <w:noProof/>
        </w:rPr>
        <w:fldChar w:fldCharType="end"/>
      </w:r>
      <w:r w:rsidRPr="00FB5145">
        <w:t>: Giao diện đăng nhập</w:t>
      </w:r>
      <w:bookmarkEnd w:id="136"/>
    </w:p>
    <w:p w:rsidR="00F42EAD" w:rsidRDefault="00963322" w:rsidP="00F42EAD">
      <w:r>
        <w:t xml:space="preserve">Chương trình sẽ tự động kiểm tra </w:t>
      </w:r>
      <w:r w:rsidR="00210082">
        <w:t xml:space="preserve">quyền truy cập dưới cơ sở dữ liệu </w:t>
      </w:r>
      <w:r>
        <w:t xml:space="preserve">ứng với từng vị trí công việc của người dùng. Sau đó chương trình hiện giao diện theo vị trí công việc của </w:t>
      </w:r>
      <w:r w:rsidR="00A91905">
        <w:t>tài khoản vừa mới nhập</w:t>
      </w:r>
      <w:r>
        <w:t>.</w:t>
      </w:r>
      <w:r w:rsidR="002041DA">
        <w:t xml:space="preserve"> </w:t>
      </w:r>
    </w:p>
    <w:p w:rsidR="00B16962" w:rsidRDefault="005A2CC0" w:rsidP="007E3C55">
      <w:pPr>
        <w:pStyle w:val="image"/>
      </w:pPr>
      <w:r>
        <w:pict>
          <v:shape id="_x0000_i1031" type="#_x0000_t75" style="width:315.45pt;height:313.7pt">
            <v:imagedata r:id="rId28" o:title="dangnhap"/>
          </v:shape>
        </w:pict>
      </w:r>
    </w:p>
    <w:p w:rsidR="00963322" w:rsidRPr="00F42EAD" w:rsidRDefault="00B16962" w:rsidP="00B16962">
      <w:pPr>
        <w:pStyle w:val="Caption"/>
        <w:jc w:val="center"/>
      </w:pPr>
      <w:bookmarkStart w:id="137" w:name="_Toc524781054"/>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21</w:t>
      </w:r>
      <w:r w:rsidR="008F4AE7">
        <w:rPr>
          <w:noProof/>
        </w:rPr>
        <w:fldChar w:fldCharType="end"/>
      </w:r>
      <w:r>
        <w:t>: Phân quyền truy cập</w:t>
      </w:r>
      <w:bookmarkEnd w:id="137"/>
    </w:p>
    <w:p w:rsidR="0007559A" w:rsidRPr="00E77E3D" w:rsidRDefault="00F011A6" w:rsidP="007C4C92">
      <w:pPr>
        <w:pStyle w:val="Heading4"/>
      </w:pPr>
      <w:r w:rsidRPr="00E77E3D">
        <w:lastRenderedPageBreak/>
        <w:t xml:space="preserve">Giao diện </w:t>
      </w:r>
      <w:r w:rsidR="004E69AC">
        <w:t xml:space="preserve">Nhân viên </w:t>
      </w:r>
      <w:r w:rsidRPr="00E77E3D">
        <w:t>Điều dưỡng</w:t>
      </w:r>
    </w:p>
    <w:p w:rsidR="009D40C1" w:rsidRPr="009D40C1" w:rsidRDefault="00F011A6" w:rsidP="00542EF0">
      <w:r>
        <w:t>Bao gồm 4 tab:</w:t>
      </w:r>
    </w:p>
    <w:p w:rsidR="0007559A" w:rsidRDefault="00F011A6" w:rsidP="00CE5DBA">
      <w:pPr>
        <w:pStyle w:val="NoSpacing"/>
      </w:pPr>
      <w:r w:rsidRPr="00EB1354">
        <w:rPr>
          <w:b/>
        </w:rPr>
        <w:t>Tab tiếp nhận bệnh nhân mới</w:t>
      </w:r>
      <w:r w:rsidR="00562D47">
        <w:t xml:space="preserve">: thông tin bệnh nhân mới được tiếp nhận trong tab </w:t>
      </w:r>
      <w:r w:rsidR="00B65D95">
        <w:t>tiếp nhận bệnh nhân mới. Bao gồm các thông tin</w:t>
      </w:r>
      <w:r w:rsidR="00AD25FF">
        <w:t xml:space="preserve"> cá nhân người dùng và thông tin người thân. </w:t>
      </w:r>
      <w:r w:rsidR="00741D7C">
        <w:rPr>
          <w:lang w:val="en-US"/>
        </w:rPr>
        <w:t xml:space="preserve">Khi </w:t>
      </w:r>
      <w:r w:rsidR="00A134DE">
        <w:rPr>
          <w:lang w:val="en-US"/>
        </w:rPr>
        <w:t>nhấn</w:t>
      </w:r>
      <w:r w:rsidR="00741D7C">
        <w:rPr>
          <w:lang w:val="en-US"/>
        </w:rPr>
        <w:t xml:space="preserve"> 2 lần chuột</w:t>
      </w:r>
      <w:r w:rsidR="00741D7C">
        <w:t xml:space="preserve"> </w:t>
      </w:r>
      <w:r w:rsidR="00741D7C">
        <w:rPr>
          <w:lang w:val="en-US"/>
        </w:rPr>
        <w:t>khung</w:t>
      </w:r>
      <w:r w:rsidR="00AD25FF">
        <w:t xml:space="preserve"> trống trong tab</w:t>
      </w:r>
      <w:r w:rsidR="00741D7C">
        <w:rPr>
          <w:lang w:val="en-US"/>
        </w:rPr>
        <w:t xml:space="preserve"> là</w:t>
      </w:r>
      <w:r w:rsidR="00F20106">
        <w:t xml:space="preserve"> chức năng</w:t>
      </w:r>
      <w:r w:rsidR="00AD25FF">
        <w:t xml:space="preserve"> </w:t>
      </w:r>
      <w:r w:rsidR="00F20106">
        <w:t>thêm</w:t>
      </w:r>
      <w:r w:rsidR="00AD25FF">
        <w:t xml:space="preserve"> hình ảnh của bệnh nhân đó</w:t>
      </w:r>
      <w:r w:rsidR="00F20106">
        <w:t>.</w:t>
      </w:r>
      <w:r w:rsidR="003A3C99">
        <w:rPr>
          <w:lang w:val="en-US"/>
        </w:rPr>
        <w:t xml:space="preserve"> Danh sách bệnh nhân chờ khám trong ngày</w:t>
      </w:r>
      <w:r w:rsidR="005F4072">
        <w:rPr>
          <w:lang w:val="en-US"/>
        </w:rPr>
        <w:t>.</w:t>
      </w:r>
    </w:p>
    <w:p w:rsidR="00F55BFA" w:rsidRDefault="005A2CC0" w:rsidP="007E3C55">
      <w:pPr>
        <w:pStyle w:val="image"/>
      </w:pPr>
      <w:r>
        <w:pict>
          <v:shape id="_x0000_i1032" type="#_x0000_t75" style="width:450.85pt;height:311.15pt">
            <v:imagedata r:id="rId29" o:title="dieuduong"/>
          </v:shape>
        </w:pict>
      </w:r>
    </w:p>
    <w:p w:rsidR="0007559A" w:rsidRDefault="00F55BFA" w:rsidP="00F55BFA">
      <w:pPr>
        <w:pStyle w:val="Caption"/>
        <w:jc w:val="center"/>
      </w:pPr>
      <w:bookmarkStart w:id="138" w:name="_Toc524781055"/>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22</w:t>
      </w:r>
      <w:r w:rsidR="008F4AE7">
        <w:rPr>
          <w:noProof/>
        </w:rPr>
        <w:fldChar w:fldCharType="end"/>
      </w:r>
      <w:r>
        <w:t xml:space="preserve">: </w:t>
      </w:r>
      <w:r w:rsidRPr="00574832">
        <w:t>Tab tiếp nhận bệnh nhân mới</w:t>
      </w:r>
      <w:bookmarkEnd w:id="138"/>
    </w:p>
    <w:p w:rsidR="00EB1354" w:rsidRDefault="00B16962" w:rsidP="00EB1354">
      <w:r>
        <w:t xml:space="preserve">Những </w:t>
      </w:r>
      <w:r w:rsidR="00986CEB">
        <w:t>thông tin chỉ cần nhập</w:t>
      </w:r>
      <w:r w:rsidR="000260ED">
        <w:t xml:space="preserve"> số như: cân nặng, số điện thoại được ràng buộc </w:t>
      </w:r>
      <w:r w:rsidR="00F960D0">
        <w:t xml:space="preserve">chỉ được nhập số, không được nhập kí tự. Đối với </w:t>
      </w:r>
      <w:r w:rsidR="0095055F">
        <w:t xml:space="preserve">giới tính, người dùng </w:t>
      </w:r>
      <w:r w:rsidR="00A134DE">
        <w:t>nhấn</w:t>
      </w:r>
      <w:r w:rsidR="00F936FB">
        <w:t xml:space="preserve"> vào mũi tên trỏ xuống để chọn giới tính cho bệnh nhân.</w:t>
      </w:r>
    </w:p>
    <w:p w:rsidR="00084156" w:rsidRDefault="005F4072" w:rsidP="00EB1354">
      <w:r>
        <w:t>Khi n</w:t>
      </w:r>
      <w:r w:rsidR="00557967">
        <w:t xml:space="preserve">hân viên điều dưỡng </w:t>
      </w:r>
      <w:r w:rsidR="00A134DE">
        <w:t>nhấn</w:t>
      </w:r>
      <w:r w:rsidR="00557967">
        <w:t xml:space="preserve"> chuột vào hàng trong danh sách bệnh nhân khám trong ngày</w:t>
      </w:r>
      <w:r>
        <w:t>, nút Điều chỉnh và Xóa</w:t>
      </w:r>
      <w:r w:rsidR="0055620A">
        <w:t xml:space="preserve"> </w:t>
      </w:r>
      <w:r w:rsidR="003645BF">
        <w:t>sẽ được hiện lên nhằm mục đích ràng buộc người dùng phải thao tác để sử dụng</w:t>
      </w:r>
      <w:r w:rsidR="006E3D1D">
        <w:t xml:space="preserve"> chương trình chính xác. Sau đó, 2 thông tin gồm lý do khám và ngày giờ khám của hồ sơ khám bệnh sẽ được </w:t>
      </w:r>
      <w:r w:rsidR="008D1814">
        <w:t>đưa lên textbox để nhân viên điều dưỡng</w:t>
      </w:r>
      <w:r w:rsidR="006E3D1D">
        <w:t xml:space="preserve"> có thể </w:t>
      </w:r>
      <w:r w:rsidR="008D1814">
        <w:t>điều chỉnh thông tin và sử dụng nút Điều chỉnh để cập nhật.</w:t>
      </w:r>
    </w:p>
    <w:p w:rsidR="00266DB8" w:rsidRDefault="005A2CC0" w:rsidP="007E3C55">
      <w:pPr>
        <w:pStyle w:val="image"/>
      </w:pPr>
      <w:r>
        <w:lastRenderedPageBreak/>
        <w:pict>
          <v:shape id="_x0000_i1033" type="#_x0000_t75" style="width:450.85pt;height:263.15pt">
            <v:imagedata r:id="rId30" o:title="tiepnhanbenhnhan1"/>
          </v:shape>
        </w:pict>
      </w:r>
    </w:p>
    <w:p w:rsidR="00266DB8" w:rsidRDefault="00266DB8" w:rsidP="00266DB8">
      <w:pPr>
        <w:pStyle w:val="Caption"/>
        <w:jc w:val="center"/>
      </w:pPr>
      <w:bookmarkStart w:id="139" w:name="_Toc524781056"/>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23</w:t>
      </w:r>
      <w:r w:rsidR="008F4AE7">
        <w:rPr>
          <w:noProof/>
        </w:rPr>
        <w:fldChar w:fldCharType="end"/>
      </w:r>
      <w:r>
        <w:t>: Thêm hình vào khung hình ảnh</w:t>
      </w:r>
      <w:bookmarkEnd w:id="139"/>
    </w:p>
    <w:p w:rsidR="008D1814" w:rsidRDefault="00266DB8" w:rsidP="00EB1354">
      <w:r>
        <w:t xml:space="preserve">Chức năng thêm hình </w:t>
      </w:r>
      <w:r w:rsidR="00741D7C">
        <w:t xml:space="preserve">khi </w:t>
      </w:r>
      <w:r w:rsidR="00A134DE">
        <w:t>nhấn</w:t>
      </w:r>
      <w:r w:rsidR="00741D7C">
        <w:t xml:space="preserve"> 2 lần chuột</w:t>
      </w:r>
      <w:r>
        <w:t xml:space="preserve"> </w:t>
      </w:r>
      <w:r w:rsidR="00741D7C">
        <w:t xml:space="preserve">vào khung trống </w:t>
      </w:r>
      <w:r w:rsidR="005311E9">
        <w:t>trong</w:t>
      </w:r>
      <w:r w:rsidR="00741D7C">
        <w:t xml:space="preserve"> tab </w:t>
      </w:r>
      <w:r>
        <w:t>hỗ trợ cho nhân viên điều dưỡng có thể thêm hình của bệnh</w:t>
      </w:r>
      <w:r w:rsidR="00140DB2">
        <w:t xml:space="preserve"> nhân có sẵn trong máy tính và hình ảnh khi được lưu trữ sẽ được lưu vào folder </w:t>
      </w:r>
      <w:r w:rsidR="00047BEC">
        <w:t xml:space="preserve">application </w:t>
      </w:r>
      <w:r w:rsidR="00140DB2">
        <w:t>của chương trình</w:t>
      </w:r>
      <w:r w:rsidR="00047BEC">
        <w:t xml:space="preserve">. VD: </w:t>
      </w:r>
      <w:r w:rsidR="00047BEC" w:rsidRPr="00047BEC">
        <w:t>C:\Program Files (x86)\Hoa Sen University</w:t>
      </w:r>
      <w:r w:rsidR="009A0389">
        <w:t xml:space="preserve"> </w:t>
      </w:r>
      <w:r w:rsidR="00047BEC" w:rsidRPr="00047BEC">
        <w:t>\QuanLyPhongKham</w:t>
      </w:r>
      <w:r w:rsidR="009A0389">
        <w:t xml:space="preserve"> </w:t>
      </w:r>
      <w:r w:rsidR="00047BEC" w:rsidRPr="00047BEC">
        <w:t>\</w:t>
      </w:r>
      <w:r w:rsidR="009A0389">
        <w:t xml:space="preserve"> </w:t>
      </w:r>
      <w:r w:rsidR="00047BEC" w:rsidRPr="00047BEC">
        <w:t>Hinh\BenhNhan</w:t>
      </w:r>
    </w:p>
    <w:p w:rsidR="004F6B73" w:rsidRDefault="005A2CC0" w:rsidP="007E3C55">
      <w:pPr>
        <w:pStyle w:val="image"/>
      </w:pPr>
      <w:r>
        <w:pict>
          <v:shape id="_x0000_i1034" type="#_x0000_t75" style="width:450.85pt;height:264.85pt">
            <v:imagedata r:id="rId31" o:title="tiepnhanbenhnhan2"/>
          </v:shape>
        </w:pict>
      </w:r>
    </w:p>
    <w:p w:rsidR="002F54A2" w:rsidRPr="002F54A2" w:rsidRDefault="004F6B73" w:rsidP="006515A2">
      <w:pPr>
        <w:pStyle w:val="Caption"/>
        <w:jc w:val="center"/>
      </w:pPr>
      <w:bookmarkStart w:id="140" w:name="_Toc524781057"/>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24</w:t>
      </w:r>
      <w:r w:rsidR="008F4AE7">
        <w:rPr>
          <w:noProof/>
        </w:rPr>
        <w:fldChar w:fldCharType="end"/>
      </w:r>
      <w:r>
        <w:t xml:space="preserve">: </w:t>
      </w:r>
      <w:r w:rsidR="00C015E0">
        <w:t>H</w:t>
      </w:r>
      <w:r>
        <w:t>ình ảnh của bệnh nhân sau khi được thêm</w:t>
      </w:r>
      <w:r w:rsidR="00B86E71">
        <w:t xml:space="preserve"> (hình ảnh được thêm dữ liệu thô)</w:t>
      </w:r>
      <w:bookmarkEnd w:id="140"/>
    </w:p>
    <w:p w:rsidR="002F54A2" w:rsidRDefault="005A2CC0" w:rsidP="00E44580">
      <w:pPr>
        <w:pStyle w:val="image"/>
      </w:pPr>
      <w:r>
        <w:lastRenderedPageBreak/>
        <w:pict>
          <v:shape id="_x0000_i1035" type="#_x0000_t75" style="width:451.7pt;height:273.45pt">
            <v:imagedata r:id="rId32" o:title="picturebox"/>
          </v:shape>
        </w:pict>
      </w:r>
    </w:p>
    <w:p w:rsidR="004E03D3" w:rsidRDefault="002F54A2" w:rsidP="002F54A2">
      <w:pPr>
        <w:pStyle w:val="Caption"/>
        <w:jc w:val="center"/>
      </w:pPr>
      <w:bookmarkStart w:id="141" w:name="_Toc524781058"/>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25</w:t>
      </w:r>
      <w:r w:rsidR="008F4AE7">
        <w:rPr>
          <w:noProof/>
        </w:rPr>
        <w:fldChar w:fldCharType="end"/>
      </w:r>
      <w:r>
        <w:t xml:space="preserve">: </w:t>
      </w:r>
      <w:r w:rsidR="00C015E0">
        <w:t>Đ</w:t>
      </w:r>
      <w:r>
        <w:t>oạn code chức năng của thêm hình ảnh</w:t>
      </w:r>
      <w:bookmarkEnd w:id="141"/>
    </w:p>
    <w:p w:rsidR="003A41FC" w:rsidRDefault="005A2CC0" w:rsidP="007E3C55">
      <w:pPr>
        <w:pStyle w:val="image"/>
      </w:pPr>
      <w:r>
        <w:pict>
          <v:shape id="_x0000_i1036" type="#_x0000_t75" style="width:450pt;height:252.85pt">
            <v:imagedata r:id="rId33" o:title="picturebox2"/>
          </v:shape>
        </w:pict>
      </w:r>
    </w:p>
    <w:p w:rsidR="003A41FC" w:rsidRDefault="003A41FC" w:rsidP="003A41FC">
      <w:pPr>
        <w:pStyle w:val="Caption"/>
        <w:jc w:val="center"/>
      </w:pPr>
      <w:bookmarkStart w:id="142" w:name="_Toc524781059"/>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26</w:t>
      </w:r>
      <w:r w:rsidR="008F4AE7">
        <w:rPr>
          <w:noProof/>
        </w:rPr>
        <w:fldChar w:fldCharType="end"/>
      </w:r>
      <w:r>
        <w:t xml:space="preserve">: </w:t>
      </w:r>
      <w:r w:rsidR="00305799">
        <w:t>Đ</w:t>
      </w:r>
      <w:r w:rsidRPr="001B1483">
        <w:t xml:space="preserve">oạn code chức năng </w:t>
      </w:r>
      <w:r>
        <w:t>lưu tên và copy file hình ảnh</w:t>
      </w:r>
      <w:bookmarkEnd w:id="142"/>
    </w:p>
    <w:p w:rsidR="00ED72E7" w:rsidRDefault="005A2CC0" w:rsidP="007E3C55">
      <w:pPr>
        <w:pStyle w:val="image"/>
      </w:pPr>
      <w:r>
        <w:lastRenderedPageBreak/>
        <w:pict>
          <v:shape id="_x0000_i1037" type="#_x0000_t75" style="width:451.7pt;height:264.85pt">
            <v:imagedata r:id="rId34" o:title="picturebox3"/>
          </v:shape>
        </w:pict>
      </w:r>
    </w:p>
    <w:p w:rsidR="00403136" w:rsidRPr="00403136" w:rsidRDefault="00ED72E7" w:rsidP="00235DBD">
      <w:pPr>
        <w:pStyle w:val="Caption"/>
        <w:jc w:val="center"/>
      </w:pPr>
      <w:bookmarkStart w:id="143" w:name="_Toc524781060"/>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27</w:t>
      </w:r>
      <w:r w:rsidR="008F4AE7">
        <w:rPr>
          <w:noProof/>
        </w:rPr>
        <w:fldChar w:fldCharType="end"/>
      </w:r>
      <w:r>
        <w:t xml:space="preserve">: </w:t>
      </w:r>
      <w:r w:rsidR="00305799">
        <w:t>Đ</w:t>
      </w:r>
      <w:r w:rsidRPr="009529E1">
        <w:t>oạn code chức năng l</w:t>
      </w:r>
      <w:r>
        <w:t>oad hình ảnh khi nhấn vào từng bệnh nhân trong danh sách</w:t>
      </w:r>
      <w:bookmarkEnd w:id="143"/>
    </w:p>
    <w:p w:rsidR="0007559A" w:rsidRPr="00F93290" w:rsidRDefault="00F011A6" w:rsidP="00CE5DBA">
      <w:pPr>
        <w:pStyle w:val="NoSpacing"/>
        <w:rPr>
          <w:b/>
        </w:rPr>
      </w:pPr>
      <w:r w:rsidRPr="00F93290">
        <w:rPr>
          <w:b/>
        </w:rPr>
        <w:t>Tab tiếp nhận bệnh nhân cũ</w:t>
      </w:r>
      <w:r w:rsidR="00F93290" w:rsidRPr="00F93290">
        <w:rPr>
          <w:b/>
        </w:rPr>
        <w:t>:</w:t>
      </w:r>
      <w:r w:rsidR="00F93290">
        <w:rPr>
          <w:b/>
        </w:rPr>
        <w:t xml:space="preserve"> </w:t>
      </w:r>
      <w:r w:rsidR="00192DFC">
        <w:t>các thông tin textbox của bệnh nhân vẫn được thể hiện trên tab nhằm mục đích chỉnh sửa toàn bộ thông tin bệnh nhân,</w:t>
      </w:r>
      <w:r w:rsidR="0081330B">
        <w:t xml:space="preserve"> trên tab này chỉ có 3 chức năng chính: Điều chỉnh</w:t>
      </w:r>
      <w:r w:rsidR="00921611">
        <w:t xml:space="preserve"> thông tin bệnh nhân</w:t>
      </w:r>
      <w:r w:rsidR="0081330B">
        <w:t xml:space="preserve">, Xóa </w:t>
      </w:r>
      <w:r w:rsidR="00921611">
        <w:t xml:space="preserve">thông tin bệnh nhân </w:t>
      </w:r>
      <w:r w:rsidR="0081330B">
        <w:t>và Thêm chờ</w:t>
      </w:r>
      <w:r w:rsidR="00921611">
        <w:t xml:space="preserve"> bệnh nhân khám bệnh</w:t>
      </w:r>
      <w:r w:rsidR="0081330B">
        <w:t>.</w:t>
      </w:r>
      <w:r w:rsidR="00921611">
        <w:t xml:space="preserve"> Khung trống trong tab tiếp nhận bệnh nhân cũ </w:t>
      </w:r>
      <w:r w:rsidR="00CF57A8">
        <w:t xml:space="preserve">có chức năng thêm hình ảnh cho bệnh nhân. </w:t>
      </w:r>
    </w:p>
    <w:p w:rsidR="000811C5" w:rsidRDefault="00F011A6" w:rsidP="00B42764">
      <w:pPr>
        <w:pStyle w:val="image"/>
      </w:pPr>
      <w:r>
        <w:rPr>
          <w:noProof/>
        </w:rPr>
        <w:drawing>
          <wp:inline distT="114300" distB="114300" distL="114300" distR="114300" wp14:anchorId="707D0C83" wp14:editId="0855EEF6">
            <wp:extent cx="5760904" cy="3094074"/>
            <wp:effectExtent l="0" t="0" r="0" b="0"/>
            <wp:docPr id="4"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35"/>
                    <a:srcRect/>
                    <a:stretch>
                      <a:fillRect/>
                    </a:stretch>
                  </pic:blipFill>
                  <pic:spPr>
                    <a:xfrm>
                      <a:off x="0" y="0"/>
                      <a:ext cx="5772289" cy="3100189"/>
                    </a:xfrm>
                    <a:prstGeom prst="rect">
                      <a:avLst/>
                    </a:prstGeom>
                    <a:ln/>
                  </pic:spPr>
                </pic:pic>
              </a:graphicData>
            </a:graphic>
          </wp:inline>
        </w:drawing>
      </w:r>
    </w:p>
    <w:p w:rsidR="0007559A" w:rsidRDefault="000811C5" w:rsidP="000811C5">
      <w:pPr>
        <w:pStyle w:val="Caption"/>
        <w:jc w:val="center"/>
      </w:pPr>
      <w:bookmarkStart w:id="144" w:name="_Toc524781061"/>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28</w:t>
      </w:r>
      <w:r w:rsidR="008F4AE7">
        <w:rPr>
          <w:noProof/>
        </w:rPr>
        <w:fldChar w:fldCharType="end"/>
      </w:r>
      <w:r>
        <w:t xml:space="preserve">: </w:t>
      </w:r>
      <w:r w:rsidRPr="00212705">
        <w:t>Tab tiếp nhận bệnh nhân cũ</w:t>
      </w:r>
      <w:bookmarkEnd w:id="144"/>
    </w:p>
    <w:p w:rsidR="00680DD1" w:rsidRDefault="00680DD1" w:rsidP="00680DD1">
      <w:r>
        <w:lastRenderedPageBreak/>
        <w:t>Nhân viên điều dưỡng</w:t>
      </w:r>
      <w:r w:rsidR="001D520D">
        <w:t xml:space="preserve"> muốn</w:t>
      </w:r>
      <w:r w:rsidR="00C01BD6">
        <w:t xml:space="preserve"> thêm bệnh nhân khám, trước tiên</w:t>
      </w:r>
      <w:r>
        <w:t xml:space="preserve"> tìm</w:t>
      </w:r>
      <w:r w:rsidR="00D107B8">
        <w:t xml:space="preserve"> thông tin bệnh nhân, </w:t>
      </w:r>
      <w:r w:rsidR="00A134DE">
        <w:t>nhấn</w:t>
      </w:r>
      <w:r w:rsidR="008559C7">
        <w:t xml:space="preserve"> chuột vào danh sách bệnh nhân, </w:t>
      </w:r>
      <w:r w:rsidR="00D107B8">
        <w:t>sau đó nhấn nút chờ khám, 1 form Thêm chờ khám sẽ được hiện ra,</w:t>
      </w:r>
      <w:r w:rsidR="009D7383">
        <w:t xml:space="preserve"> nhân viên điều dưỡng nhập thông tin ngày khám, lý do khám và lưu lại</w:t>
      </w:r>
      <w:r w:rsidR="00790AAE">
        <w:t>, bệnh nhân khám được thêm vào danh sách chờ khám trong ngày</w:t>
      </w:r>
    </w:p>
    <w:p w:rsidR="00780791" w:rsidRDefault="005A2CC0" w:rsidP="00B42764">
      <w:pPr>
        <w:pStyle w:val="image"/>
      </w:pPr>
      <w:r>
        <w:pict>
          <v:shape id="_x0000_i1038" type="#_x0000_t75" style="width:450pt;height:333.45pt">
            <v:imagedata r:id="rId36" o:title="dieuduongkhamcu"/>
          </v:shape>
        </w:pict>
      </w:r>
    </w:p>
    <w:p w:rsidR="009D7383" w:rsidRDefault="00780791" w:rsidP="00780791">
      <w:pPr>
        <w:pStyle w:val="Caption"/>
        <w:jc w:val="center"/>
      </w:pPr>
      <w:bookmarkStart w:id="145" w:name="_Toc524781062"/>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29</w:t>
      </w:r>
      <w:r w:rsidR="008F4AE7">
        <w:rPr>
          <w:noProof/>
        </w:rPr>
        <w:fldChar w:fldCharType="end"/>
      </w:r>
      <w:r>
        <w:t>: Form thêm chờ được hiện ra và yêu cầu nhập thông tin</w:t>
      </w:r>
      <w:bookmarkEnd w:id="145"/>
    </w:p>
    <w:p w:rsidR="009874F0" w:rsidRDefault="009874F0" w:rsidP="009874F0">
      <w:r>
        <w:t xml:space="preserve">Đối với những bệnh nhân đã khám, nhân viên điều dưỡng có thể nhấn vào mũi tên có màu đậm trong ô MSBN </w:t>
      </w:r>
      <w:r w:rsidR="00E85532">
        <w:t>và xem được những hồ sơ đã khám bệnh từ trước.</w:t>
      </w:r>
    </w:p>
    <w:p w:rsidR="009C6471" w:rsidRDefault="005A2CC0" w:rsidP="009C6471">
      <w:pPr>
        <w:pStyle w:val="image"/>
        <w:keepNext/>
      </w:pPr>
      <w:r>
        <w:lastRenderedPageBreak/>
        <w:pict>
          <v:shape id="_x0000_i1039" type="#_x0000_t75" style="width:443.15pt;height:306.85pt">
            <v:imagedata r:id="rId37" o:title="tiepnhanbenhnhan4"/>
          </v:shape>
        </w:pict>
      </w:r>
    </w:p>
    <w:p w:rsidR="00E85532" w:rsidRPr="009874F0" w:rsidRDefault="009C6471" w:rsidP="009C6471">
      <w:pPr>
        <w:pStyle w:val="Caption"/>
        <w:jc w:val="center"/>
      </w:pPr>
      <w:bookmarkStart w:id="146" w:name="_Toc524781063"/>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30</w:t>
      </w:r>
      <w:r w:rsidR="008F4AE7">
        <w:rPr>
          <w:noProof/>
        </w:rPr>
        <w:fldChar w:fldCharType="end"/>
      </w:r>
      <w:r>
        <w:t>: Xem hồ sơ đã khám bệnh của bệnh nhân</w:t>
      </w:r>
      <w:bookmarkEnd w:id="146"/>
    </w:p>
    <w:p w:rsidR="0007559A" w:rsidRDefault="00F011A6" w:rsidP="00CE5DBA">
      <w:pPr>
        <w:pStyle w:val="NoSpacing"/>
      </w:pPr>
      <w:r w:rsidRPr="00826800">
        <w:rPr>
          <w:b/>
        </w:rPr>
        <w:t>Tab tiếp nhận bệnh nhân tái khám</w:t>
      </w:r>
      <w:r w:rsidR="0049357F" w:rsidRPr="00826800">
        <w:rPr>
          <w:b/>
        </w:rPr>
        <w:t>:</w:t>
      </w:r>
      <w:r w:rsidR="0049357F">
        <w:t xml:space="preserve"> </w:t>
      </w:r>
      <w:r w:rsidR="00913321">
        <w:t>đối với 1 bệnh nhân đã khám, sau đó được bác sĩ yêu cầu tái khám,</w:t>
      </w:r>
      <w:r w:rsidR="00826800">
        <w:t xml:space="preserve"> hồ sơ c</w:t>
      </w:r>
      <w:r w:rsidR="006F4C69">
        <w:t>ủa bệnh nhân đó được hiện trên D</w:t>
      </w:r>
      <w:r w:rsidR="00826800">
        <w:t xml:space="preserve">anh sách </w:t>
      </w:r>
      <w:r w:rsidR="006F4C69">
        <w:t>Hồ sơ được yêu cầu tái khám.</w:t>
      </w:r>
      <w:r w:rsidR="00D71DC5">
        <w:t xml:space="preserve"> Nhân viên điều dưỡng</w:t>
      </w:r>
      <w:r w:rsidR="001D520D">
        <w:t xml:space="preserve"> muốn thêm bệnh nhân tái khám, trước tiên tìm thông tin bệnh nhân, </w:t>
      </w:r>
      <w:r w:rsidR="00A134DE">
        <w:t>nhấn</w:t>
      </w:r>
      <w:r w:rsidR="001D520D">
        <w:t xml:space="preserve"> chuột vào danh sách bệnh nhân, sau đó nhấn nút chờ khám, bệnh nhân tái khám được thêm vào danh sách chờ khám trong ngày.</w:t>
      </w:r>
    </w:p>
    <w:p w:rsidR="00A1700F" w:rsidRDefault="00A1700F" w:rsidP="00A1700F">
      <w:pPr>
        <w:pStyle w:val="image"/>
      </w:pPr>
      <w:r>
        <w:rPr>
          <w:noProof/>
        </w:rPr>
        <w:lastRenderedPageBreak/>
        <w:drawing>
          <wp:inline distT="0" distB="0" distL="0" distR="0" wp14:anchorId="63BD0019" wp14:editId="64B9A9C7">
            <wp:extent cx="5724525" cy="3933825"/>
            <wp:effectExtent l="0" t="0" r="9525" b="9525"/>
            <wp:docPr id="14" name="Picture 14" descr="dieuduongtaikh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dieuduongtaikham"/>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24525" cy="3933825"/>
                    </a:xfrm>
                    <a:prstGeom prst="rect">
                      <a:avLst/>
                    </a:prstGeom>
                    <a:noFill/>
                    <a:ln>
                      <a:noFill/>
                    </a:ln>
                  </pic:spPr>
                </pic:pic>
              </a:graphicData>
            </a:graphic>
          </wp:inline>
        </w:drawing>
      </w:r>
    </w:p>
    <w:p w:rsidR="00A1700F" w:rsidRPr="00A1700F" w:rsidRDefault="00A1700F" w:rsidP="00A1700F">
      <w:pPr>
        <w:pStyle w:val="Caption"/>
        <w:jc w:val="center"/>
      </w:pPr>
      <w:bookmarkStart w:id="147" w:name="_Toc524781064"/>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31</w:t>
      </w:r>
      <w:r w:rsidR="008F4AE7">
        <w:rPr>
          <w:noProof/>
        </w:rPr>
        <w:fldChar w:fldCharType="end"/>
      </w:r>
      <w:r>
        <w:t xml:space="preserve">: </w:t>
      </w:r>
      <w:r w:rsidRPr="0077318F">
        <w:t>Tab tiếp nhận bệnh nhân tái khám</w:t>
      </w:r>
      <w:bookmarkEnd w:id="147"/>
    </w:p>
    <w:p w:rsidR="0059732F" w:rsidRDefault="0059732F" w:rsidP="0059732F">
      <w:pPr>
        <w:rPr>
          <w:noProof/>
        </w:rPr>
      </w:pPr>
      <w:r>
        <w:rPr>
          <w:noProof/>
        </w:rPr>
        <w:t>Lưu ý: đối với những hồ sơ khám bệnh đã có tái khám</w:t>
      </w:r>
      <w:r w:rsidR="00070627">
        <w:rPr>
          <w:noProof/>
        </w:rPr>
        <w:t>, trong cột MSKB có hình mũi tên</w:t>
      </w:r>
      <w:r w:rsidR="00F715B1">
        <w:rPr>
          <w:noProof/>
        </w:rPr>
        <w:t xml:space="preserve"> nhỏ. Nếu hồ sơ đã có tái khám, hình mũi tên đó có màu đậm, nếu hồ sơ đó không có tái khám, hình mũi tên đó có màu nhạt.</w:t>
      </w:r>
    </w:p>
    <w:p w:rsidR="00F715B1" w:rsidRDefault="005A2CC0" w:rsidP="00F715B1">
      <w:pPr>
        <w:pStyle w:val="image"/>
        <w:keepNext/>
      </w:pPr>
      <w:r>
        <w:rPr>
          <w:highlight w:val="yellow"/>
        </w:rPr>
        <w:pict>
          <v:shape id="_x0000_i1040" type="#_x0000_t75" style="width:450.85pt;height:50.55pt">
            <v:imagedata r:id="rId39" o:title="dacotaikham"/>
          </v:shape>
        </w:pict>
      </w:r>
    </w:p>
    <w:p w:rsidR="00F715B1" w:rsidRDefault="00F715B1" w:rsidP="00F715B1">
      <w:pPr>
        <w:pStyle w:val="Caption"/>
        <w:jc w:val="center"/>
      </w:pPr>
      <w:bookmarkStart w:id="148" w:name="_Toc524781065"/>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32</w:t>
      </w:r>
      <w:r w:rsidR="008F4AE7">
        <w:rPr>
          <w:noProof/>
        </w:rPr>
        <w:fldChar w:fldCharType="end"/>
      </w:r>
      <w:r>
        <w:t>: Nhận biết hồ sơ đã có tái khám</w:t>
      </w:r>
      <w:bookmarkEnd w:id="148"/>
    </w:p>
    <w:p w:rsidR="00A1700F" w:rsidRDefault="00A1700F" w:rsidP="00A1700F">
      <w:r>
        <w:t>Khi nhấn vào nút mũi tên có màu đậm, hồ sơ tái khám của hồ sơ khám bệnh sẽ được hiện ra.</w:t>
      </w:r>
    </w:p>
    <w:p w:rsidR="000D2FED" w:rsidRDefault="005A2CC0" w:rsidP="00E57059">
      <w:pPr>
        <w:pStyle w:val="image"/>
      </w:pPr>
      <w:r>
        <w:lastRenderedPageBreak/>
        <w:pict>
          <v:shape id="_x0000_i1041" type="#_x0000_t75" style="width:443.15pt;height:285.45pt">
            <v:imagedata r:id="rId40" o:title="tiepnhanbenhnhan5"/>
          </v:shape>
        </w:pict>
      </w:r>
    </w:p>
    <w:p w:rsidR="000D2FED" w:rsidRPr="00A1700F" w:rsidRDefault="000D2FED" w:rsidP="000D2FED">
      <w:pPr>
        <w:pStyle w:val="Caption"/>
        <w:jc w:val="center"/>
      </w:pPr>
      <w:bookmarkStart w:id="149" w:name="_Toc524781066"/>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33</w:t>
      </w:r>
      <w:r w:rsidR="008F4AE7">
        <w:rPr>
          <w:noProof/>
        </w:rPr>
        <w:fldChar w:fldCharType="end"/>
      </w:r>
      <w:r>
        <w:t>: Xem hồ sơ tái khám có trong hồ sơ khám bệnh</w:t>
      </w:r>
      <w:bookmarkEnd w:id="149"/>
    </w:p>
    <w:p w:rsidR="0007559A" w:rsidRDefault="00F011A6" w:rsidP="00CE5DBA">
      <w:pPr>
        <w:pStyle w:val="NoSpacing"/>
      </w:pPr>
      <w:r w:rsidRPr="00A24BCC">
        <w:rPr>
          <w:b/>
        </w:rPr>
        <w:t>Tab tìm kiếm bệnh nhân</w:t>
      </w:r>
      <w:r w:rsidR="00040034" w:rsidRPr="00A24BCC">
        <w:rPr>
          <w:b/>
        </w:rPr>
        <w:t>:</w:t>
      </w:r>
      <w:r w:rsidR="00040034">
        <w:t xml:space="preserve"> </w:t>
      </w:r>
      <w:r w:rsidR="00CB1F6C">
        <w:t>liệt kê n</w:t>
      </w:r>
      <w:r w:rsidR="00A62F46">
        <w:t>hững hồ sơ khám bệnh trong ngày, tháng hoặc hồ sơ tái khám trong ngày, tháng. Ngoài ra, nhân viên điều dưỡng có thể xóa hồ sơ khám bệnh</w:t>
      </w:r>
      <w:r w:rsidR="00BD1A14">
        <w:t xml:space="preserve"> có trên danh sách.</w:t>
      </w:r>
    </w:p>
    <w:p w:rsidR="000811C5" w:rsidRDefault="00F011A6" w:rsidP="007E3C55">
      <w:pPr>
        <w:pStyle w:val="image"/>
      </w:pPr>
      <w:r>
        <w:rPr>
          <w:noProof/>
        </w:rPr>
        <w:drawing>
          <wp:inline distT="114300" distB="114300" distL="114300" distR="114300" wp14:anchorId="41B32A4F" wp14:editId="116AEB93">
            <wp:extent cx="5760204" cy="3296093"/>
            <wp:effectExtent l="0" t="0" r="0" b="0"/>
            <wp:docPr id="22"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41"/>
                    <a:srcRect/>
                    <a:stretch>
                      <a:fillRect/>
                    </a:stretch>
                  </pic:blipFill>
                  <pic:spPr>
                    <a:xfrm>
                      <a:off x="0" y="0"/>
                      <a:ext cx="5788176" cy="3312099"/>
                    </a:xfrm>
                    <a:prstGeom prst="rect">
                      <a:avLst/>
                    </a:prstGeom>
                    <a:ln/>
                  </pic:spPr>
                </pic:pic>
              </a:graphicData>
            </a:graphic>
          </wp:inline>
        </w:drawing>
      </w:r>
    </w:p>
    <w:p w:rsidR="0007559A" w:rsidRDefault="000811C5" w:rsidP="000811C5">
      <w:pPr>
        <w:pStyle w:val="Caption"/>
        <w:jc w:val="center"/>
      </w:pPr>
      <w:bookmarkStart w:id="150" w:name="_Toc524781067"/>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34</w:t>
      </w:r>
      <w:r w:rsidR="008F4AE7">
        <w:rPr>
          <w:noProof/>
        </w:rPr>
        <w:fldChar w:fldCharType="end"/>
      </w:r>
      <w:r>
        <w:t xml:space="preserve">: </w:t>
      </w:r>
      <w:r w:rsidRPr="00A05E66">
        <w:t>Tab tìm kiếm bệnh nhân</w:t>
      </w:r>
      <w:bookmarkEnd w:id="150"/>
    </w:p>
    <w:p w:rsidR="00AC1785" w:rsidRDefault="005A2CC0" w:rsidP="007E3C55">
      <w:pPr>
        <w:pStyle w:val="image"/>
      </w:pPr>
      <w:r>
        <w:lastRenderedPageBreak/>
        <w:pict>
          <v:shape id="_x0000_i1042" type="#_x0000_t75" style="width:468pt;height:369.45pt">
            <v:imagedata r:id="rId42" o:title="timkiembenhnhan"/>
          </v:shape>
        </w:pict>
      </w:r>
    </w:p>
    <w:p w:rsidR="00AC1785" w:rsidRDefault="00AC1785" w:rsidP="00AC1785">
      <w:pPr>
        <w:pStyle w:val="Caption"/>
        <w:jc w:val="center"/>
        <w:rPr>
          <w:noProof/>
        </w:rPr>
      </w:pPr>
      <w:bookmarkStart w:id="151" w:name="_Toc524781068"/>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35</w:t>
      </w:r>
      <w:r w:rsidR="008F4AE7">
        <w:rPr>
          <w:noProof/>
        </w:rPr>
        <w:fldChar w:fldCharType="end"/>
      </w:r>
      <w:r>
        <w:t xml:space="preserve">: </w:t>
      </w:r>
      <w:r w:rsidR="00305799">
        <w:t>C</w:t>
      </w:r>
      <w:r>
        <w:t>hức năng tìm kiếm theo</w:t>
      </w:r>
      <w:r>
        <w:rPr>
          <w:noProof/>
        </w:rPr>
        <w:t xml:space="preserve"> ngày khám và ngày tái khám</w:t>
      </w:r>
      <w:bookmarkEnd w:id="151"/>
    </w:p>
    <w:p w:rsidR="0007559A" w:rsidRPr="00E77E3D" w:rsidRDefault="00F011A6" w:rsidP="007C4C92">
      <w:pPr>
        <w:pStyle w:val="Heading4"/>
      </w:pPr>
      <w:r w:rsidRPr="00E77E3D">
        <w:t>Giao diện Bác sĩ</w:t>
      </w:r>
    </w:p>
    <w:p w:rsidR="0007559A" w:rsidRDefault="00F011A6" w:rsidP="00542EF0">
      <w:r>
        <w:t>Bao gồm giao diện khám bệ</w:t>
      </w:r>
      <w:r w:rsidR="007564D8">
        <w:t>nh và các giao diện chức năng phụ</w:t>
      </w:r>
      <w:r w:rsidR="007E7B63">
        <w:t>:</w:t>
      </w:r>
    </w:p>
    <w:p w:rsidR="0007559A" w:rsidRDefault="00F011A6" w:rsidP="006848B9">
      <w:r w:rsidRPr="005124E2">
        <w:rPr>
          <w:b/>
        </w:rPr>
        <w:t>Giao diện khám bệnh</w:t>
      </w:r>
      <w:r w:rsidR="00D92F72" w:rsidRPr="005124E2">
        <w:rPr>
          <w:b/>
        </w:rPr>
        <w:t>:</w:t>
      </w:r>
      <w:r w:rsidR="00D92F72">
        <w:t xml:space="preserve"> </w:t>
      </w:r>
      <w:r w:rsidR="00742EFA">
        <w:t xml:space="preserve">danh sách bệnh nhân chờ khám trong ngày được load trong </w:t>
      </w:r>
      <w:r w:rsidR="007E7B63">
        <w:t>Danh sách bệnh nhân chờ khám trong ngày</w:t>
      </w:r>
      <w:r w:rsidR="00742EFA">
        <w:t>,</w:t>
      </w:r>
      <w:r w:rsidR="006716A7">
        <w:t xml:space="preserve"> khi bác sĩ nhấn chuột vào b</w:t>
      </w:r>
      <w:r w:rsidR="00937BD4">
        <w:t>ệnh nhân, thì các text</w:t>
      </w:r>
      <w:r w:rsidR="005124E2">
        <w:t xml:space="preserve"> và các nút</w:t>
      </w:r>
      <w:r w:rsidR="00937BD4">
        <w:t xml:space="preserve"> có thể </w:t>
      </w:r>
      <w:r w:rsidR="005124E2">
        <w:t>sử dụng được, sau đó bác sĩ khám bệnh và nhập thông tin khám bệnh</w:t>
      </w:r>
      <w:r w:rsidR="00C05378">
        <w:t>.</w:t>
      </w:r>
    </w:p>
    <w:p w:rsidR="000811C5" w:rsidRDefault="00F011A6" w:rsidP="00DC2734">
      <w:pPr>
        <w:pStyle w:val="image"/>
      </w:pPr>
      <w:r>
        <w:rPr>
          <w:noProof/>
        </w:rPr>
        <w:lastRenderedPageBreak/>
        <w:drawing>
          <wp:inline distT="114300" distB="114300" distL="114300" distR="114300" wp14:anchorId="4DDC15D5" wp14:editId="0F3E6566">
            <wp:extent cx="5760076" cy="4086970"/>
            <wp:effectExtent l="0" t="0" r="0" b="8890"/>
            <wp:docPr id="21"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43"/>
                    <a:srcRect/>
                    <a:stretch>
                      <a:fillRect/>
                    </a:stretch>
                  </pic:blipFill>
                  <pic:spPr>
                    <a:xfrm>
                      <a:off x="0" y="0"/>
                      <a:ext cx="5788474" cy="4107119"/>
                    </a:xfrm>
                    <a:prstGeom prst="rect">
                      <a:avLst/>
                    </a:prstGeom>
                    <a:ln/>
                  </pic:spPr>
                </pic:pic>
              </a:graphicData>
            </a:graphic>
          </wp:inline>
        </w:drawing>
      </w:r>
    </w:p>
    <w:p w:rsidR="0007559A" w:rsidRDefault="000811C5" w:rsidP="000811C5">
      <w:pPr>
        <w:pStyle w:val="Caption"/>
        <w:jc w:val="center"/>
      </w:pPr>
      <w:bookmarkStart w:id="152" w:name="_Toc524781069"/>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36</w:t>
      </w:r>
      <w:r w:rsidR="008F4AE7">
        <w:rPr>
          <w:noProof/>
        </w:rPr>
        <w:fldChar w:fldCharType="end"/>
      </w:r>
      <w:r>
        <w:t xml:space="preserve">: </w:t>
      </w:r>
      <w:r w:rsidRPr="008E75C7">
        <w:t>Giao diện khám bệnh</w:t>
      </w:r>
      <w:bookmarkEnd w:id="152"/>
    </w:p>
    <w:p w:rsidR="005D1F51" w:rsidRDefault="006952AE" w:rsidP="00A95211">
      <w:r>
        <w:t xml:space="preserve">Sau khi khám bệnh xong, bác sĩ nhấn vào nút Thêm đơn thuốc để thêm đơn thuốc cho bệnh nhân, </w:t>
      </w:r>
      <w:r w:rsidR="005D1F51">
        <w:t>Form Thêm đơn thuốc cho Bệnh nhân xuất hiện.</w:t>
      </w:r>
    </w:p>
    <w:p w:rsidR="001321FB" w:rsidRPr="001321FB" w:rsidRDefault="000811C5" w:rsidP="006848B9">
      <w:r w:rsidRPr="006848B9">
        <w:rPr>
          <w:b/>
        </w:rPr>
        <w:t>Giao</w:t>
      </w:r>
      <w:r w:rsidR="00F011A6" w:rsidRPr="006848B9">
        <w:rPr>
          <w:b/>
        </w:rPr>
        <w:t xml:space="preserve"> diện kê đơn thuốc</w:t>
      </w:r>
      <w:r w:rsidR="0087470A" w:rsidRPr="006848B9">
        <w:rPr>
          <w:b/>
        </w:rPr>
        <w:t>:</w:t>
      </w:r>
      <w:r w:rsidR="0087470A">
        <w:t xml:space="preserve"> Các thông tin </w:t>
      </w:r>
      <w:r w:rsidR="005C76B6">
        <w:t xml:space="preserve">bệnh nhân, thông tin bệnh án sẽ bị khóa và </w:t>
      </w:r>
      <w:r w:rsidR="0087470A">
        <w:t>không được chỉnh sửa</w:t>
      </w:r>
      <w:r w:rsidR="005C76B6">
        <w:t>. Bác sĩ chọn tên thuốc, nhập số lượng, cách dùn</w:t>
      </w:r>
      <w:r w:rsidR="00D10D64">
        <w:t xml:space="preserve">g và nhấn nút Thêm để thêm thuốc. Sau khi hoàn thành thêm thuốc cho đơn thuốc, bác sĩ điền thông tin vào Ghi chú đơn thuốc </w:t>
      </w:r>
      <w:r w:rsidR="00F16C1D">
        <w:t>và nhấn nút Hoàn thành để kết thúc quy trình Thêm đơn thuốc.</w:t>
      </w:r>
      <w:r w:rsidR="005A57DA">
        <w:t xml:space="preserve"> </w:t>
      </w:r>
      <w:r w:rsidR="001321FB">
        <w:t>Trong lúc thêm thuốc, Bác sĩ có thể điều chỉnh thuốc hoặc xóa thuốc khỏi danh sách thuốc.</w:t>
      </w:r>
    </w:p>
    <w:p w:rsidR="000811C5" w:rsidRDefault="00F011A6" w:rsidP="00DC2734">
      <w:pPr>
        <w:pStyle w:val="image"/>
      </w:pPr>
      <w:r>
        <w:rPr>
          <w:noProof/>
        </w:rPr>
        <w:lastRenderedPageBreak/>
        <w:drawing>
          <wp:inline distT="114300" distB="114300" distL="114300" distR="114300" wp14:anchorId="67C4A570" wp14:editId="7E0B9A0B">
            <wp:extent cx="5879804" cy="4274084"/>
            <wp:effectExtent l="0" t="0" r="6985" b="0"/>
            <wp:docPr id="3"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44"/>
                    <a:srcRect/>
                    <a:stretch>
                      <a:fillRect/>
                    </a:stretch>
                  </pic:blipFill>
                  <pic:spPr>
                    <a:xfrm>
                      <a:off x="0" y="0"/>
                      <a:ext cx="5962499" cy="4334196"/>
                    </a:xfrm>
                    <a:prstGeom prst="rect">
                      <a:avLst/>
                    </a:prstGeom>
                    <a:ln/>
                  </pic:spPr>
                </pic:pic>
              </a:graphicData>
            </a:graphic>
          </wp:inline>
        </w:drawing>
      </w:r>
    </w:p>
    <w:p w:rsidR="0007559A" w:rsidRDefault="000811C5" w:rsidP="00B62805">
      <w:pPr>
        <w:pStyle w:val="Caption"/>
        <w:jc w:val="center"/>
      </w:pPr>
      <w:bookmarkStart w:id="153" w:name="_Toc524781070"/>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37</w:t>
      </w:r>
      <w:r w:rsidR="008F4AE7">
        <w:rPr>
          <w:noProof/>
        </w:rPr>
        <w:fldChar w:fldCharType="end"/>
      </w:r>
      <w:r>
        <w:t>:</w:t>
      </w:r>
      <w:r w:rsidR="008A4C59">
        <w:t xml:space="preserve"> </w:t>
      </w:r>
      <w:r w:rsidRPr="00C95653">
        <w:t>Gia</w:t>
      </w:r>
      <w:r>
        <w:t>o</w:t>
      </w:r>
      <w:r w:rsidRPr="00C95653">
        <w:t xml:space="preserve"> diện kê đơn thuốc</w:t>
      </w:r>
      <w:bookmarkEnd w:id="153"/>
    </w:p>
    <w:p w:rsidR="00C05310" w:rsidRDefault="005A2CC0" w:rsidP="005D2BBF">
      <w:pPr>
        <w:pStyle w:val="image"/>
      </w:pPr>
      <w:r>
        <w:pict>
          <v:shape id="_x0000_i1043" type="#_x0000_t75" style="width:444pt;height:188.55pt">
            <v:imagedata r:id="rId45" o:title="tinhslinsert"/>
          </v:shape>
        </w:pict>
      </w:r>
    </w:p>
    <w:p w:rsidR="00111496" w:rsidRDefault="00C05310" w:rsidP="00C05310">
      <w:pPr>
        <w:pStyle w:val="Caption"/>
        <w:jc w:val="center"/>
      </w:pPr>
      <w:bookmarkStart w:id="154" w:name="_Toc524781071"/>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38</w:t>
      </w:r>
      <w:r w:rsidR="008F4AE7">
        <w:rPr>
          <w:noProof/>
        </w:rPr>
        <w:fldChar w:fldCharType="end"/>
      </w:r>
      <w:r>
        <w:t xml:space="preserve">: Flowchart </w:t>
      </w:r>
      <w:r w:rsidR="005D2BBF">
        <w:t xml:space="preserve">chức năng Insert </w:t>
      </w:r>
      <w:r>
        <w:t>để xử lý tính số lượng thuốc</w:t>
      </w:r>
      <w:bookmarkEnd w:id="154"/>
    </w:p>
    <w:p w:rsidR="005D2BBF" w:rsidRDefault="005A2CC0" w:rsidP="0068566A">
      <w:pPr>
        <w:pStyle w:val="image"/>
      </w:pPr>
      <w:r>
        <w:lastRenderedPageBreak/>
        <w:pict>
          <v:shape id="_x0000_i1044" type="#_x0000_t75" style="width:465.45pt;height:306.85pt">
            <v:imagedata r:id="rId46" o:title="tinhslupdate"/>
          </v:shape>
        </w:pict>
      </w:r>
    </w:p>
    <w:p w:rsidR="005D2BBF" w:rsidRDefault="005D2BBF" w:rsidP="0068566A">
      <w:pPr>
        <w:pStyle w:val="Caption"/>
        <w:jc w:val="center"/>
      </w:pPr>
      <w:bookmarkStart w:id="155" w:name="_Toc524781072"/>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39</w:t>
      </w:r>
      <w:r w:rsidR="008F4AE7">
        <w:rPr>
          <w:noProof/>
        </w:rPr>
        <w:fldChar w:fldCharType="end"/>
      </w:r>
      <w:r>
        <w:t>:</w:t>
      </w:r>
      <w:r w:rsidR="0068566A" w:rsidRPr="0068566A">
        <w:t xml:space="preserve"> </w:t>
      </w:r>
      <w:r w:rsidR="0068566A">
        <w:t>Flowchart chức năng Update  để xử lý tính số lượng thuốc</w:t>
      </w:r>
      <w:bookmarkEnd w:id="155"/>
    </w:p>
    <w:p w:rsidR="0068566A" w:rsidRDefault="005A2CC0" w:rsidP="0068566A">
      <w:pPr>
        <w:pStyle w:val="image"/>
      </w:pPr>
      <w:r>
        <w:pict>
          <v:shape id="_x0000_i1045" type="#_x0000_t75" style="width:443.15pt;height:161.15pt">
            <v:imagedata r:id="rId47" o:title="tinhsldelete"/>
          </v:shape>
        </w:pict>
      </w:r>
    </w:p>
    <w:p w:rsidR="0068566A" w:rsidRPr="0068566A" w:rsidRDefault="0068566A" w:rsidP="0068566A">
      <w:pPr>
        <w:pStyle w:val="Caption"/>
        <w:jc w:val="center"/>
      </w:pPr>
      <w:bookmarkStart w:id="156" w:name="_Toc524781073"/>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40</w:t>
      </w:r>
      <w:r w:rsidR="008F4AE7">
        <w:rPr>
          <w:noProof/>
        </w:rPr>
        <w:fldChar w:fldCharType="end"/>
      </w:r>
      <w:r>
        <w:t xml:space="preserve">: </w:t>
      </w:r>
      <w:r w:rsidRPr="00A7250E">
        <w:t xml:space="preserve">Flowchart chức năng </w:t>
      </w:r>
      <w:r>
        <w:t>Delete</w:t>
      </w:r>
      <w:r w:rsidRPr="00A7250E">
        <w:t xml:space="preserve"> để xử lý tính số lượng thuốc</w:t>
      </w:r>
      <w:bookmarkEnd w:id="156"/>
    </w:p>
    <w:p w:rsidR="00476792" w:rsidRDefault="00476792" w:rsidP="00476792">
      <w:r>
        <w:t xml:space="preserve">Flowchart để xử lý </w:t>
      </w:r>
      <w:r w:rsidR="009D11FD">
        <w:t xml:space="preserve">tính số lượng </w:t>
      </w:r>
      <w:r>
        <w:t>thuốc được sử dụng trong trường hợp người dùng muốn thêm thuốc</w:t>
      </w:r>
      <w:r w:rsidR="009D11FD">
        <w:t>, số lượng</w:t>
      </w:r>
      <w:r>
        <w:t xml:space="preserve"> vào đơn thuốc, update</w:t>
      </w:r>
      <w:r w:rsidR="009D11FD">
        <w:t xml:space="preserve"> số lượng thuốc</w:t>
      </w:r>
      <w:r w:rsidR="00B57050">
        <w:t>, xóa thuốc cũ và thay đổi thuốc mới. tất cả các số lượng trong kho được tính toán</w:t>
      </w:r>
      <w:r w:rsidR="00BA2D28">
        <w:t xml:space="preserve"> đúng theo logic.</w:t>
      </w:r>
    </w:p>
    <w:p w:rsidR="00846A43" w:rsidRPr="00846A43" w:rsidRDefault="007564D8" w:rsidP="006848B9">
      <w:r w:rsidRPr="006848B9">
        <w:rPr>
          <w:b/>
        </w:rPr>
        <w:t>Giao diện Xem hồ sơ khám bệnh:</w:t>
      </w:r>
      <w:r>
        <w:t xml:space="preserve"> </w:t>
      </w:r>
      <w:r w:rsidR="001E1D50">
        <w:t>hỗ trợ cho Bác</w:t>
      </w:r>
      <w:r w:rsidR="00846A43">
        <w:t xml:space="preserve"> sĩ xem lại những bệnh nhân đã khám, xuất danh sách ra định dạng </w:t>
      </w:r>
      <w:r w:rsidR="00FA66EF">
        <w:t>Excel</w:t>
      </w:r>
      <w:r w:rsidR="00846A43">
        <w:t xml:space="preserve"> hoặc </w:t>
      </w:r>
      <w:r w:rsidR="00FA66EF">
        <w:t>PDF</w:t>
      </w:r>
      <w:r w:rsidR="00DC2734">
        <w:t>.</w:t>
      </w:r>
    </w:p>
    <w:p w:rsidR="00DC2734" w:rsidRDefault="005A2CC0" w:rsidP="00DC2734">
      <w:pPr>
        <w:pStyle w:val="image"/>
        <w:keepNext/>
      </w:pPr>
      <w:r>
        <w:lastRenderedPageBreak/>
        <w:pict>
          <v:shape id="_x0000_i1046" type="#_x0000_t75" style="width:444pt;height:4in">
            <v:imagedata r:id="rId48" o:title="xemhosokhambenh"/>
          </v:shape>
        </w:pict>
      </w:r>
    </w:p>
    <w:p w:rsidR="007564D8" w:rsidRDefault="00DC2734" w:rsidP="00DC2734">
      <w:pPr>
        <w:pStyle w:val="Caption"/>
        <w:jc w:val="center"/>
      </w:pPr>
      <w:bookmarkStart w:id="157" w:name="_Toc524781074"/>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41</w:t>
      </w:r>
      <w:r w:rsidR="008F4AE7">
        <w:rPr>
          <w:noProof/>
        </w:rPr>
        <w:fldChar w:fldCharType="end"/>
      </w:r>
      <w:r>
        <w:t>: Giao diện Xem hồ sơ bệnh nhân</w:t>
      </w:r>
      <w:bookmarkEnd w:id="157"/>
    </w:p>
    <w:p w:rsidR="00702FB9" w:rsidRDefault="00702FB9" w:rsidP="00702FB9">
      <w:r>
        <w:t xml:space="preserve">Khi nhất vào mũi tên có màu đậm trong MSKB của bệnh nhân, </w:t>
      </w:r>
      <w:r w:rsidR="007A6B7A">
        <w:t>nhân viên điều dưỡng có thể xem đơn thuốc của bệnh nhân đó, sau đó nhấn 2 lần vào hàng đơn thuốc, danh sách thuốc được hiện lên trong 1 giao diện mới.</w:t>
      </w:r>
    </w:p>
    <w:p w:rsidR="007A6B7A" w:rsidRDefault="005A2CC0" w:rsidP="007A6B7A">
      <w:pPr>
        <w:pStyle w:val="image"/>
        <w:keepNext/>
      </w:pPr>
      <w:r>
        <w:pict>
          <v:shape id="_x0000_i1047" type="#_x0000_t75" style="width:427.7pt;height:261.45pt">
            <v:imagedata r:id="rId49" o:title="xemhosokhambenh1"/>
          </v:shape>
        </w:pict>
      </w:r>
    </w:p>
    <w:p w:rsidR="007A6B7A" w:rsidRPr="00702FB9" w:rsidRDefault="007A6B7A" w:rsidP="007A6B7A">
      <w:pPr>
        <w:pStyle w:val="Caption"/>
        <w:jc w:val="center"/>
      </w:pPr>
      <w:bookmarkStart w:id="158" w:name="_Toc524781075"/>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42</w:t>
      </w:r>
      <w:r w:rsidR="008F4AE7">
        <w:rPr>
          <w:noProof/>
        </w:rPr>
        <w:fldChar w:fldCharType="end"/>
      </w:r>
      <w:r w:rsidR="00305799">
        <w:t>: D</w:t>
      </w:r>
      <w:r>
        <w:t>anh sách thuốc được bác sĩ kê đơn</w:t>
      </w:r>
      <w:bookmarkEnd w:id="158"/>
    </w:p>
    <w:p w:rsidR="00601BC4" w:rsidRDefault="004B0A07" w:rsidP="009D7C57">
      <w:r w:rsidRPr="009D7C57">
        <w:rPr>
          <w:b/>
        </w:rPr>
        <w:lastRenderedPageBreak/>
        <w:t>Giao diện Bệnh nhân khám trong ngày</w:t>
      </w:r>
      <w:r>
        <w:t xml:space="preserve">: </w:t>
      </w:r>
      <w:r w:rsidR="002844AC">
        <w:t xml:space="preserve">lưu trữ những hồ sơ khám bệnh đã khám trong ngày, hỗ trợ </w:t>
      </w:r>
      <w:r w:rsidR="007A1070">
        <w:t xml:space="preserve">tính đơn giản </w:t>
      </w:r>
      <w:r w:rsidR="001E4DD5">
        <w:t xml:space="preserve">danh sách bệnh nhân trong giao diện khám bệnh của Bác </w:t>
      </w:r>
      <w:r w:rsidR="002844AC">
        <w:t>sĩ</w:t>
      </w:r>
      <w:r w:rsidR="007A1070">
        <w:t>.</w:t>
      </w:r>
    </w:p>
    <w:p w:rsidR="007A1070" w:rsidRDefault="005A2CC0" w:rsidP="007A1070">
      <w:pPr>
        <w:pStyle w:val="image"/>
        <w:keepNext/>
      </w:pPr>
      <w:r>
        <w:pict>
          <v:shape id="_x0000_i1048" type="#_x0000_t75" style="width:443.15pt;height:300pt">
            <v:imagedata r:id="rId50" o:title="xemhosokhambenh2"/>
          </v:shape>
        </w:pict>
      </w:r>
    </w:p>
    <w:p w:rsidR="00872E64" w:rsidRPr="00872E64" w:rsidRDefault="007A1070" w:rsidP="001E3309">
      <w:pPr>
        <w:pStyle w:val="Caption"/>
        <w:jc w:val="center"/>
      </w:pPr>
      <w:bookmarkStart w:id="159" w:name="_Toc524781076"/>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43</w:t>
      </w:r>
      <w:r w:rsidR="008F4AE7">
        <w:rPr>
          <w:noProof/>
        </w:rPr>
        <w:fldChar w:fldCharType="end"/>
      </w:r>
      <w:r>
        <w:t>: Giao diện Xem hồ sơ bệnh nhân</w:t>
      </w:r>
      <w:r w:rsidR="001E3309">
        <w:t xml:space="preserve"> khám trong ngày</w:t>
      </w:r>
      <w:bookmarkEnd w:id="159"/>
    </w:p>
    <w:p w:rsidR="0007559A" w:rsidRDefault="00F011A6" w:rsidP="007C4C92">
      <w:pPr>
        <w:pStyle w:val="Heading4"/>
      </w:pPr>
      <w:r w:rsidRPr="00E77E3D">
        <w:t xml:space="preserve">Giao diện </w:t>
      </w:r>
      <w:r w:rsidR="000811C5">
        <w:t xml:space="preserve">Nhân viên </w:t>
      </w:r>
      <w:r w:rsidR="008F4808">
        <w:t>t</w:t>
      </w:r>
      <w:r w:rsidRPr="00E77E3D">
        <w:t>hu ngân</w:t>
      </w:r>
    </w:p>
    <w:p w:rsidR="00532CC4" w:rsidRPr="00532CC4" w:rsidRDefault="00337A36" w:rsidP="00A51CC1">
      <w:r>
        <w:t xml:space="preserve">Khi Bác sĩ khám xong, </w:t>
      </w:r>
      <w:r w:rsidR="00FB5F4A">
        <w:t xml:space="preserve">bệnh nhân sẽ qua nhân viên thu ngân để tính tiền khám và tiền thuốc. </w:t>
      </w:r>
      <w:r w:rsidR="009541C3">
        <w:t xml:space="preserve">Khi nhấn vào hồ sơ bệnh nhân, hóa đơn sẽ được hiện </w:t>
      </w:r>
      <w:r w:rsidR="00C600C1">
        <w:t>bên phải</w:t>
      </w:r>
      <w:r w:rsidR="00584B88">
        <w:t xml:space="preserve"> gồm có thông tin của bệnh nhân và hồ sơ đó.N</w:t>
      </w:r>
      <w:r w:rsidR="00C600C1">
        <w:t>ếu bệnh nhân đồng ý lấy thuốc</w:t>
      </w:r>
      <w:r w:rsidR="004500A9">
        <w:t xml:space="preserve"> nhân viên check vào ô “Bệnh nhân đồng ý lấy thuốc” và nhấn nút thanh toán.</w:t>
      </w:r>
      <w:r w:rsidR="00584B88">
        <w:t xml:space="preserve"> </w:t>
      </w:r>
      <w:r w:rsidR="00DB01BA">
        <w:t xml:space="preserve">Nếu bệnh nhân </w:t>
      </w:r>
      <w:r w:rsidR="00B2389B">
        <w:t xml:space="preserve">không </w:t>
      </w:r>
      <w:r w:rsidR="00DB01BA">
        <w:t xml:space="preserve">đồng ý lấy thuốc nhân viên </w:t>
      </w:r>
      <w:r w:rsidR="00B2389B">
        <w:t xml:space="preserve">bỏ qua ô “Bệnh nhân đồng ý lấy thuốc” và </w:t>
      </w:r>
      <w:r w:rsidR="00DB01BA">
        <w:t>nhấn nút thanh toán.</w:t>
      </w:r>
    </w:p>
    <w:p w:rsidR="002538C5" w:rsidRDefault="005A2CC0" w:rsidP="00CE0953">
      <w:pPr>
        <w:pStyle w:val="image"/>
      </w:pPr>
      <w:r>
        <w:lastRenderedPageBreak/>
        <w:pict>
          <v:shape id="_x0000_i1049" type="#_x0000_t75" style="width:451.7pt;height:311.15pt">
            <v:imagedata r:id="rId51" o:title="thungan"/>
          </v:shape>
        </w:pict>
      </w:r>
    </w:p>
    <w:p w:rsidR="0007559A" w:rsidRDefault="002538C5" w:rsidP="002538C5">
      <w:pPr>
        <w:pStyle w:val="Caption"/>
        <w:jc w:val="center"/>
      </w:pPr>
      <w:bookmarkStart w:id="160" w:name="_Toc524781077"/>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44</w:t>
      </w:r>
      <w:r w:rsidR="008F4AE7">
        <w:rPr>
          <w:noProof/>
        </w:rPr>
        <w:fldChar w:fldCharType="end"/>
      </w:r>
      <w:r>
        <w:t xml:space="preserve">: </w:t>
      </w:r>
      <w:r w:rsidRPr="00597248">
        <w:t>Giao diện Nhân viên Thu ngân</w:t>
      </w:r>
      <w:bookmarkEnd w:id="160"/>
    </w:p>
    <w:p w:rsidR="001E1ED7" w:rsidRDefault="005A2CC0" w:rsidP="00584B88">
      <w:pPr>
        <w:pStyle w:val="image"/>
      </w:pPr>
      <w:r>
        <w:pict>
          <v:shape id="_x0000_i1050" type="#_x0000_t75" style="width:450.85pt;height:221.15pt">
            <v:imagedata r:id="rId52" o:title="SL thuốc form nvTN"/>
          </v:shape>
        </w:pict>
      </w:r>
    </w:p>
    <w:p w:rsidR="001E1ED7" w:rsidRDefault="001E1ED7" w:rsidP="001E1ED7">
      <w:pPr>
        <w:pStyle w:val="Caption"/>
        <w:jc w:val="center"/>
      </w:pPr>
      <w:bookmarkStart w:id="161" w:name="_Toc524781078"/>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45</w:t>
      </w:r>
      <w:r w:rsidR="008F4AE7">
        <w:rPr>
          <w:noProof/>
        </w:rPr>
        <w:fldChar w:fldCharType="end"/>
      </w:r>
      <w:r>
        <w:t xml:space="preserve">: </w:t>
      </w:r>
      <w:r w:rsidR="00305799">
        <w:t>T</w:t>
      </w:r>
      <w:r>
        <w:t>ính số lượng thuốc trong kho</w:t>
      </w:r>
      <w:r w:rsidR="004F6D67">
        <w:t xml:space="preserve"> khi bệnh nhân lấy thuốc</w:t>
      </w:r>
      <w:bookmarkEnd w:id="161"/>
    </w:p>
    <w:p w:rsidR="00A51CC1" w:rsidRDefault="00A51CC1" w:rsidP="00A51CC1">
      <w:r>
        <w:t xml:space="preserve">Ngoài ra, Nhân viên thu ngân còn có các chức năng phụ như Thống kê bệnh nhân </w:t>
      </w:r>
      <w:r w:rsidR="00667D16">
        <w:t>theo ngày hoặc tháng hoặc</w:t>
      </w:r>
      <w:r>
        <w:t xml:space="preserve"> năm và Thống kê doanh thu theo tháng </w:t>
      </w:r>
      <w:r w:rsidR="00667D16">
        <w:t>hoặc</w:t>
      </w:r>
      <w:r>
        <w:t xml:space="preserve"> năm. Thống kê bệnh nhân đã thanh toán và xuất r</w:t>
      </w:r>
      <w:r w:rsidR="009D2ED3">
        <w:t>a file PDF hoặc Excel danh sách trên giao diện.</w:t>
      </w:r>
    </w:p>
    <w:p w:rsidR="00755B6B" w:rsidRDefault="00755B6B" w:rsidP="006C27FF">
      <w:pPr>
        <w:pStyle w:val="image"/>
      </w:pPr>
    </w:p>
    <w:p w:rsidR="009D2ED3" w:rsidRDefault="005A2CC0" w:rsidP="009D2ED3">
      <w:pPr>
        <w:pStyle w:val="image"/>
        <w:keepNext/>
      </w:pPr>
      <w:r>
        <w:pict>
          <v:shape id="_x0000_i1051" type="#_x0000_t75" style="width:450.85pt;height:310.3pt">
            <v:imagedata r:id="rId53" o:title="thongkedoanhthu"/>
          </v:shape>
        </w:pict>
      </w:r>
    </w:p>
    <w:p w:rsidR="00B2389B" w:rsidRDefault="009D2ED3" w:rsidP="009D2ED3">
      <w:pPr>
        <w:pStyle w:val="Caption"/>
        <w:jc w:val="center"/>
      </w:pPr>
      <w:bookmarkStart w:id="162" w:name="_Toc524781079"/>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46</w:t>
      </w:r>
      <w:r w:rsidR="008F4AE7">
        <w:rPr>
          <w:noProof/>
        </w:rPr>
        <w:fldChar w:fldCharType="end"/>
      </w:r>
      <w:r>
        <w:t xml:space="preserve">: </w:t>
      </w:r>
      <w:r w:rsidR="00305799">
        <w:t>T</w:t>
      </w:r>
      <w:r>
        <w:t>hống kê doanh thu theo tháng hoặc năm</w:t>
      </w:r>
      <w:bookmarkEnd w:id="162"/>
    </w:p>
    <w:p w:rsidR="00667D16" w:rsidRDefault="005A2CC0" w:rsidP="00667D16">
      <w:pPr>
        <w:pStyle w:val="image"/>
        <w:keepNext/>
      </w:pPr>
      <w:r>
        <w:pict>
          <v:shape id="_x0000_i1052" type="#_x0000_t75" style="width:450.85pt;height:295.7pt">
            <v:imagedata r:id="rId54" o:title="thongkebenhnhan"/>
          </v:shape>
        </w:pict>
      </w:r>
    </w:p>
    <w:p w:rsidR="009D2ED3" w:rsidRDefault="00667D16" w:rsidP="00667D16">
      <w:pPr>
        <w:pStyle w:val="Caption"/>
        <w:jc w:val="center"/>
      </w:pPr>
      <w:bookmarkStart w:id="163" w:name="_Toc524781080"/>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47</w:t>
      </w:r>
      <w:r w:rsidR="008F4AE7">
        <w:rPr>
          <w:noProof/>
        </w:rPr>
        <w:fldChar w:fldCharType="end"/>
      </w:r>
      <w:r>
        <w:t xml:space="preserve">: </w:t>
      </w:r>
      <w:r w:rsidR="00305799">
        <w:t>T</w:t>
      </w:r>
      <w:r>
        <w:t>hống kê bệnh nhân theo ngày hoặc tháng hoặc năm</w:t>
      </w:r>
      <w:bookmarkEnd w:id="163"/>
    </w:p>
    <w:p w:rsidR="00F206E8" w:rsidRDefault="005A2CC0" w:rsidP="00F206E8">
      <w:pPr>
        <w:pStyle w:val="image"/>
        <w:keepNext/>
      </w:pPr>
      <w:r>
        <w:lastRenderedPageBreak/>
        <w:pict>
          <v:shape id="_x0000_i1053" type="#_x0000_t75" style="width:450.85pt;height:294.85pt">
            <v:imagedata r:id="rId55" o:title="benhnhandathanhtoan"/>
          </v:shape>
        </w:pict>
      </w:r>
    </w:p>
    <w:p w:rsidR="00667D16" w:rsidRPr="00667D16" w:rsidRDefault="00F206E8" w:rsidP="00F206E8">
      <w:pPr>
        <w:pStyle w:val="Caption"/>
        <w:jc w:val="center"/>
      </w:pPr>
      <w:bookmarkStart w:id="164" w:name="_Toc524781081"/>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48</w:t>
      </w:r>
      <w:r w:rsidR="008F4AE7">
        <w:rPr>
          <w:noProof/>
        </w:rPr>
        <w:fldChar w:fldCharType="end"/>
      </w:r>
      <w:r>
        <w:t xml:space="preserve">: </w:t>
      </w:r>
      <w:r w:rsidR="00305799">
        <w:t>T</w:t>
      </w:r>
      <w:r>
        <w:t>hống kê bệnh nhân đã thanh toán</w:t>
      </w:r>
      <w:r>
        <w:rPr>
          <w:noProof/>
        </w:rPr>
        <w:t xml:space="preserve"> trong ngày</w:t>
      </w:r>
      <w:bookmarkEnd w:id="164"/>
    </w:p>
    <w:p w:rsidR="0007559A" w:rsidRDefault="00F011A6" w:rsidP="007C4C92">
      <w:pPr>
        <w:pStyle w:val="Heading4"/>
      </w:pPr>
      <w:r w:rsidRPr="00E77E3D">
        <w:t xml:space="preserve">Giao diện </w:t>
      </w:r>
      <w:r w:rsidR="002538C5">
        <w:t>Nhân viên</w:t>
      </w:r>
      <w:r w:rsidRPr="00E77E3D">
        <w:t xml:space="preserve"> </w:t>
      </w:r>
      <w:r w:rsidR="002538C5">
        <w:t>g</w:t>
      </w:r>
      <w:r w:rsidRPr="00E77E3D">
        <w:t>iao thuốc</w:t>
      </w:r>
    </w:p>
    <w:p w:rsidR="00532CC4" w:rsidRPr="00532CC4" w:rsidRDefault="006D7F9D" w:rsidP="00F206E8">
      <w:r>
        <w:t>Sau khi thanh toán xong, nếu bệnh nhân đồng ý lấy thuốc, thì hồ sơ khám bệnh sẽ được trong danh sách của nhân viên giao thuốc. Nh</w:t>
      </w:r>
      <w:r w:rsidR="00723158">
        <w:t xml:space="preserve">ân viên giao thuốc nhấn vào </w:t>
      </w:r>
      <w:r w:rsidR="00487F49">
        <w:t>tên bệnh</w:t>
      </w:r>
      <w:r w:rsidR="00723158">
        <w:t xml:space="preserve"> trong danh sách bệnh nhân, </w:t>
      </w:r>
      <w:r w:rsidR="00894C89">
        <w:t>thông tin đơn thuốc sẽ tự hiển thị bên phải màn hình</w:t>
      </w:r>
      <w:r w:rsidR="00E71177">
        <w:t xml:space="preserve">. </w:t>
      </w:r>
      <w:r w:rsidR="00D62EAF">
        <w:t xml:space="preserve">Sau khi </w:t>
      </w:r>
      <w:r w:rsidR="001B68C9">
        <w:t xml:space="preserve">hoàn thành </w:t>
      </w:r>
      <w:r w:rsidR="00D62EAF">
        <w:t xml:space="preserve">lấy thuốc </w:t>
      </w:r>
      <w:r w:rsidR="001B68C9">
        <w:t>cho bệnh nhân</w:t>
      </w:r>
      <w:r w:rsidR="00D62EAF">
        <w:t xml:space="preserve">, nhân viên giao thuốc </w:t>
      </w:r>
      <w:r w:rsidR="001B68C9">
        <w:t>nhấn vào nút Giao thuốc xong, hoàn tất quy trình giao thuốc.</w:t>
      </w:r>
    </w:p>
    <w:p w:rsidR="002538C5" w:rsidRDefault="005A2CC0" w:rsidP="00BD4552">
      <w:pPr>
        <w:pStyle w:val="image"/>
      </w:pPr>
      <w:r>
        <w:rPr>
          <w:noProof/>
        </w:rPr>
        <w:lastRenderedPageBreak/>
        <w:pict>
          <v:shape id="_x0000_i1054" type="#_x0000_t75" style="width:450pt;height:261.45pt">
            <v:imagedata r:id="rId56" o:title="nhanviengiaothuoc"/>
          </v:shape>
        </w:pict>
      </w:r>
    </w:p>
    <w:p w:rsidR="0007559A" w:rsidRDefault="002538C5" w:rsidP="00B473A4">
      <w:pPr>
        <w:pStyle w:val="Caption"/>
        <w:jc w:val="center"/>
      </w:pPr>
      <w:bookmarkStart w:id="165" w:name="_Toc524781082"/>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49</w:t>
      </w:r>
      <w:r w:rsidR="008F4AE7">
        <w:rPr>
          <w:noProof/>
        </w:rPr>
        <w:fldChar w:fldCharType="end"/>
      </w:r>
      <w:r>
        <w:t xml:space="preserve">: </w:t>
      </w:r>
      <w:r w:rsidRPr="006E3E88">
        <w:t>Giao diện Nhân viên giao thuốc</w:t>
      </w:r>
      <w:bookmarkEnd w:id="165"/>
    </w:p>
    <w:p w:rsidR="00D62EAF" w:rsidRPr="00D62EAF" w:rsidRDefault="0043238A" w:rsidP="0043238A">
      <w:r>
        <w:t>Sau khi giao thuốc cho bệnh nhân, nếu nhân viên giao thuốc muốn thống kê những bệnh nhân đã lấy thuốc, thì nhấn vào nút Bệnh nhân đã lấy thuốc. Giao diện Danh sách bệnh nhân trong ngày sẽ hiện lên.</w:t>
      </w:r>
      <w:r w:rsidR="00E57355">
        <w:t xml:space="preserve"> Nhấn nút xuất file Excel hoặc nút xuất file PDF để xuất danh sách bệnh nhân.</w:t>
      </w:r>
    </w:p>
    <w:p w:rsidR="00BD4552" w:rsidRDefault="005A2CC0" w:rsidP="00BD4552">
      <w:pPr>
        <w:pStyle w:val="image"/>
        <w:keepNext/>
      </w:pPr>
      <w:r>
        <w:pict>
          <v:shape id="_x0000_i1055" type="#_x0000_t75" style="width:450.85pt;height:270pt">
            <v:imagedata r:id="rId57" o:title="benhnhandalaythuoc"/>
          </v:shape>
        </w:pict>
      </w:r>
    </w:p>
    <w:p w:rsidR="00BD4552" w:rsidRPr="00BD4552" w:rsidRDefault="00BD4552" w:rsidP="00BD4552">
      <w:pPr>
        <w:pStyle w:val="Caption"/>
        <w:jc w:val="center"/>
      </w:pPr>
      <w:bookmarkStart w:id="166" w:name="_Toc524781083"/>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50</w:t>
      </w:r>
      <w:r w:rsidR="008F4AE7">
        <w:rPr>
          <w:noProof/>
        </w:rPr>
        <w:fldChar w:fldCharType="end"/>
      </w:r>
      <w:r>
        <w:t xml:space="preserve">: </w:t>
      </w:r>
      <w:r w:rsidR="00305799">
        <w:t>G</w:t>
      </w:r>
      <w:r>
        <w:t>iao diện thống kê bệnh nhân đã lấy thuốc trong ngày</w:t>
      </w:r>
      <w:bookmarkEnd w:id="166"/>
    </w:p>
    <w:p w:rsidR="0007559A" w:rsidRDefault="00F011A6" w:rsidP="007C4C92">
      <w:pPr>
        <w:pStyle w:val="Heading4"/>
      </w:pPr>
      <w:r w:rsidRPr="00E77E3D">
        <w:lastRenderedPageBreak/>
        <w:t>Giao diện Admin</w:t>
      </w:r>
    </w:p>
    <w:p w:rsidR="00532CC4" w:rsidRDefault="00363CED" w:rsidP="00363CED">
      <w:r>
        <w:t>Bao gồm 3 tab:</w:t>
      </w:r>
    </w:p>
    <w:p w:rsidR="006B60D4" w:rsidRDefault="00363CED" w:rsidP="009D7C57">
      <w:pPr>
        <w:pStyle w:val="NoSpacing"/>
      </w:pPr>
      <w:r w:rsidRPr="00092631">
        <w:rPr>
          <w:b/>
        </w:rPr>
        <w:t>Quả</w:t>
      </w:r>
      <w:r w:rsidR="00D062CC" w:rsidRPr="00092631">
        <w:rPr>
          <w:b/>
        </w:rPr>
        <w:t>n lý thuốc:</w:t>
      </w:r>
      <w:r w:rsidR="00D062CC">
        <w:t xml:space="preserve"> trong giao diện quản lý thuốc, admin có thể </w:t>
      </w:r>
      <w:r w:rsidR="00A27599">
        <w:t xml:space="preserve">quản lý </w:t>
      </w:r>
      <w:r w:rsidR="00D062CC">
        <w:t>thuốc</w:t>
      </w:r>
      <w:r w:rsidR="008428E2">
        <w:t xml:space="preserve"> khi nhập thuốc vào kho</w:t>
      </w:r>
      <w:r w:rsidR="00A27599">
        <w:t>,</w:t>
      </w:r>
      <w:r w:rsidR="009C6E39">
        <w:t xml:space="preserve"> </w:t>
      </w:r>
      <w:r w:rsidR="008428E2">
        <w:t>gồm các chức năng tạo mới, cập nhật thuốc, xóa thuốc</w:t>
      </w:r>
      <w:r w:rsidR="006B60D4">
        <w:t xml:space="preserve">. </w:t>
      </w:r>
    </w:p>
    <w:p w:rsidR="00CA6948" w:rsidRDefault="00CA6948" w:rsidP="009D7C57">
      <w:r>
        <w:t xml:space="preserve">Đơn </w:t>
      </w:r>
      <w:r w:rsidR="00835EDF">
        <w:t xml:space="preserve">vị lớn nhất có các thuộc tính: Thùng, hộp, lon. Thể hiện khi </w:t>
      </w:r>
      <w:r w:rsidR="002936ED">
        <w:t>mua</w:t>
      </w:r>
      <w:r w:rsidR="00835EDF">
        <w:t xml:space="preserve"> thuốc từ nhà cung cấp sẽ </w:t>
      </w:r>
      <w:r w:rsidR="002936ED">
        <w:t>mua</w:t>
      </w:r>
      <w:r w:rsidR="00835EDF">
        <w:t xml:space="preserve"> số lượng lớn.</w:t>
      </w:r>
    </w:p>
    <w:p w:rsidR="002936ED" w:rsidRDefault="002936ED" w:rsidP="009D7C57">
      <w:r>
        <w:t>Đơn giá lớn nhất</w:t>
      </w:r>
      <w:r w:rsidR="00C402DF">
        <w:t xml:space="preserve">/Đơn vị: giá tiền của </w:t>
      </w:r>
      <w:r w:rsidR="0052195E">
        <w:t>của Đơn vị lớn nhất.</w:t>
      </w:r>
    </w:p>
    <w:p w:rsidR="0052195E" w:rsidRDefault="0052195E" w:rsidP="009D7C57">
      <w:r>
        <w:t xml:space="preserve">Đơn vị nhỏ nhất có các thuộc tính: Viên, vĩ, tuýp, chai, lọ, bình. Thể hiện trong 1 </w:t>
      </w:r>
      <w:r w:rsidR="00EF5895">
        <w:t>thùng thuốc mua từ nhà cung cấp, sẽ có</w:t>
      </w:r>
      <w:r w:rsidR="00E43DE3">
        <w:t xml:space="preserve"> tổng số lượng viên thuốc trong thùng thuốc đó.</w:t>
      </w:r>
    </w:p>
    <w:p w:rsidR="00092631" w:rsidRPr="00CA6948" w:rsidRDefault="00E43DE3" w:rsidP="009D7C57">
      <w:r>
        <w:t xml:space="preserve">Đơn </w:t>
      </w:r>
      <w:r w:rsidR="00907311">
        <w:t>giá</w:t>
      </w:r>
      <w:r>
        <w:t xml:space="preserve"> nhỏ nhất: giá tiền bán lẻ của 1 viên thuốc</w:t>
      </w:r>
      <w:r w:rsidR="00092631">
        <w:t>.</w:t>
      </w:r>
    </w:p>
    <w:p w:rsidR="00B473A4" w:rsidRDefault="00F011A6" w:rsidP="007E3C55">
      <w:pPr>
        <w:pStyle w:val="image"/>
      </w:pPr>
      <w:r>
        <w:rPr>
          <w:noProof/>
        </w:rPr>
        <w:drawing>
          <wp:inline distT="114300" distB="114300" distL="114300" distR="114300" wp14:anchorId="1E218877" wp14:editId="077D0970">
            <wp:extent cx="5761111" cy="3840480"/>
            <wp:effectExtent l="0" t="0" r="0" b="7620"/>
            <wp:docPr id="9"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58"/>
                    <a:srcRect/>
                    <a:stretch>
                      <a:fillRect/>
                    </a:stretch>
                  </pic:blipFill>
                  <pic:spPr>
                    <a:xfrm>
                      <a:off x="0" y="0"/>
                      <a:ext cx="5776894" cy="3851001"/>
                    </a:xfrm>
                    <a:prstGeom prst="rect">
                      <a:avLst/>
                    </a:prstGeom>
                    <a:ln/>
                  </pic:spPr>
                </pic:pic>
              </a:graphicData>
            </a:graphic>
          </wp:inline>
        </w:drawing>
      </w:r>
    </w:p>
    <w:p w:rsidR="0007559A" w:rsidRDefault="00B473A4" w:rsidP="00B473A4">
      <w:pPr>
        <w:pStyle w:val="Caption"/>
        <w:jc w:val="center"/>
      </w:pPr>
      <w:bookmarkStart w:id="167" w:name="_Toc524781084"/>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51</w:t>
      </w:r>
      <w:r w:rsidR="008F4AE7">
        <w:rPr>
          <w:noProof/>
        </w:rPr>
        <w:fldChar w:fldCharType="end"/>
      </w:r>
      <w:r>
        <w:t xml:space="preserve">: </w:t>
      </w:r>
      <w:r w:rsidR="003C19D2">
        <w:t xml:space="preserve">Giao diện </w:t>
      </w:r>
      <w:r w:rsidRPr="00F562D1">
        <w:t>Admin</w:t>
      </w:r>
      <w:r w:rsidR="003C19D2">
        <w:t>, tab Quản lý thuốc</w:t>
      </w:r>
      <w:bookmarkEnd w:id="167"/>
    </w:p>
    <w:p w:rsidR="00AB23F1" w:rsidRDefault="00896CAA" w:rsidP="00AB23F1">
      <w:r>
        <w:t xml:space="preserve">Khi </w:t>
      </w:r>
      <w:r w:rsidR="000426D5">
        <w:t>admin</w:t>
      </w:r>
      <w:r w:rsidR="00560C03">
        <w:t xml:space="preserve"> muốn thêm danh mục thuốc,</w:t>
      </w:r>
      <w:r w:rsidR="00DA2AC8">
        <w:t xml:space="preserve"> </w:t>
      </w:r>
      <w:r w:rsidR="000426D5">
        <w:t xml:space="preserve">nhấn vào nút Loại thuốc. Giao diện </w:t>
      </w:r>
      <w:r w:rsidR="008C500F">
        <w:t>Thêm loại t</w:t>
      </w:r>
      <w:r w:rsidR="000426D5">
        <w:t>huốc sẽ</w:t>
      </w:r>
      <w:r w:rsidR="008C500F">
        <w:t xml:space="preserve"> được hiện lên.</w:t>
      </w:r>
    </w:p>
    <w:p w:rsidR="008C500F" w:rsidRDefault="005A2CC0" w:rsidP="008C500F">
      <w:pPr>
        <w:pStyle w:val="image"/>
        <w:keepNext/>
      </w:pPr>
      <w:r>
        <w:lastRenderedPageBreak/>
        <w:pict>
          <v:shape id="_x0000_i1056" type="#_x0000_t75" style="width:450.85pt;height:271.7pt">
            <v:imagedata r:id="rId59" o:title="themloaithuoc"/>
          </v:shape>
        </w:pict>
      </w:r>
    </w:p>
    <w:p w:rsidR="008C500F" w:rsidRDefault="008C500F" w:rsidP="008C500F">
      <w:pPr>
        <w:pStyle w:val="Caption"/>
        <w:jc w:val="center"/>
      </w:pPr>
      <w:bookmarkStart w:id="168" w:name="_Toc524781085"/>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52</w:t>
      </w:r>
      <w:r w:rsidR="008F4AE7">
        <w:rPr>
          <w:noProof/>
        </w:rPr>
        <w:fldChar w:fldCharType="end"/>
      </w:r>
      <w:r>
        <w:t>: Giao điện thêm loại thuốc</w:t>
      </w:r>
      <w:bookmarkEnd w:id="168"/>
    </w:p>
    <w:p w:rsidR="009D0500" w:rsidRDefault="005B7D7B" w:rsidP="009D0500">
      <w:pPr>
        <w:pStyle w:val="NoSpacing"/>
        <w:rPr>
          <w:lang w:val="en-US"/>
        </w:rPr>
      </w:pPr>
      <w:r w:rsidRPr="008D2344">
        <w:rPr>
          <w:b/>
          <w:lang w:val="en-US"/>
        </w:rPr>
        <w:t>Quản lý nhân viên:</w:t>
      </w:r>
      <w:r>
        <w:rPr>
          <w:lang w:val="en-US"/>
        </w:rPr>
        <w:t xml:space="preserve"> </w:t>
      </w:r>
      <w:r w:rsidR="00B53913">
        <w:rPr>
          <w:lang w:val="en-US"/>
        </w:rPr>
        <w:t xml:space="preserve">thông tin nhân viên làm việc trong phòng khám đều được </w:t>
      </w:r>
      <w:r w:rsidR="008D2344">
        <w:rPr>
          <w:lang w:val="en-US"/>
        </w:rPr>
        <w:t>lưu trữ, mỗi nhân viên được phân quyền truy cập theo tùy theo vị trí công việc. Tài khoản của môi nhân viên không được trùng nhau</w:t>
      </w:r>
      <w:r w:rsidR="000C3D37">
        <w:rPr>
          <w:lang w:val="en-US"/>
        </w:rPr>
        <w:t>. Mật khẩu của nhân viên được mã hóa theo cơ chế MD5.</w:t>
      </w:r>
    </w:p>
    <w:p w:rsidR="00723728" w:rsidRDefault="005A2CC0" w:rsidP="00723728">
      <w:pPr>
        <w:pStyle w:val="image"/>
        <w:keepNext/>
      </w:pPr>
      <w:r>
        <w:pict>
          <v:shape id="_x0000_i1057" type="#_x0000_t75" style="width:450pt;height:263.15pt">
            <v:imagedata r:id="rId60" o:title="qlynhanvien"/>
          </v:shape>
        </w:pict>
      </w:r>
    </w:p>
    <w:p w:rsidR="00723728" w:rsidRDefault="00723728" w:rsidP="00723728">
      <w:pPr>
        <w:pStyle w:val="Caption"/>
        <w:jc w:val="center"/>
      </w:pPr>
      <w:bookmarkStart w:id="169" w:name="_Toc524781086"/>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53</w:t>
      </w:r>
      <w:r w:rsidR="008F4AE7">
        <w:rPr>
          <w:noProof/>
        </w:rPr>
        <w:fldChar w:fldCharType="end"/>
      </w:r>
      <w:r>
        <w:t xml:space="preserve">: </w:t>
      </w:r>
      <w:r w:rsidR="00F97ED7">
        <w:t>G</w:t>
      </w:r>
      <w:r>
        <w:t>iao diện</w:t>
      </w:r>
      <w:r w:rsidR="00F97ED7">
        <w:t xml:space="preserve"> Admin, tab</w:t>
      </w:r>
      <w:r>
        <w:t xml:space="preserve"> quản lý nhân viên</w:t>
      </w:r>
      <w:bookmarkEnd w:id="169"/>
    </w:p>
    <w:p w:rsidR="00723728" w:rsidRDefault="00F162A5" w:rsidP="00723728">
      <w:pPr>
        <w:pStyle w:val="NoSpacing"/>
        <w:rPr>
          <w:lang w:val="en-US"/>
        </w:rPr>
      </w:pPr>
      <w:r w:rsidRPr="009D7C57">
        <w:rPr>
          <w:b/>
          <w:lang w:val="en-US"/>
        </w:rPr>
        <w:lastRenderedPageBreak/>
        <w:t>Quản lý vật dụng:</w:t>
      </w:r>
      <w:r>
        <w:rPr>
          <w:lang w:val="en-US"/>
        </w:rPr>
        <w:t xml:space="preserve"> thông tin vật dụng như: Bàn, ghế, </w:t>
      </w:r>
      <w:r w:rsidR="007F56EE">
        <w:rPr>
          <w:lang w:val="en-US"/>
        </w:rPr>
        <w:t>máy khám bệnh</w:t>
      </w:r>
      <w:r>
        <w:rPr>
          <w:lang w:val="en-US"/>
        </w:rPr>
        <w:t>,… được lưu trữ trong chương trình</w:t>
      </w:r>
      <w:r w:rsidR="007F56EE">
        <w:rPr>
          <w:lang w:val="en-US"/>
        </w:rPr>
        <w:t>.</w:t>
      </w:r>
      <w:r>
        <w:rPr>
          <w:lang w:val="en-US"/>
        </w:rPr>
        <w:t xml:space="preserve"> </w:t>
      </w:r>
      <w:r w:rsidR="007F56EE">
        <w:rPr>
          <w:lang w:val="en-US"/>
        </w:rPr>
        <w:t>S</w:t>
      </w:r>
      <w:r>
        <w:rPr>
          <w:lang w:val="en-US"/>
        </w:rPr>
        <w:t>ố năm sử dụng</w:t>
      </w:r>
      <w:r w:rsidR="007F56EE">
        <w:rPr>
          <w:lang w:val="en-US"/>
        </w:rPr>
        <w:t xml:space="preserve"> là thời hạn để sử dụng vật dụng đó.</w:t>
      </w:r>
    </w:p>
    <w:p w:rsidR="007F56EE" w:rsidRDefault="005A2CC0" w:rsidP="007F56EE">
      <w:pPr>
        <w:pStyle w:val="image"/>
        <w:keepNext/>
      </w:pPr>
      <w:r>
        <w:pict>
          <v:shape id="_x0000_i1058" type="#_x0000_t75" style="width:450.85pt;height:311.15pt">
            <v:imagedata r:id="rId61" o:title="qlyvatdung"/>
          </v:shape>
        </w:pict>
      </w:r>
    </w:p>
    <w:p w:rsidR="007F56EE" w:rsidRPr="007F56EE" w:rsidRDefault="007F56EE" w:rsidP="007F56EE">
      <w:pPr>
        <w:pStyle w:val="Caption"/>
        <w:jc w:val="center"/>
      </w:pPr>
      <w:bookmarkStart w:id="170" w:name="_Toc524781087"/>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54</w:t>
      </w:r>
      <w:r w:rsidR="008F4AE7">
        <w:rPr>
          <w:noProof/>
        </w:rPr>
        <w:fldChar w:fldCharType="end"/>
      </w:r>
      <w:r w:rsidR="00277953">
        <w:t>: G</w:t>
      </w:r>
      <w:r>
        <w:t xml:space="preserve">iao diện </w:t>
      </w:r>
      <w:r w:rsidR="00277953">
        <w:t>Admin, tab Q</w:t>
      </w:r>
      <w:r>
        <w:t>uản lý vật dụng</w:t>
      </w:r>
      <w:bookmarkEnd w:id="170"/>
    </w:p>
    <w:p w:rsidR="0007559A" w:rsidRPr="00690C22" w:rsidRDefault="00E53406" w:rsidP="00AA6876">
      <w:pPr>
        <w:pStyle w:val="Heading2"/>
      </w:pPr>
      <w:bookmarkStart w:id="171" w:name="_Toc524781162"/>
      <w:r>
        <w:t>T</w:t>
      </w:r>
      <w:r w:rsidR="004F11ED">
        <w:t>ạo dữ liệu kiểm thử</w:t>
      </w:r>
      <w:bookmarkEnd w:id="171"/>
    </w:p>
    <w:p w:rsidR="00544AC1" w:rsidRDefault="00544AC1" w:rsidP="00597628">
      <w:pPr>
        <w:rPr>
          <w:sz w:val="24"/>
        </w:rPr>
      </w:pPr>
      <w:r>
        <w:t>Để kiểm tra việc hiển thị danh sách và tốc độ hiển thị, một tập hợp dữ liệu mẫu sẽ được thêm vào thông qua script.</w:t>
      </w:r>
    </w:p>
    <w:p w:rsidR="00544AC1" w:rsidRDefault="00544AC1" w:rsidP="00597628">
      <w:r>
        <w:t xml:space="preserve">Script này được viết bằng Python và sẽ tạo dữ liệu mẫu trên SQL Server thông qua ODBC driver dựa trên một tập dữ liệu sẵn có và random dữ liệu này để tạo ra nhiều dòng dữ liệu khác nhau và tránh trùng lặp. </w:t>
      </w:r>
    </w:p>
    <w:p w:rsidR="00544AC1" w:rsidRDefault="00544AC1" w:rsidP="00597628">
      <w:r>
        <w:t>Sau khi chạy xong, script sẽ:</w:t>
      </w:r>
    </w:p>
    <w:p w:rsidR="00544AC1" w:rsidRDefault="00544AC1" w:rsidP="00597628">
      <w:pPr>
        <w:pStyle w:val="NoSpacing"/>
      </w:pPr>
      <w:r>
        <w:t>Thêm dữ liệu thuốc.</w:t>
      </w:r>
    </w:p>
    <w:p w:rsidR="00597628" w:rsidRDefault="00544AC1" w:rsidP="00597628">
      <w:pPr>
        <w:pStyle w:val="NoSpacing"/>
      </w:pPr>
      <w:r w:rsidRPr="00597628">
        <w:t>Thêm dữ liệu nhân viên theo số lượng tùy ý.</w:t>
      </w:r>
    </w:p>
    <w:p w:rsidR="00544AC1" w:rsidRPr="00597628" w:rsidRDefault="00544AC1" w:rsidP="00597628">
      <w:pPr>
        <w:pStyle w:val="NoSpacing"/>
      </w:pPr>
      <w:r w:rsidRPr="00597628">
        <w:t>Thêm dữ liệu bệnh nhân với số lượng tùy ý, mỗi bệnh nhân sẽ có một hồ sơ khám bệnh, một hóa đơn và một đơn thuốc tương ứng và không trùng lặp.</w:t>
      </w:r>
    </w:p>
    <w:p w:rsidR="00B473A4" w:rsidRDefault="00F011A6" w:rsidP="00597628">
      <w:pPr>
        <w:pStyle w:val="image"/>
      </w:pPr>
      <w:r>
        <w:rPr>
          <w:noProof/>
        </w:rPr>
        <w:lastRenderedPageBreak/>
        <w:drawing>
          <wp:inline distT="114300" distB="114300" distL="114300" distR="114300" wp14:anchorId="62DFB6BF" wp14:editId="3B72ABE8">
            <wp:extent cx="5762625" cy="2981739"/>
            <wp:effectExtent l="0" t="0" r="0" b="9525"/>
            <wp:docPr id="8"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rotWithShape="1">
                    <a:blip r:embed="rId62"/>
                    <a:srcRect b="22700"/>
                    <a:stretch/>
                  </pic:blipFill>
                  <pic:spPr bwMode="auto">
                    <a:xfrm>
                      <a:off x="0" y="0"/>
                      <a:ext cx="5765837" cy="2983401"/>
                    </a:xfrm>
                    <a:prstGeom prst="rect">
                      <a:avLst/>
                    </a:prstGeom>
                    <a:ln>
                      <a:noFill/>
                    </a:ln>
                    <a:extLst>
                      <a:ext uri="{53640926-AAD7-44D8-BBD7-CCE9431645EC}">
                        <a14:shadowObscured xmlns:a14="http://schemas.microsoft.com/office/drawing/2010/main"/>
                      </a:ext>
                    </a:extLst>
                  </pic:spPr>
                </pic:pic>
              </a:graphicData>
            </a:graphic>
          </wp:inline>
        </w:drawing>
      </w:r>
    </w:p>
    <w:p w:rsidR="00D44E8D" w:rsidRDefault="00B473A4" w:rsidP="00D44E8D">
      <w:pPr>
        <w:pStyle w:val="Caption"/>
        <w:jc w:val="center"/>
      </w:pPr>
      <w:bookmarkStart w:id="172" w:name="_Toc524781088"/>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55</w:t>
      </w:r>
      <w:r w:rsidR="008F4AE7">
        <w:rPr>
          <w:noProof/>
        </w:rPr>
        <w:fldChar w:fldCharType="end"/>
      </w:r>
      <w:r w:rsidRPr="009B1DCD">
        <w:t>: Script sau khi chạy xong</w:t>
      </w:r>
      <w:bookmarkStart w:id="173" w:name="_ggv6ywo5wciw" w:colFirst="0" w:colLast="0"/>
      <w:bookmarkEnd w:id="172"/>
      <w:bookmarkEnd w:id="173"/>
    </w:p>
    <w:p w:rsidR="00544AC1" w:rsidRDefault="00544AC1" w:rsidP="00544AC1">
      <w:pPr>
        <w:rPr>
          <w:sz w:val="24"/>
        </w:rPr>
      </w:pPr>
      <w:r>
        <w:t>Script insert dữ liệu thông qua driver vì vậy cần phải cài driver ODBC SQL Server trước mới có thể chạy script được. Tuy nhiên, driver đã được cài đặt ở bước tạo database và table cho cơ sở dữ liệu nên thông cần phải cài đặt thêm nữa.</w:t>
      </w:r>
    </w:p>
    <w:p w:rsidR="00F57F1B" w:rsidRDefault="00544AC1" w:rsidP="00F57F1B">
      <w:pPr>
        <w:pStyle w:val="image"/>
        <w:keepNext/>
      </w:pPr>
      <w:r>
        <w:rPr>
          <w:noProof/>
        </w:rPr>
        <w:drawing>
          <wp:inline distT="0" distB="0" distL="0" distR="0" wp14:anchorId="3939BA0D" wp14:editId="76A3453C">
            <wp:extent cx="6033968" cy="4055165"/>
            <wp:effectExtent l="0" t="0" r="5080" b="2540"/>
            <wp:docPr id="1" name="Picture 1" descr="https://lh6.googleusercontent.com/ssmPBC3j7Htv8qnuONMaAsxWodmNVjysI1pY33yWLABOFDqWceL7WpATdAuxuWYCA4L9YHQjZj12wsfJ2EIndc8-46GxfyqEhMSDpczNh3vIDFbEmQr3tLUXWEkO6ll-862eK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https://lh6.googleusercontent.com/ssmPBC3j7Htv8qnuONMaAsxWodmNVjysI1pY33yWLABOFDqWceL7WpATdAuxuWYCA4L9YHQjZj12wsfJ2EIndc8-46GxfyqEhMSDpczNh3vIDFbEmQr3tLUXWEkO6ll-862eK339"/>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046627" cy="4063673"/>
                    </a:xfrm>
                    <a:prstGeom prst="rect">
                      <a:avLst/>
                    </a:prstGeom>
                    <a:noFill/>
                    <a:ln>
                      <a:noFill/>
                    </a:ln>
                  </pic:spPr>
                </pic:pic>
              </a:graphicData>
            </a:graphic>
          </wp:inline>
        </w:drawing>
      </w:r>
    </w:p>
    <w:p w:rsidR="00544AC1" w:rsidRDefault="00F57F1B" w:rsidP="00F57F1B">
      <w:pPr>
        <w:pStyle w:val="Caption"/>
        <w:jc w:val="center"/>
      </w:pPr>
      <w:bookmarkStart w:id="174" w:name="_Toc524781089"/>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56</w:t>
      </w:r>
      <w:r w:rsidR="008F4AE7">
        <w:rPr>
          <w:noProof/>
        </w:rPr>
        <w:fldChar w:fldCharType="end"/>
      </w:r>
      <w:r>
        <w:t xml:space="preserve">: </w:t>
      </w:r>
      <w:r w:rsidR="00305799">
        <w:t>M</w:t>
      </w:r>
      <w:r w:rsidRPr="00FA42C2">
        <w:t>ột đoạn code để import dữ liệu vào SQL Server</w:t>
      </w:r>
      <w:bookmarkEnd w:id="174"/>
    </w:p>
    <w:p w:rsidR="00D44E8D" w:rsidRDefault="00136392" w:rsidP="00136392">
      <w:r>
        <w:lastRenderedPageBreak/>
        <w:t>Dữ liệu trong database sau đó hoàn toàn có thể hiển thị bình thường trên giao diện để xem và kiểm tra khả năng hiển thị, khả năng truy cập và khả năng xử lý của phần mềm.</w:t>
      </w:r>
    </w:p>
    <w:p w:rsidR="00B473A4" w:rsidRDefault="00F011A6" w:rsidP="00B97C33">
      <w:pPr>
        <w:pStyle w:val="image"/>
      </w:pPr>
      <w:r w:rsidRPr="00C468BF">
        <w:rPr>
          <w:noProof/>
        </w:rPr>
        <w:drawing>
          <wp:inline distT="114300" distB="114300" distL="114300" distR="114300" wp14:anchorId="70A3F7B2" wp14:editId="5D624CE4">
            <wp:extent cx="5761355" cy="2889849"/>
            <wp:effectExtent l="0" t="0" r="0" b="6350"/>
            <wp:docPr id="6"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64"/>
                    <a:srcRect/>
                    <a:stretch>
                      <a:fillRect/>
                    </a:stretch>
                  </pic:blipFill>
                  <pic:spPr>
                    <a:xfrm>
                      <a:off x="0" y="0"/>
                      <a:ext cx="5771963" cy="2895170"/>
                    </a:xfrm>
                    <a:prstGeom prst="rect">
                      <a:avLst/>
                    </a:prstGeom>
                    <a:ln/>
                  </pic:spPr>
                </pic:pic>
              </a:graphicData>
            </a:graphic>
          </wp:inline>
        </w:drawing>
      </w:r>
    </w:p>
    <w:p w:rsidR="0007559A" w:rsidRPr="00C468BF" w:rsidRDefault="00B473A4" w:rsidP="00136392">
      <w:pPr>
        <w:pStyle w:val="Caption"/>
        <w:jc w:val="center"/>
      </w:pPr>
      <w:bookmarkStart w:id="175" w:name="_Toc524781090"/>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57</w:t>
      </w:r>
      <w:r w:rsidR="008F4AE7">
        <w:rPr>
          <w:noProof/>
        </w:rPr>
        <w:fldChar w:fldCharType="end"/>
      </w:r>
      <w:r w:rsidRPr="000E5D77">
        <w:t>: Dữ liệu trên SQL Server sau khi chạy script</w:t>
      </w:r>
      <w:bookmarkStart w:id="176" w:name="_v87f60yurztk" w:colFirst="0" w:colLast="0"/>
      <w:bookmarkEnd w:id="175"/>
      <w:bookmarkEnd w:id="176"/>
    </w:p>
    <w:p w:rsidR="0007559A" w:rsidRPr="00C468BF" w:rsidRDefault="00F011A6" w:rsidP="00BD0748">
      <w:pPr>
        <w:pStyle w:val="Heading1"/>
      </w:pPr>
      <w:bookmarkStart w:id="177" w:name="_t75yrot5yx5i" w:colFirst="0" w:colLast="0"/>
      <w:bookmarkStart w:id="178" w:name="_Toc524781163"/>
      <w:bookmarkEnd w:id="177"/>
      <w:r w:rsidRPr="00C468BF">
        <w:t>CHƯƠNG 4: HƯỚNG DẪN CÀI ĐẶT VÀ SỬ DỤNG</w:t>
      </w:r>
      <w:bookmarkEnd w:id="178"/>
    </w:p>
    <w:p w:rsidR="0007559A" w:rsidRDefault="00150F1F" w:rsidP="00AA6876">
      <w:pPr>
        <w:pStyle w:val="Heading2"/>
        <w:numPr>
          <w:ilvl w:val="1"/>
          <w:numId w:val="20"/>
        </w:numPr>
      </w:pPr>
      <w:bookmarkStart w:id="179" w:name="_Toc524781164"/>
      <w:r>
        <w:t>H</w:t>
      </w:r>
      <w:r w:rsidRPr="009216D2">
        <w:t>ướng</w:t>
      </w:r>
      <w:r w:rsidRPr="00690C22">
        <w:t xml:space="preserve"> dẫn cài đặt</w:t>
      </w:r>
      <w:bookmarkEnd w:id="179"/>
    </w:p>
    <w:p w:rsidR="00087196" w:rsidRPr="009216D2" w:rsidRDefault="00087196" w:rsidP="007C4C92">
      <w:pPr>
        <w:pStyle w:val="Heading3"/>
      </w:pPr>
      <w:bookmarkStart w:id="180" w:name="_Toc524781165"/>
      <w:r w:rsidRPr="009216D2">
        <w:t>Cài đặt phần mềm</w:t>
      </w:r>
      <w:bookmarkEnd w:id="180"/>
    </w:p>
    <w:p w:rsidR="00087196" w:rsidRDefault="00087196" w:rsidP="00765168">
      <w:r>
        <w:t xml:space="preserve">File để cài đặt phần mềm </w:t>
      </w:r>
      <w:r w:rsidR="00273AF8">
        <w:t>quản lý</w:t>
      </w:r>
      <w:r>
        <w:t xml:space="preserve"> phòng khám sẽ bao gồm 2 file: setup.exe và SetupPhongKham.msi. Khởi động file </w:t>
      </w:r>
      <w:r w:rsidR="00082E4F">
        <w:t>setup.</w:t>
      </w:r>
      <w:r>
        <w:t>exe để bắt đầu quá trình cài đặt chương trình.</w:t>
      </w:r>
    </w:p>
    <w:p w:rsidR="00082E4F" w:rsidRDefault="005A2CC0" w:rsidP="00082E4F">
      <w:pPr>
        <w:pStyle w:val="image"/>
        <w:keepNext/>
      </w:pPr>
      <w:r>
        <w:pict>
          <v:shape id="_x0000_i1059" type="#_x0000_t75" style="width:449.15pt;height:48.85pt">
            <v:imagedata r:id="rId65" o:title="setup"/>
          </v:shape>
        </w:pict>
      </w:r>
    </w:p>
    <w:p w:rsidR="00664B6E" w:rsidRDefault="00082E4F" w:rsidP="00082E4F">
      <w:pPr>
        <w:pStyle w:val="Caption"/>
        <w:jc w:val="center"/>
      </w:pPr>
      <w:bookmarkStart w:id="181" w:name="_Toc524781091"/>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58</w:t>
      </w:r>
      <w:r w:rsidR="008F4AE7">
        <w:rPr>
          <w:noProof/>
        </w:rPr>
        <w:fldChar w:fldCharType="end"/>
      </w:r>
      <w:r>
        <w:t>: File cài đặt phần mềm</w:t>
      </w:r>
      <w:bookmarkEnd w:id="181"/>
    </w:p>
    <w:p w:rsidR="00B97C33" w:rsidRPr="00B97C33" w:rsidRDefault="00B97C33" w:rsidP="00B97C33"/>
    <w:p w:rsidR="00765168" w:rsidRDefault="00087196" w:rsidP="00B97C33">
      <w:pPr>
        <w:pStyle w:val="image"/>
      </w:pPr>
      <w:r>
        <w:rPr>
          <w:noProof/>
        </w:rPr>
        <w:lastRenderedPageBreak/>
        <w:drawing>
          <wp:inline distT="0" distB="0" distL="0" distR="0" wp14:anchorId="1F2CAFF4" wp14:editId="1066F76A">
            <wp:extent cx="4238625" cy="3476625"/>
            <wp:effectExtent l="0" t="0" r="9525" b="9525"/>
            <wp:docPr id="31" name="Picture 31" descr="https://lh3.googleusercontent.com/4JFoUe5nf2L2nM5BH_vblWGiBGuuMcTvXYOhMzENXV1NR7cBTOp-GJCXNZ6hjfyw4aW34aNEe9bg3htuiasDM1Vf4BLU6_Y1P31LsEt_XizefEHqxev_MwYa6L5TiFFLxkhLeX0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lh3.googleusercontent.com/4JFoUe5nf2L2nM5BH_vblWGiBGuuMcTvXYOhMzENXV1NR7cBTOp-GJCXNZ6hjfyw4aW34aNEe9bg3htuiasDM1Vf4BLU6_Y1P31LsEt_XizefEHqxev_MwYa6L5TiFFLxkhLeX0L"/>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238625" cy="3476625"/>
                    </a:xfrm>
                    <a:prstGeom prst="rect">
                      <a:avLst/>
                    </a:prstGeom>
                    <a:noFill/>
                    <a:ln>
                      <a:noFill/>
                    </a:ln>
                  </pic:spPr>
                </pic:pic>
              </a:graphicData>
            </a:graphic>
          </wp:inline>
        </w:drawing>
      </w:r>
    </w:p>
    <w:p w:rsidR="00087196" w:rsidRDefault="00765168" w:rsidP="00765168">
      <w:pPr>
        <w:pStyle w:val="Caption"/>
        <w:jc w:val="center"/>
      </w:pPr>
      <w:bookmarkStart w:id="182" w:name="_Toc524781092"/>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59</w:t>
      </w:r>
      <w:r w:rsidR="008F4AE7">
        <w:rPr>
          <w:noProof/>
        </w:rPr>
        <w:fldChar w:fldCharType="end"/>
      </w:r>
      <w:r w:rsidRPr="00F74FEF">
        <w:t>: Màn hình bắt đầu quá trình cài đặt</w:t>
      </w:r>
      <w:bookmarkEnd w:id="182"/>
    </w:p>
    <w:p w:rsidR="00087196" w:rsidRDefault="00087196" w:rsidP="00765168">
      <w:r>
        <w:t>Nhấn Next để qua giao diện và chọn vị trí cài đặt cho chương trình và user sẽ được cài đặt chương trình, mặc định sẽ được cài đặt trên Program File ở ổ C. Sau khi hoàn tất và xác nhận lại một lần nữa, quá trình cài đặt sẽ bắt đầu.</w:t>
      </w:r>
    </w:p>
    <w:p w:rsidR="00765168" w:rsidRDefault="00087196" w:rsidP="007E3C55">
      <w:pPr>
        <w:pStyle w:val="image"/>
      </w:pPr>
      <w:r>
        <w:rPr>
          <w:noProof/>
        </w:rPr>
        <w:drawing>
          <wp:inline distT="0" distB="0" distL="0" distR="0" wp14:anchorId="592E53D4" wp14:editId="6152E04D">
            <wp:extent cx="3769498" cy="3140710"/>
            <wp:effectExtent l="0" t="0" r="2540" b="2540"/>
            <wp:docPr id="30" name="Picture 30" descr="https://lh5.googleusercontent.com/4Hci_KaeEUjcLePRYB61gGgr6znHQym5yZNOQua0Hih6x_VKzH0I1Bqd0fFGexKtrWxpTI0dIH1NRMq0Io0mNyJJvHJ8ZRjOMthXOvEEWq4yHYedMYfSAGEcndiyrEVgBo4avwx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5.googleusercontent.com/4Hci_KaeEUjcLePRYB61gGgr6znHQym5yZNOQua0Hih6x_VKzH0I1Bqd0fFGexKtrWxpTI0dIH1NRMq0Io0mNyJJvHJ8ZRjOMthXOvEEWq4yHYedMYfSAGEcndiyrEVgBo4avwxM"/>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773025" cy="3143649"/>
                    </a:xfrm>
                    <a:prstGeom prst="rect">
                      <a:avLst/>
                    </a:prstGeom>
                    <a:noFill/>
                    <a:ln>
                      <a:noFill/>
                    </a:ln>
                  </pic:spPr>
                </pic:pic>
              </a:graphicData>
            </a:graphic>
          </wp:inline>
        </w:drawing>
      </w:r>
    </w:p>
    <w:p w:rsidR="00087196" w:rsidRDefault="00765168" w:rsidP="00765168">
      <w:pPr>
        <w:pStyle w:val="Caption"/>
        <w:jc w:val="center"/>
      </w:pPr>
      <w:bookmarkStart w:id="183" w:name="_Toc524781093"/>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60</w:t>
      </w:r>
      <w:r w:rsidR="008F4AE7">
        <w:rPr>
          <w:noProof/>
        </w:rPr>
        <w:fldChar w:fldCharType="end"/>
      </w:r>
      <w:r w:rsidRPr="00F56F63">
        <w:t>: Cửa sổ chọn vị trí cài đặt</w:t>
      </w:r>
      <w:bookmarkEnd w:id="183"/>
    </w:p>
    <w:p w:rsidR="00765168" w:rsidRDefault="00087196" w:rsidP="007E3C55">
      <w:pPr>
        <w:pStyle w:val="image"/>
      </w:pPr>
      <w:r>
        <w:rPr>
          <w:noProof/>
        </w:rPr>
        <w:lastRenderedPageBreak/>
        <w:drawing>
          <wp:inline distT="0" distB="0" distL="0" distR="0" wp14:anchorId="4373E694" wp14:editId="5061983A">
            <wp:extent cx="4015408" cy="3287403"/>
            <wp:effectExtent l="0" t="0" r="4445" b="8255"/>
            <wp:docPr id="29" name="Picture 29" descr="https://lh5.googleusercontent.com/8pmAoDQmiEUgMGMLi3ygJ9bEkZ7eYQjkrYCFEJahGG4AauZ2d12OzDKcmu0WwlLtlG3ZECJug6hgo9lNl6V7LkWXjkUPClhN6UiPuh2Uep-egdpYLLxzQuXK0WGABqHqdObqY8k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lh5.googleusercontent.com/8pmAoDQmiEUgMGMLi3ygJ9bEkZ7eYQjkrYCFEJahGG4AauZ2d12OzDKcmu0WwlLtlG3ZECJug6hgo9lNl6V7LkWXjkUPClhN6UiPuh2Uep-egdpYLLxzQuXK0WGABqHqdObqY8ko"/>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033875" cy="3302522"/>
                    </a:xfrm>
                    <a:prstGeom prst="rect">
                      <a:avLst/>
                    </a:prstGeom>
                    <a:noFill/>
                    <a:ln>
                      <a:noFill/>
                    </a:ln>
                  </pic:spPr>
                </pic:pic>
              </a:graphicData>
            </a:graphic>
          </wp:inline>
        </w:drawing>
      </w:r>
    </w:p>
    <w:p w:rsidR="00087196" w:rsidRDefault="00765168" w:rsidP="00765168">
      <w:pPr>
        <w:pStyle w:val="Caption"/>
        <w:jc w:val="center"/>
      </w:pPr>
      <w:bookmarkStart w:id="184" w:name="_Toc524781094"/>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61</w:t>
      </w:r>
      <w:r w:rsidR="008F4AE7">
        <w:rPr>
          <w:noProof/>
        </w:rPr>
        <w:fldChar w:fldCharType="end"/>
      </w:r>
      <w:r w:rsidRPr="00BB094F">
        <w:t xml:space="preserve">: </w:t>
      </w:r>
      <w:r>
        <w:t>Q</w:t>
      </w:r>
      <w:r w:rsidRPr="00BB094F">
        <w:t>uá trình cài đặt được tiến hành</w:t>
      </w:r>
      <w:bookmarkEnd w:id="184"/>
    </w:p>
    <w:p w:rsidR="00087196" w:rsidRDefault="00087196" w:rsidP="00765168">
      <w:r>
        <w:t>Sau khi quá trình cài đặt hoàn tất, cửa sổ thông báo sẽ được hiện lên thông báo kết thúc quá trình cài đặt và shortcut của chương trình sẽ được tạo trên màn hình Desktop.</w:t>
      </w:r>
    </w:p>
    <w:p w:rsidR="00765168" w:rsidRDefault="00087196" w:rsidP="007E3C55">
      <w:pPr>
        <w:pStyle w:val="image"/>
      </w:pPr>
      <w:r>
        <w:rPr>
          <w:noProof/>
        </w:rPr>
        <w:drawing>
          <wp:inline distT="0" distB="0" distL="0" distR="0" wp14:anchorId="4B19C874" wp14:editId="372BECBF">
            <wp:extent cx="4019550" cy="3498574"/>
            <wp:effectExtent l="0" t="0" r="0" b="6985"/>
            <wp:docPr id="28" name="Picture 28" descr="https://lh4.googleusercontent.com/aBhZUicLaAYKd1NISf008LACeu47HPo473q-I1RcqXHBx3ZhL0Mk_AXLzKkqLZGYSg3GFiITSyT-p7ItZLbsIvhUxmkf_ZDAu7rh_sFAyCdqhFsIML8R3Q7-6wblnVGBXM_ezLB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lh4.googleusercontent.com/aBhZUicLaAYKd1NISf008LACeu47HPo473q-I1RcqXHBx3ZhL0Mk_AXLzKkqLZGYSg3GFiITSyT-p7ItZLbsIvhUxmkf_ZDAu7rh_sFAyCdqhFsIML8R3Q7-6wblnVGBXM_ezLB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023071" cy="3501638"/>
                    </a:xfrm>
                    <a:prstGeom prst="rect">
                      <a:avLst/>
                    </a:prstGeom>
                    <a:noFill/>
                    <a:ln>
                      <a:noFill/>
                    </a:ln>
                  </pic:spPr>
                </pic:pic>
              </a:graphicData>
            </a:graphic>
          </wp:inline>
        </w:drawing>
      </w:r>
    </w:p>
    <w:p w:rsidR="00087196" w:rsidRDefault="00765168" w:rsidP="00765168">
      <w:pPr>
        <w:pStyle w:val="Caption"/>
        <w:jc w:val="center"/>
      </w:pPr>
      <w:bookmarkStart w:id="185" w:name="_Toc524781095"/>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62</w:t>
      </w:r>
      <w:r w:rsidR="008F4AE7">
        <w:rPr>
          <w:noProof/>
        </w:rPr>
        <w:fldChar w:fldCharType="end"/>
      </w:r>
      <w:r w:rsidRPr="00BA1DEA">
        <w:t>: Hoàn tất quá trình cài đặt</w:t>
      </w:r>
      <w:bookmarkEnd w:id="185"/>
    </w:p>
    <w:p w:rsidR="000750D2" w:rsidRPr="008F40BD" w:rsidRDefault="000750D2" w:rsidP="007C4C92">
      <w:pPr>
        <w:pStyle w:val="Heading3"/>
      </w:pPr>
      <w:bookmarkStart w:id="186" w:name="_Toc524781166"/>
      <w:r>
        <w:t>Cài đặt và thiết lập database</w:t>
      </w:r>
      <w:bookmarkEnd w:id="186"/>
    </w:p>
    <w:p w:rsidR="000750D2" w:rsidRDefault="000750D2" w:rsidP="000750D2">
      <w:r>
        <w:rPr>
          <w:color w:val="000000"/>
          <w:szCs w:val="26"/>
        </w:rPr>
        <w:lastRenderedPageBreak/>
        <w:t>Database sử dụng cho phần mềm sẽ SQL Server 2017. Bản cài đặt sẽ được tải về trên trang chủ của Microsoft.</w:t>
      </w:r>
      <w:r>
        <w:t xml:space="preserve"> </w:t>
      </w:r>
    </w:p>
    <w:p w:rsidR="000750D2" w:rsidRDefault="000750D2" w:rsidP="007E3C55">
      <w:pPr>
        <w:pStyle w:val="image"/>
      </w:pPr>
      <w:r>
        <w:rPr>
          <w:noProof/>
        </w:rPr>
        <w:drawing>
          <wp:inline distT="0" distB="0" distL="0" distR="0" wp14:anchorId="2B2636BA" wp14:editId="740E4127">
            <wp:extent cx="4765607" cy="2814762"/>
            <wp:effectExtent l="0" t="0" r="0" b="5080"/>
            <wp:docPr id="36" name="Picture 36" descr="https://lh5.googleusercontent.com/yjdf7Zfjub0muRKoSsUSdnVQUaGeTo3IvZxLmE5TLUBvz9gt4zRgJ4xa5CX-Z6-UVj8hSl6focGjjOFxl1PSQ4RktUj22LqF0kDOkHD9oqGb0r760iK_X05UxdrPdxMhHiomi53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https://lh5.googleusercontent.com/yjdf7Zfjub0muRKoSsUSdnVQUaGeTo3IvZxLmE5TLUBvz9gt4zRgJ4xa5CX-Z6-UVj8hSl6focGjjOFxl1PSQ4RktUj22LqF0kDOkHD9oqGb0r760iK_X05UxdrPdxMhHiomi53J"/>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771071" cy="2817990"/>
                    </a:xfrm>
                    <a:prstGeom prst="rect">
                      <a:avLst/>
                    </a:prstGeom>
                    <a:noFill/>
                    <a:ln>
                      <a:noFill/>
                    </a:ln>
                  </pic:spPr>
                </pic:pic>
              </a:graphicData>
            </a:graphic>
          </wp:inline>
        </w:drawing>
      </w:r>
    </w:p>
    <w:p w:rsidR="000750D2" w:rsidRDefault="000750D2" w:rsidP="000750D2">
      <w:pPr>
        <w:pStyle w:val="Caption"/>
        <w:jc w:val="center"/>
        <w:rPr>
          <w:sz w:val="24"/>
        </w:rPr>
      </w:pPr>
      <w:bookmarkStart w:id="187" w:name="_Toc524781096"/>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63</w:t>
      </w:r>
      <w:r w:rsidR="008F4AE7">
        <w:rPr>
          <w:noProof/>
        </w:rPr>
        <w:fldChar w:fldCharType="end"/>
      </w:r>
      <w:r w:rsidRPr="004472EE">
        <w:t>: Trang download SQL Server 2017</w:t>
      </w:r>
      <w:r w:rsidR="00744A22">
        <w:fldChar w:fldCharType="begin"/>
      </w:r>
      <w:r w:rsidR="00744A22">
        <w:instrText xml:space="preserve"> ADDIN ZOTERO_ITEM CSL_CITATION {"citationID":"sASKKDRC","properties":{"formattedCitation":"[3]","plainCitation":"[3]","noteIndex":0},"citationItems":[{"id":209,"uris":["http://zotero.org/users/local/SA64xyuY/items/JJ6E5HMF"],"uri":["http://zotero.org/users/local/SA64xyuY/items/JJ6E5HMF"],"itemData":{"id":209,"type":"webpage","title":"SQL Server Downloads | Microsoft","container-title":"Microsoft SQL Server - US (English)","abstract":"Get started with Microsoft SQL Server downloads. Choose a SQL Server trial, edition, tool, or connector that best meets your data and workload needs.","URL":"https://www.microsoft.com/en-us/sql-server/sql-server-downloads","language":"en-us","accessed":{"date-parts":[["2018",6,16]]}}}],"schema":"https://github.com/citation-style-language/schema/raw/master/csl-citation.json"} </w:instrText>
      </w:r>
      <w:r w:rsidR="00744A22">
        <w:fldChar w:fldCharType="separate"/>
      </w:r>
      <w:r w:rsidR="00744A22" w:rsidRPr="00744A22">
        <w:t>[3]</w:t>
      </w:r>
      <w:bookmarkEnd w:id="187"/>
      <w:r w:rsidR="00744A22">
        <w:fldChar w:fldCharType="end"/>
      </w:r>
    </w:p>
    <w:p w:rsidR="00597628" w:rsidRDefault="000750D2" w:rsidP="000750D2">
      <w:r>
        <w:rPr>
          <w:rStyle w:val="apple-tab-span"/>
          <w:color w:val="000000"/>
          <w:szCs w:val="26"/>
        </w:rPr>
        <w:tab/>
      </w:r>
      <w:r>
        <w:t xml:space="preserve">Sau khi cài đặt SQL Server 2017 xong, cần chạy script để tạo database và các table để lưu trữ dữ liệu. Đây là script chạy thông qua driver nên cần cài trước Driver ODBC SQL 17. </w:t>
      </w:r>
      <w:r w:rsidR="0098410B">
        <w:t xml:space="preserve">Khởi chạy driver: </w:t>
      </w:r>
      <w:r w:rsidR="0098410B" w:rsidRPr="0098410B">
        <w:t>msodbcsql_17.1.0.1_x64</w:t>
      </w:r>
      <w:r w:rsidR="0098410B">
        <w:t>.msi</w:t>
      </w:r>
      <w:r w:rsidR="00C708B6">
        <w:t xml:space="preserve"> trong đường dẫn </w:t>
      </w:r>
      <w:r w:rsidR="00C708B6" w:rsidRPr="00C708B6">
        <w:t>C:\Program Files (x86)\Hoa Sen University\</w:t>
      </w:r>
      <w:r w:rsidR="00525D91">
        <w:t xml:space="preserve"> </w:t>
      </w:r>
      <w:r w:rsidR="00C708B6" w:rsidRPr="00C708B6">
        <w:t>QuanLyPhongKham\Input</w:t>
      </w:r>
      <w:r w:rsidR="00525D91">
        <w:t>\</w:t>
      </w:r>
      <w:r w:rsidR="00525D91" w:rsidRPr="00525D91">
        <w:t xml:space="preserve"> </w:t>
      </w:r>
      <w:r w:rsidR="00525D91" w:rsidRPr="0098410B">
        <w:t>msodbcsql_17.1.0.1_x64</w:t>
      </w:r>
      <w:r w:rsidR="00525D91">
        <w:t>.msi</w:t>
      </w:r>
      <w:r w:rsidR="00C708B6">
        <w:t>”</w:t>
      </w:r>
    </w:p>
    <w:p w:rsidR="0098410B" w:rsidRDefault="005A2CC0" w:rsidP="0098410B">
      <w:pPr>
        <w:pStyle w:val="image"/>
        <w:keepNext/>
      </w:pPr>
      <w:r>
        <w:pict>
          <v:shape id="_x0000_i1060" type="#_x0000_t75" style="width:437.15pt;height:38.55pt">
            <v:imagedata r:id="rId71" o:title="driver ODBC"/>
          </v:shape>
        </w:pict>
      </w:r>
    </w:p>
    <w:p w:rsidR="00480569" w:rsidRDefault="0098410B" w:rsidP="00A5344B">
      <w:pPr>
        <w:pStyle w:val="Caption"/>
        <w:jc w:val="center"/>
      </w:pPr>
      <w:bookmarkStart w:id="188" w:name="_Toc524781097"/>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64</w:t>
      </w:r>
      <w:r w:rsidR="008F4AE7">
        <w:rPr>
          <w:noProof/>
        </w:rPr>
        <w:fldChar w:fldCharType="end"/>
      </w:r>
      <w:r>
        <w:t>:</w:t>
      </w:r>
      <w:r w:rsidR="008A4C59">
        <w:t xml:space="preserve"> </w:t>
      </w:r>
      <w:r w:rsidR="00305799">
        <w:t>K</w:t>
      </w:r>
      <w:r w:rsidR="008A4C59">
        <w:t>hở</w:t>
      </w:r>
      <w:r w:rsidR="00847A25">
        <w:t xml:space="preserve">i chạy </w:t>
      </w:r>
      <w:r>
        <w:t xml:space="preserve"> </w:t>
      </w:r>
      <w:r w:rsidRPr="00960D51">
        <w:t>driver: msodbcsql_17.1.0.1_x64.msi</w:t>
      </w:r>
      <w:bookmarkEnd w:id="188"/>
    </w:p>
    <w:p w:rsidR="00055B47" w:rsidRDefault="00055B47" w:rsidP="00055B47">
      <w:pPr>
        <w:pStyle w:val="image"/>
        <w:keepNext/>
      </w:pPr>
      <w:r>
        <w:rPr>
          <w:noProof/>
        </w:rPr>
        <w:lastRenderedPageBreak/>
        <w:drawing>
          <wp:inline distT="0" distB="0" distL="0" distR="0" wp14:anchorId="61E66F39" wp14:editId="6045D9DD">
            <wp:extent cx="4723830" cy="3363402"/>
            <wp:effectExtent l="0" t="0" r="635" b="8890"/>
            <wp:docPr id="15" name="Picture 15" descr="https://lh6.googleusercontent.com/9RfuNo-F5yWNgKdeA8p_2gr7JzPA0OjzEXC647d46vKTYt6k200ICufBWOS2J2PceX_IuI2tyQWvSUy0xd63iUDo2d4kOF4murlg4k10FT96S4CCzdHSNolTnyClbWZeYOJ5_AB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descr="https://lh6.googleusercontent.com/9RfuNo-F5yWNgKdeA8p_2gr7JzPA0OjzEXC647d46vKTYt6k200ICufBWOS2J2PceX_IuI2tyQWvSUy0xd63iUDo2d4kOF4murlg4k10FT96S4CCzdHSNolTnyClbWZeYOJ5_ABU"/>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734409" cy="3370934"/>
                    </a:xfrm>
                    <a:prstGeom prst="rect">
                      <a:avLst/>
                    </a:prstGeom>
                    <a:noFill/>
                    <a:ln>
                      <a:noFill/>
                    </a:ln>
                  </pic:spPr>
                </pic:pic>
              </a:graphicData>
            </a:graphic>
          </wp:inline>
        </w:drawing>
      </w:r>
    </w:p>
    <w:p w:rsidR="00055B47" w:rsidRDefault="00055B47" w:rsidP="00055B47">
      <w:pPr>
        <w:pStyle w:val="Caption"/>
        <w:jc w:val="center"/>
      </w:pPr>
      <w:bookmarkStart w:id="189" w:name="_Toc524781098"/>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65</w:t>
      </w:r>
      <w:r w:rsidR="008F4AE7">
        <w:rPr>
          <w:noProof/>
        </w:rPr>
        <w:fldChar w:fldCharType="end"/>
      </w:r>
      <w:r>
        <w:t xml:space="preserve">: </w:t>
      </w:r>
      <w:r w:rsidRPr="00A9049D">
        <w:t>Cài đặt ODBC Driver cho SQL Server</w:t>
      </w:r>
      <w:bookmarkEnd w:id="189"/>
    </w:p>
    <w:p w:rsidR="00847A25" w:rsidRDefault="000750D2" w:rsidP="000750D2">
      <w:r>
        <w:t xml:space="preserve">Sau khi </w:t>
      </w:r>
      <w:r w:rsidR="007E3C55">
        <w:t xml:space="preserve">hoàn thành </w:t>
      </w:r>
      <w:r>
        <w:t>cài</w:t>
      </w:r>
      <w:r w:rsidR="007E3C55">
        <w:t xml:space="preserve"> đặt driver</w:t>
      </w:r>
      <w:r>
        <w:t xml:space="preserve">, bắt đầu chạy script </w:t>
      </w:r>
      <w:r w:rsidR="00122868">
        <w:t>createDatabase</w:t>
      </w:r>
      <w:r w:rsidR="007E3C55">
        <w:t>.exe</w:t>
      </w:r>
      <w:r w:rsidR="00122868">
        <w:t xml:space="preserve"> trong </w:t>
      </w:r>
      <w:r w:rsidR="003601C8">
        <w:t>đường dẫn</w:t>
      </w:r>
      <w:r w:rsidR="00122868">
        <w:t xml:space="preserve"> </w:t>
      </w:r>
      <w:r w:rsidR="005A598F">
        <w:t>“</w:t>
      </w:r>
      <w:r w:rsidR="00525D91" w:rsidRPr="00525D91">
        <w:t>C:\Program Files (x86)\Hoa Sen University</w:t>
      </w:r>
      <w:r w:rsidR="00525D91">
        <w:t xml:space="preserve"> </w:t>
      </w:r>
      <w:r w:rsidR="00525D91" w:rsidRPr="00525D91">
        <w:t>\QuanLyPhongKham</w:t>
      </w:r>
      <w:r w:rsidR="00525D91">
        <w:t xml:space="preserve"> </w:t>
      </w:r>
      <w:r w:rsidR="00525D91" w:rsidRPr="00525D91">
        <w:t>\Input\createDatabase</w:t>
      </w:r>
      <w:r w:rsidR="00525D91">
        <w:t>\</w:t>
      </w:r>
      <w:r w:rsidR="00525D91" w:rsidRPr="00525D91">
        <w:t>createDatabase</w:t>
      </w:r>
      <w:r w:rsidR="00525D91">
        <w:t>.exe</w:t>
      </w:r>
      <w:r w:rsidR="005A598F">
        <w:t>”</w:t>
      </w:r>
      <w:r w:rsidR="00871885" w:rsidRPr="00871885">
        <w:t xml:space="preserve"> </w:t>
      </w:r>
      <w:r w:rsidR="00871885">
        <w:t>của file cài đặt</w:t>
      </w:r>
      <w:r w:rsidR="00122868">
        <w:t xml:space="preserve"> </w:t>
      </w:r>
      <w:r>
        <w:t>để tạo database</w:t>
      </w:r>
      <w:r w:rsidR="00DD4B4C">
        <w:t>.</w:t>
      </w:r>
      <w:r>
        <w:t xml:space="preserve"> </w:t>
      </w:r>
    </w:p>
    <w:p w:rsidR="005A598F" w:rsidRDefault="005A2CC0" w:rsidP="005A598F">
      <w:pPr>
        <w:pStyle w:val="image"/>
        <w:keepNext/>
      </w:pPr>
      <w:r>
        <w:pict>
          <v:shape id="_x0000_i1061" type="#_x0000_t75" style="width:444.85pt;height:18.85pt">
            <v:imagedata r:id="rId73" o:title="createdata"/>
          </v:shape>
        </w:pict>
      </w:r>
    </w:p>
    <w:p w:rsidR="00847A25" w:rsidRDefault="005A598F" w:rsidP="005A598F">
      <w:pPr>
        <w:pStyle w:val="Caption"/>
        <w:jc w:val="center"/>
      </w:pPr>
      <w:bookmarkStart w:id="190" w:name="_Toc524781099"/>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66</w:t>
      </w:r>
      <w:r w:rsidR="008F4AE7">
        <w:rPr>
          <w:noProof/>
        </w:rPr>
        <w:fldChar w:fldCharType="end"/>
      </w:r>
      <w:r>
        <w:t xml:space="preserve">: </w:t>
      </w:r>
      <w:r w:rsidR="008A4C59">
        <w:t>F</w:t>
      </w:r>
      <w:r>
        <w:t>ile cài đặt để tạo database</w:t>
      </w:r>
      <w:bookmarkEnd w:id="190"/>
    </w:p>
    <w:p w:rsidR="00A5344B" w:rsidRDefault="00DD4B4C" w:rsidP="00A5344B">
      <w:pPr>
        <w:rPr>
          <w:noProof/>
          <w:color w:val="000000"/>
          <w:szCs w:val="26"/>
        </w:rPr>
      </w:pPr>
      <w:r>
        <w:rPr>
          <w:color w:val="000000"/>
          <w:szCs w:val="26"/>
        </w:rPr>
        <w:t>Nếu thành công, dòng SUCCESS sẽ hiện lên thông báo database đã được tạo trong SQL Server.</w:t>
      </w:r>
    </w:p>
    <w:p w:rsidR="000750D2" w:rsidRDefault="000750D2" w:rsidP="00880A7B">
      <w:pPr>
        <w:pStyle w:val="image"/>
      </w:pPr>
      <w:r>
        <w:rPr>
          <w:noProof/>
        </w:rPr>
        <w:drawing>
          <wp:inline distT="0" distB="0" distL="0" distR="0" wp14:anchorId="72C3CC4C" wp14:editId="5C8177B8">
            <wp:extent cx="4590441" cy="1144988"/>
            <wp:effectExtent l="0" t="0" r="635" b="0"/>
            <wp:docPr id="35" name="Picture 35" descr="https://lh6.googleusercontent.com/UvqFv14tm6Ex1rrhQoSlt4wDYmjj1M4I5sRK5lReuHeHxbziZVhjXK-KCpRvSZYSdVT69aD5-GJNur32FWQKjBqDlNGoVfkPPcjAScMdYgspXA_lEy2Em6UKZNi9-Hyae06bCru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https://lh6.googleusercontent.com/UvqFv14tm6Ex1rrhQoSlt4wDYmjj1M4I5sRK5lReuHeHxbziZVhjXK-KCpRvSZYSdVT69aD5-GJNur32FWQKjBqDlNGoVfkPPcjAScMdYgspXA_lEy2Em6UKZNi9-Hyae06bCruV"/>
                    <pic:cNvPicPr>
                      <a:picLocks noChangeAspect="1" noChangeArrowheads="1"/>
                    </pic:cNvPicPr>
                  </pic:nvPicPr>
                  <pic:blipFill rotWithShape="1">
                    <a:blip r:embed="rId74">
                      <a:extLst>
                        <a:ext uri="{28A0092B-C50C-407E-A947-70E740481C1C}">
                          <a14:useLocalDpi xmlns:a14="http://schemas.microsoft.com/office/drawing/2010/main" val="0"/>
                        </a:ext>
                      </a:extLst>
                    </a:blip>
                    <a:srcRect r="41728" b="69121"/>
                    <a:stretch/>
                  </pic:blipFill>
                  <pic:spPr bwMode="auto">
                    <a:xfrm>
                      <a:off x="0" y="0"/>
                      <a:ext cx="4604025" cy="1148376"/>
                    </a:xfrm>
                    <a:prstGeom prst="rect">
                      <a:avLst/>
                    </a:prstGeom>
                    <a:noFill/>
                    <a:ln>
                      <a:noFill/>
                    </a:ln>
                    <a:extLst>
                      <a:ext uri="{53640926-AAD7-44D8-BBD7-CCE9431645EC}">
                        <a14:shadowObscured xmlns:a14="http://schemas.microsoft.com/office/drawing/2010/main"/>
                      </a:ext>
                    </a:extLst>
                  </pic:spPr>
                </pic:pic>
              </a:graphicData>
            </a:graphic>
          </wp:inline>
        </w:drawing>
      </w:r>
    </w:p>
    <w:p w:rsidR="0092607A" w:rsidRPr="00A5344B" w:rsidRDefault="000750D2" w:rsidP="003601C8">
      <w:pPr>
        <w:pStyle w:val="Caption"/>
        <w:jc w:val="center"/>
      </w:pPr>
      <w:bookmarkStart w:id="191" w:name="_Toc524781100"/>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67</w:t>
      </w:r>
      <w:r w:rsidR="008F4AE7">
        <w:rPr>
          <w:noProof/>
        </w:rPr>
        <w:fldChar w:fldCharType="end"/>
      </w:r>
      <w:r w:rsidRPr="00892216">
        <w:t>: Script tạo database sau khi chạy xong</w:t>
      </w:r>
      <w:bookmarkEnd w:id="191"/>
    </w:p>
    <w:p w:rsidR="00DD4B4C" w:rsidRDefault="00DD4B4C" w:rsidP="00DD4B4C">
      <w:r>
        <w:t>Script này sau đó sẽ tạo ra database PhongKham cùng với các table của database đó. Dữ liệu để tạo ra các table này sẽ được đọc từ file setupPhongKham.sql và thực hiện từng dòng trong file đó để create table.</w:t>
      </w:r>
    </w:p>
    <w:p w:rsidR="00DD4B4C" w:rsidRDefault="00DD4B4C" w:rsidP="00DD4B4C">
      <w:pPr>
        <w:pStyle w:val="image"/>
        <w:keepNext/>
      </w:pPr>
      <w:r>
        <w:rPr>
          <w:noProof/>
        </w:rPr>
        <w:lastRenderedPageBreak/>
        <w:drawing>
          <wp:inline distT="0" distB="0" distL="0" distR="0" wp14:anchorId="6DDAAE46" wp14:editId="795CAADD">
            <wp:extent cx="5995227" cy="3705308"/>
            <wp:effectExtent l="0" t="0" r="5715" b="0"/>
            <wp:docPr id="17" name="Picture 17" descr="https://lh6.googleusercontent.com/vTX8lmSA5OBubKV6BMHJObnO9VyFxARryrmzYJ55MpFRPIJ2E8b1q5Ua3gKYCUxnMAwweCriEBjzoQZbOosStNzMYZT0fcbeoPxB5wxxVA49weBgbIwHmEE8hDimzxVruiq2RZ6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 descr="https://lh6.googleusercontent.com/vTX8lmSA5OBubKV6BMHJObnO9VyFxARryrmzYJ55MpFRPIJ2E8b1q5Ua3gKYCUxnMAwweCriEBjzoQZbOosStNzMYZT0fcbeoPxB5wxxVA49weBgbIwHmEE8hDimzxVruiq2RZ6y"/>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6005811" cy="3711850"/>
                    </a:xfrm>
                    <a:prstGeom prst="rect">
                      <a:avLst/>
                    </a:prstGeom>
                    <a:noFill/>
                    <a:ln>
                      <a:noFill/>
                    </a:ln>
                  </pic:spPr>
                </pic:pic>
              </a:graphicData>
            </a:graphic>
          </wp:inline>
        </w:drawing>
      </w:r>
    </w:p>
    <w:p w:rsidR="00DD4B4C" w:rsidRDefault="00DD4B4C" w:rsidP="00DD4B4C">
      <w:pPr>
        <w:pStyle w:val="Caption"/>
        <w:jc w:val="center"/>
      </w:pPr>
      <w:bookmarkStart w:id="192" w:name="_Toc524781101"/>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68</w:t>
      </w:r>
      <w:r w:rsidR="008F4AE7">
        <w:rPr>
          <w:noProof/>
        </w:rPr>
        <w:fldChar w:fldCharType="end"/>
      </w:r>
      <w:r>
        <w:t xml:space="preserve">: </w:t>
      </w:r>
      <w:r w:rsidRPr="00733A16">
        <w:t>Đoạn code để tạo database</w:t>
      </w:r>
      <w:bookmarkEnd w:id="192"/>
    </w:p>
    <w:p w:rsidR="007576EF" w:rsidRDefault="007576EF" w:rsidP="007576EF">
      <w:r>
        <w:t>Sau khi cài đặt xong script tạo database, người dùng muốn tạo dữ liệ</w:t>
      </w:r>
      <w:r w:rsidR="003508AD">
        <w:t>u mẫu thì khởi chạy script tên m</w:t>
      </w:r>
      <w:r>
        <w:t>y</w:t>
      </w:r>
      <w:r w:rsidR="003508AD">
        <w:t>f</w:t>
      </w:r>
      <w:r>
        <w:t>aker.exe trong đường dẫn “</w:t>
      </w:r>
      <w:r w:rsidRPr="00525D91">
        <w:t>C:\Program Files (x86)\Hoa Sen University\QuanLyPhongKham\Input\myfaker</w:t>
      </w:r>
      <w:r>
        <w:t>\myfaker.exe”</w:t>
      </w:r>
    </w:p>
    <w:p w:rsidR="007576EF" w:rsidRDefault="007576EF" w:rsidP="007576EF">
      <w:pPr>
        <w:pStyle w:val="image"/>
        <w:keepNext/>
      </w:pPr>
      <w:r>
        <w:rPr>
          <w:noProof/>
        </w:rPr>
        <w:drawing>
          <wp:inline distT="0" distB="0" distL="0" distR="0" wp14:anchorId="7313CECD" wp14:editId="59F18BAD">
            <wp:extent cx="5605145" cy="249555"/>
            <wp:effectExtent l="0" t="0" r="0" b="0"/>
            <wp:docPr id="38" name="Picture 38" descr="myfak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3" descr="myfaker"/>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605145" cy="249555"/>
                    </a:xfrm>
                    <a:prstGeom prst="rect">
                      <a:avLst/>
                    </a:prstGeom>
                    <a:noFill/>
                    <a:ln>
                      <a:noFill/>
                    </a:ln>
                  </pic:spPr>
                </pic:pic>
              </a:graphicData>
            </a:graphic>
          </wp:inline>
        </w:drawing>
      </w:r>
    </w:p>
    <w:p w:rsidR="007576EF" w:rsidRPr="007576EF" w:rsidRDefault="007576EF" w:rsidP="007576EF">
      <w:pPr>
        <w:pStyle w:val="Caption"/>
        <w:jc w:val="center"/>
      </w:pPr>
      <w:bookmarkStart w:id="193" w:name="_Toc524781102"/>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69</w:t>
      </w:r>
      <w:r w:rsidR="008F4AE7">
        <w:rPr>
          <w:noProof/>
        </w:rPr>
        <w:fldChar w:fldCharType="end"/>
      </w:r>
      <w:r>
        <w:t>: Script tạo dữ liệu mẫu</w:t>
      </w:r>
      <w:bookmarkEnd w:id="193"/>
    </w:p>
    <w:p w:rsidR="0078094E" w:rsidRPr="0078094E" w:rsidRDefault="00F011A6" w:rsidP="00AA6876">
      <w:pPr>
        <w:pStyle w:val="Heading2"/>
      </w:pPr>
      <w:bookmarkStart w:id="194" w:name="_fmtef5vvms0i" w:colFirst="0" w:colLast="0"/>
      <w:bookmarkStart w:id="195" w:name="_Toc524781167"/>
      <w:bookmarkEnd w:id="194"/>
      <w:r w:rsidRPr="00690C22">
        <w:t>Hướng dẫn sử dụng</w:t>
      </w:r>
      <w:bookmarkStart w:id="196" w:name="_41mghml" w:colFirst="0" w:colLast="0"/>
      <w:bookmarkEnd w:id="195"/>
      <w:bookmarkEnd w:id="196"/>
    </w:p>
    <w:p w:rsidR="00727730" w:rsidRDefault="00727730" w:rsidP="007C4C92">
      <w:pPr>
        <w:pStyle w:val="Heading3"/>
      </w:pPr>
      <w:bookmarkStart w:id="197" w:name="_Toc524781168"/>
      <w:r>
        <w:t xml:space="preserve">Giao diện </w:t>
      </w:r>
      <w:r w:rsidR="00140D3E" w:rsidRPr="0086743B">
        <w:rPr>
          <w:lang w:val="vi-VN"/>
        </w:rPr>
        <w:t xml:space="preserve">Nhân viên </w:t>
      </w:r>
      <w:r>
        <w:t>Điều dưỡng</w:t>
      </w:r>
      <w:bookmarkEnd w:id="197"/>
    </w:p>
    <w:p w:rsidR="00727730" w:rsidRDefault="00727730" w:rsidP="007F7A78">
      <w:r>
        <w:t xml:space="preserve">Đây là giao diện dùng để tiếp nhận bệnh nhân, Khung phía dưới của tab đầu tiên sẽ là danh sách chờ khám của bệnh nhân. Khi một bệnh nhân đến khám, </w:t>
      </w:r>
      <w:r w:rsidR="00593C4E">
        <w:t>Nhân viên điều dưỡng</w:t>
      </w:r>
      <w:r>
        <w:t xml:space="preserve"> sẽ hỏi bệnh nhân đã khám lần nào hay chưa. </w:t>
      </w:r>
    </w:p>
    <w:p w:rsidR="007F7A78" w:rsidRDefault="00727730" w:rsidP="007F7A78">
      <w:pPr>
        <w:pStyle w:val="NormalWeb"/>
        <w:keepNext/>
        <w:spacing w:before="0" w:beforeAutospacing="0" w:after="0" w:afterAutospacing="0"/>
        <w:jc w:val="center"/>
      </w:pPr>
      <w:r>
        <w:rPr>
          <w:noProof/>
          <w:color w:val="000000"/>
          <w:sz w:val="26"/>
          <w:szCs w:val="26"/>
        </w:rPr>
        <w:lastRenderedPageBreak/>
        <w:drawing>
          <wp:inline distT="0" distB="0" distL="0" distR="0" wp14:anchorId="228859C5" wp14:editId="63E89FF3">
            <wp:extent cx="5730875" cy="3434316"/>
            <wp:effectExtent l="0" t="0" r="3175" b="0"/>
            <wp:docPr id="34" name="Picture 34" descr="https://lh5.googleusercontent.com/5quvCHD3ZMo5ovhBkNdqlV1GqvpCAdgpQa5WiLWJbuWDLienHsankJiCpNFkVcghnSEG6pLm6-04ZlGv_NBrQmSw9xGLzsFYNqdvt9cDxfZgxEE1M05KDBjGE2e39g4TZlMXKq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https://lh5.googleusercontent.com/5quvCHD3ZMo5ovhBkNdqlV1GqvpCAdgpQa5WiLWJbuWDLienHsankJiCpNFkVcghnSEG6pLm6-04ZlGv_NBrQmSw9xGLzsFYNqdvt9cDxfZgxEE1M05KDBjGE2e39g4TZlMXKqlY"/>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734847" cy="3436696"/>
                    </a:xfrm>
                    <a:prstGeom prst="rect">
                      <a:avLst/>
                    </a:prstGeom>
                    <a:noFill/>
                    <a:ln>
                      <a:noFill/>
                    </a:ln>
                  </pic:spPr>
                </pic:pic>
              </a:graphicData>
            </a:graphic>
          </wp:inline>
        </w:drawing>
      </w:r>
    </w:p>
    <w:p w:rsidR="00727730" w:rsidRDefault="007F7A78" w:rsidP="007F7A78">
      <w:pPr>
        <w:pStyle w:val="Caption"/>
        <w:jc w:val="center"/>
      </w:pPr>
      <w:bookmarkStart w:id="198" w:name="_Toc524781103"/>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70</w:t>
      </w:r>
      <w:r w:rsidR="008F4AE7">
        <w:rPr>
          <w:noProof/>
        </w:rPr>
        <w:fldChar w:fldCharType="end"/>
      </w:r>
      <w:r w:rsidRPr="00E15A6F">
        <w:t>: Tab tiếp nhận bệnh nhân mới</w:t>
      </w:r>
      <w:bookmarkEnd w:id="198"/>
    </w:p>
    <w:p w:rsidR="00727730" w:rsidRDefault="00727730" w:rsidP="007F7A78">
      <w:r>
        <w:t xml:space="preserve">Nếu đã khám rồi, </w:t>
      </w:r>
      <w:r w:rsidR="00593C4E">
        <w:t>Nhân viên điều dưỡng</w:t>
      </w:r>
      <w:r>
        <w:t xml:space="preserve"> sẽ tìm kiếm tên bệnh nhân trong tab Tiếp nhận bệnh nhân cũ và tiếp nhận vào danh sách chờ khám. </w:t>
      </w:r>
    </w:p>
    <w:p w:rsidR="007F7A78" w:rsidRDefault="00727730" w:rsidP="009A7E70">
      <w:pPr>
        <w:pStyle w:val="image"/>
      </w:pPr>
      <w:r>
        <w:rPr>
          <w:noProof/>
        </w:rPr>
        <w:drawing>
          <wp:inline distT="0" distB="0" distL="0" distR="0" wp14:anchorId="6E4D0EC2" wp14:editId="1D3C0E62">
            <wp:extent cx="5730875" cy="3955415"/>
            <wp:effectExtent l="0" t="0" r="3175" b="6985"/>
            <wp:docPr id="33" name="Picture 33" descr="https://lh5.googleusercontent.com/iosrjmFLluK3RZLguh9Snm8DUij9yIwkrm_Zww2Qb_YdWdBgVMW0HYBGsAUK0NBLqmOouhshK1FC1v779oZK2j-4oL69yHj5Q4_g1N7oOmtoAgYtYmGIVdadp-0RXvh16rIVAg_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ttps://lh5.googleusercontent.com/iosrjmFLluK3RZLguh9Snm8DUij9yIwkrm_Zww2Qb_YdWdBgVMW0HYBGsAUK0NBLqmOouhshK1FC1v779oZK2j-4oL69yHj5Q4_g1N7oOmtoAgYtYmGIVdadp-0RXvh16rIVAg_q"/>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730875" cy="3955415"/>
                    </a:xfrm>
                    <a:prstGeom prst="rect">
                      <a:avLst/>
                    </a:prstGeom>
                    <a:noFill/>
                    <a:ln>
                      <a:noFill/>
                    </a:ln>
                  </pic:spPr>
                </pic:pic>
              </a:graphicData>
            </a:graphic>
          </wp:inline>
        </w:drawing>
      </w:r>
    </w:p>
    <w:p w:rsidR="00727730" w:rsidRDefault="007F7A78" w:rsidP="007F7A78">
      <w:pPr>
        <w:pStyle w:val="Caption"/>
        <w:jc w:val="center"/>
      </w:pPr>
      <w:bookmarkStart w:id="199" w:name="_Toc524781104"/>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71</w:t>
      </w:r>
      <w:r w:rsidR="008F4AE7">
        <w:rPr>
          <w:noProof/>
        </w:rPr>
        <w:fldChar w:fldCharType="end"/>
      </w:r>
      <w:r w:rsidRPr="00763659">
        <w:t>: Tab tiếp nhận bệnh nhân cũ</w:t>
      </w:r>
      <w:bookmarkEnd w:id="199"/>
    </w:p>
    <w:p w:rsidR="00727730" w:rsidRDefault="00727730" w:rsidP="007F7A78">
      <w:r>
        <w:lastRenderedPageBreak/>
        <w:t xml:space="preserve">Nếu bệnh nhân mới hoặc không tìm thấy thông tin bệnh nhân cũ, </w:t>
      </w:r>
      <w:r w:rsidR="00593C4E">
        <w:t>Nhân viên điều dưỡng</w:t>
      </w:r>
      <w:r>
        <w:t xml:space="preserve"> sẽ nhập thông tin bệnh nhân mới và tiếp nhận vào danh sách chờ khám ở tab Tiếp nhận bệnh nhân mới.</w:t>
      </w:r>
    </w:p>
    <w:p w:rsidR="00727730" w:rsidRDefault="00727730" w:rsidP="007F7A78">
      <w:r>
        <w:t xml:space="preserve">Ngoài ra, nếu bệnh nhân đến tái khám, </w:t>
      </w:r>
      <w:r w:rsidR="00593C4E">
        <w:t>Nhân viên điều dưỡng</w:t>
      </w:r>
      <w:r>
        <w:t xml:space="preserve"> sẽ chuyển qua tab Tiếp nhận bệnh nhân tái khám để tìm kiếm hồ sơ tái khám cũ và tạo hồ sơ tái khám mới dựa trên thông tin của hồ sơ khám cũ để thêm vào danh sách chờ.</w:t>
      </w:r>
    </w:p>
    <w:p w:rsidR="00FB0FB0" w:rsidRDefault="00727730" w:rsidP="009A7E70">
      <w:pPr>
        <w:pStyle w:val="image"/>
      </w:pPr>
      <w:r>
        <w:rPr>
          <w:noProof/>
        </w:rPr>
        <w:drawing>
          <wp:inline distT="0" distB="0" distL="0" distR="0" wp14:anchorId="24007A47" wp14:editId="415FC3DE">
            <wp:extent cx="5730875" cy="3763926"/>
            <wp:effectExtent l="0" t="0" r="3175" b="8255"/>
            <wp:docPr id="32" name="Picture 32" descr="https://lh6.googleusercontent.com/Uv-4LbBHnDT7sXGze-XVOH5jzMdJn5xmZvBY8FNszX5Cmn4YKOgBbmXjX1UMYX6GT-xKudq7kSX7lTdhLZivxZJIA2an1edGj_Cyogi1Vh_nSqyW1jvB5quO-8f_en7KIMIeqPg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https://lh6.googleusercontent.com/Uv-4LbBHnDT7sXGze-XVOH5jzMdJn5xmZvBY8FNszX5Cmn4YKOgBbmXjX1UMYX6GT-xKudq7kSX7lTdhLZivxZJIA2an1edGj_Cyogi1Vh_nSqyW1jvB5quO-8f_en7KIMIeqPgC"/>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734240" cy="3766136"/>
                    </a:xfrm>
                    <a:prstGeom prst="rect">
                      <a:avLst/>
                    </a:prstGeom>
                    <a:noFill/>
                    <a:ln>
                      <a:noFill/>
                    </a:ln>
                  </pic:spPr>
                </pic:pic>
              </a:graphicData>
            </a:graphic>
          </wp:inline>
        </w:drawing>
      </w:r>
    </w:p>
    <w:p w:rsidR="00727730" w:rsidRDefault="00FB0FB0" w:rsidP="00FB0FB0">
      <w:pPr>
        <w:pStyle w:val="Caption"/>
        <w:jc w:val="center"/>
      </w:pPr>
      <w:bookmarkStart w:id="200" w:name="_Toc524781105"/>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72</w:t>
      </w:r>
      <w:r w:rsidR="008F4AE7">
        <w:rPr>
          <w:noProof/>
        </w:rPr>
        <w:fldChar w:fldCharType="end"/>
      </w:r>
      <w:r w:rsidRPr="00676E92">
        <w:t>: Tab tiếp nhận bệnh nhân tái khám</w:t>
      </w:r>
      <w:bookmarkEnd w:id="200"/>
    </w:p>
    <w:p w:rsidR="00727730" w:rsidRDefault="00727730" w:rsidP="00FB0FB0">
      <w:r>
        <w:t xml:space="preserve">Tab </w:t>
      </w:r>
      <w:r w:rsidR="00490E7A">
        <w:t>Tìm kiếm hồ sơ khám bệnh được</w:t>
      </w:r>
      <w:r>
        <w:t xml:space="preserve"> dùng để tìm kiếm hồ sơ các bệnh nhân cũ nếu </w:t>
      </w:r>
      <w:r w:rsidR="00593C4E">
        <w:t>Nhân viên điều dưỡng</w:t>
      </w:r>
      <w:r>
        <w:t xml:space="preserve"> muốn kiểm </w:t>
      </w:r>
      <w:r w:rsidR="00FA66EF">
        <w:t>tra lại các hồ sơ đã tạo trong D</w:t>
      </w:r>
      <w:r>
        <w:t>atabase.</w:t>
      </w:r>
    </w:p>
    <w:p w:rsidR="00FB0FB0" w:rsidRDefault="00727730" w:rsidP="009A7E70">
      <w:pPr>
        <w:pStyle w:val="image"/>
      </w:pPr>
      <w:r>
        <w:rPr>
          <w:noProof/>
        </w:rPr>
        <w:lastRenderedPageBreak/>
        <w:drawing>
          <wp:inline distT="0" distB="0" distL="0" distR="0" wp14:anchorId="11E9FFD5" wp14:editId="59083C3C">
            <wp:extent cx="5730875" cy="3604437"/>
            <wp:effectExtent l="0" t="0" r="3175" b="0"/>
            <wp:docPr id="27" name="Picture 27" descr="https://lh6.googleusercontent.com/uf5MqTt8SmD5ksxvT3uYBkutmlY5iVCh18IafWqruc2sMcM9kVPnv5OBlI6__JXQeV9fHUYJ3yToLQ7ZkZ-v3NgNF0ePHIp4Hr0o5rkIdqqStKm2sLiy8oMFdWvT66YB0KCxiT5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https://lh6.googleusercontent.com/uf5MqTt8SmD5ksxvT3uYBkutmlY5iVCh18IafWqruc2sMcM9kVPnv5OBlI6__JXQeV9fHUYJ3yToLQ7ZkZ-v3NgNF0ePHIp4Hr0o5rkIdqqStKm2sLiy8oMFdWvT66YB0KCxiT5q"/>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732680" cy="3605572"/>
                    </a:xfrm>
                    <a:prstGeom prst="rect">
                      <a:avLst/>
                    </a:prstGeom>
                    <a:noFill/>
                    <a:ln>
                      <a:noFill/>
                    </a:ln>
                  </pic:spPr>
                </pic:pic>
              </a:graphicData>
            </a:graphic>
          </wp:inline>
        </w:drawing>
      </w:r>
    </w:p>
    <w:p w:rsidR="00727730" w:rsidRDefault="00FB0FB0" w:rsidP="00FB0FB0">
      <w:pPr>
        <w:pStyle w:val="Caption"/>
        <w:jc w:val="center"/>
      </w:pPr>
      <w:bookmarkStart w:id="201" w:name="_Toc524781106"/>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73</w:t>
      </w:r>
      <w:r w:rsidR="008F4AE7">
        <w:rPr>
          <w:noProof/>
        </w:rPr>
        <w:fldChar w:fldCharType="end"/>
      </w:r>
      <w:r w:rsidRPr="009950B3">
        <w:t>: Tab tìm kiếm hồ sơ khám bệnh</w:t>
      </w:r>
      <w:bookmarkEnd w:id="201"/>
    </w:p>
    <w:p w:rsidR="0084289C" w:rsidRDefault="00727730" w:rsidP="00727730">
      <w:r>
        <w:t>Các chức năng phụ của giao diện nhân viên Điều dưỡng sẽ là xuất ra danh sách chờ khám dựa trên danh sách chờ hiện tại hiển thị trên giao diện.</w:t>
      </w:r>
    </w:p>
    <w:p w:rsidR="00727730" w:rsidRDefault="00727730" w:rsidP="007C4C92">
      <w:pPr>
        <w:pStyle w:val="Heading3"/>
      </w:pPr>
      <w:bookmarkStart w:id="202" w:name="_Toc524781169"/>
      <w:r>
        <w:t>Giao diện Bác sĩ</w:t>
      </w:r>
      <w:bookmarkEnd w:id="202"/>
    </w:p>
    <w:p w:rsidR="00727730" w:rsidRDefault="00727730" w:rsidP="00FB0FB0">
      <w:r>
        <w:t xml:space="preserve">Tại giao diện này, bác sĩ sẽ sử dụng để xem danh sách chờ khám và khám theo thứ tự trên danh sách chờ. Dữ liệu của mỗi hồ sơ khám bệnh khi click vào sẽ hiển thị ở form bên trên với các ô tương ứng. </w:t>
      </w:r>
    </w:p>
    <w:p w:rsidR="00727730" w:rsidRDefault="00727730" w:rsidP="00FB0FB0">
      <w:r>
        <w:t xml:space="preserve">Sau khi hoàn tất quá trình khám bệnh, bác sĩ sẽ nhập kết quả khám bệnh vào các ô trống còn lại. </w:t>
      </w:r>
    </w:p>
    <w:p w:rsidR="00727730" w:rsidRDefault="00727730" w:rsidP="00FB0FB0">
      <w:r>
        <w:t>Nếu cần phải đợi kết quả xét nghiệm, bác sĩ sẽ cập nhật cho hồ sơ đó đang đợi kết quả xét nghiệm bằng nút Chờ xét nghiệm và hồ sơ se tồn tại tối đa 10 ngày để cập nhật kết quả xét nghiệm trước khi bị xóa.</w:t>
      </w:r>
    </w:p>
    <w:p w:rsidR="00FB0FB0" w:rsidRDefault="00727730" w:rsidP="009A7E70">
      <w:pPr>
        <w:pStyle w:val="image"/>
      </w:pPr>
      <w:r>
        <w:rPr>
          <w:noProof/>
        </w:rPr>
        <w:lastRenderedPageBreak/>
        <w:drawing>
          <wp:inline distT="0" distB="0" distL="0" distR="0" wp14:anchorId="2BFBA9EE" wp14:editId="70B2EB05">
            <wp:extent cx="5728682" cy="3331597"/>
            <wp:effectExtent l="0" t="0" r="5715" b="2540"/>
            <wp:docPr id="26" name="Picture 26" descr="https://lh5.googleusercontent.com/Us_mBeA7RLcJKPcWZ39lNneR0MFElvMVhOeXE8KZ50i-HrXFaS5EysVAi79RXD-CLV9u3bvvK6cR6mGO2CQH6_roGFIgCOIkOj2DUnyvEWDTyJGWN40pmxhL8hCham1fjGtjKbq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s://lh5.googleusercontent.com/Us_mBeA7RLcJKPcWZ39lNneR0MFElvMVhOeXE8KZ50i-HrXFaS5EysVAi79RXD-CLV9u3bvvK6cR6mGO2CQH6_roGFIgCOIkOj2DUnyvEWDTyJGWN40pmxhL8hCham1fjGtjKbqD"/>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757784" cy="3348522"/>
                    </a:xfrm>
                    <a:prstGeom prst="rect">
                      <a:avLst/>
                    </a:prstGeom>
                    <a:noFill/>
                    <a:ln>
                      <a:noFill/>
                    </a:ln>
                  </pic:spPr>
                </pic:pic>
              </a:graphicData>
            </a:graphic>
          </wp:inline>
        </w:drawing>
      </w:r>
    </w:p>
    <w:p w:rsidR="00727730" w:rsidRDefault="00FB0FB0" w:rsidP="00FB0FB0">
      <w:pPr>
        <w:pStyle w:val="Caption"/>
        <w:jc w:val="center"/>
      </w:pPr>
      <w:bookmarkStart w:id="203" w:name="_Toc524781107"/>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74</w:t>
      </w:r>
      <w:r w:rsidR="008F4AE7">
        <w:rPr>
          <w:noProof/>
        </w:rPr>
        <w:fldChar w:fldCharType="end"/>
      </w:r>
      <w:r w:rsidR="008A4C59">
        <w:t>: G</w:t>
      </w:r>
      <w:r w:rsidRPr="00A425C7">
        <w:t>iao diện khám bệnh của bác sĩ</w:t>
      </w:r>
      <w:bookmarkEnd w:id="203"/>
    </w:p>
    <w:p w:rsidR="00727730" w:rsidRDefault="00727730" w:rsidP="00FB0FB0">
      <w:r>
        <w:t>Sau khi hoàn tất việc nhập vào các ô cần thiết, bác sĩ sẽ kê đơn thuốc tại nút Đơn thuốc. Tại đây, giao diện đơn thuốc sẽ hiển thị và bác sĩ sẽ bắt đầu kê thuốc dựa theo thông tin thuốc có sẽ trên database. Sau khi hoàn tất quá trình chọn thuốc và ghi ghi chú đơn thuốc, bác sĩ sẽ nhấn Hoàn thành sẽ hoàn tất đơn thuốc và trở lại giao diện chính hoặc Thoát nếu không muốn lưu lại.</w:t>
      </w:r>
    </w:p>
    <w:p w:rsidR="00FB0FB0" w:rsidRDefault="00727730" w:rsidP="009A7E70">
      <w:pPr>
        <w:pStyle w:val="image"/>
      </w:pPr>
      <w:r>
        <w:rPr>
          <w:noProof/>
        </w:rPr>
        <w:drawing>
          <wp:inline distT="0" distB="0" distL="0" distR="0" wp14:anchorId="1AEF1DAC" wp14:editId="625216E4">
            <wp:extent cx="5730550" cy="3108767"/>
            <wp:effectExtent l="0" t="0" r="3810" b="0"/>
            <wp:docPr id="25" name="Picture 25" descr="https://lh5.googleusercontent.com/jGGiktC2EP2ZlAi9vQ2-UcsG9AlD91Lark4du1AholcRsDAOqdMgnDDoUzimO1JIRbLbDXYLGvhY4gbs7qhTiqSpvTZu2Q3C2lai85SDlrB8J2MYanrijHKuAtLYdMhSlDwLpJg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lh5.googleusercontent.com/jGGiktC2EP2ZlAi9vQ2-UcsG9AlD91Lark4du1AholcRsDAOqdMgnDDoUzimO1JIRbLbDXYLGvhY4gbs7qhTiqSpvTZu2Q3C2lai85SDlrB8J2MYanrijHKuAtLYdMhSlDwLpJgC"/>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739763" cy="3113765"/>
                    </a:xfrm>
                    <a:prstGeom prst="rect">
                      <a:avLst/>
                    </a:prstGeom>
                    <a:noFill/>
                    <a:ln>
                      <a:noFill/>
                    </a:ln>
                  </pic:spPr>
                </pic:pic>
              </a:graphicData>
            </a:graphic>
          </wp:inline>
        </w:drawing>
      </w:r>
    </w:p>
    <w:p w:rsidR="00727730" w:rsidRDefault="00FB0FB0" w:rsidP="00FB0FB0">
      <w:pPr>
        <w:pStyle w:val="Caption"/>
        <w:jc w:val="center"/>
      </w:pPr>
      <w:bookmarkStart w:id="204" w:name="_Toc524781108"/>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75</w:t>
      </w:r>
      <w:r w:rsidR="008F4AE7">
        <w:rPr>
          <w:noProof/>
        </w:rPr>
        <w:fldChar w:fldCharType="end"/>
      </w:r>
      <w:r w:rsidRPr="00CE1DA2">
        <w:t>: Giao diện kê đơn thuốc</w:t>
      </w:r>
      <w:bookmarkEnd w:id="204"/>
    </w:p>
    <w:p w:rsidR="00727730" w:rsidRDefault="00727730" w:rsidP="00FB0FB0">
      <w:r>
        <w:lastRenderedPageBreak/>
        <w:t xml:space="preserve">Cuối cùng bác sĩ nhấn nút Hoàn tất để hoàn tất quá trình khám bệnh của mình và chuyển hồ sơ sang </w:t>
      </w:r>
      <w:r w:rsidR="00593C4E">
        <w:t>Nhân viên thu ngân</w:t>
      </w:r>
      <w:r>
        <w:t xml:space="preserve"> để thanh toán.</w:t>
      </w:r>
    </w:p>
    <w:p w:rsidR="00727730" w:rsidRDefault="00727730" w:rsidP="00727730">
      <w:r>
        <w:t>Các chức năng phụ bổ sung cho giao diện sẽ là xem Hồ sơ khám bệnh, Bệnh nhân khám trong ngày và xuất ra file PDF hoặc Excel của danh sách chờ khám.</w:t>
      </w:r>
    </w:p>
    <w:p w:rsidR="00727730" w:rsidRDefault="00727730" w:rsidP="007C4C92">
      <w:pPr>
        <w:pStyle w:val="Heading3"/>
      </w:pPr>
      <w:bookmarkStart w:id="205" w:name="_Toc524781170"/>
      <w:r>
        <w:t xml:space="preserve">Giao diện </w:t>
      </w:r>
      <w:r w:rsidR="00140D3E" w:rsidRPr="008F40BD">
        <w:rPr>
          <w:lang w:val="vi-VN"/>
        </w:rPr>
        <w:t xml:space="preserve">Nhân viên </w:t>
      </w:r>
      <w:r>
        <w:t>Thu ngân</w:t>
      </w:r>
      <w:bookmarkEnd w:id="205"/>
    </w:p>
    <w:p w:rsidR="00727730" w:rsidRDefault="00727730" w:rsidP="00140D3E">
      <w:r>
        <w:t xml:space="preserve">Giao diện </w:t>
      </w:r>
      <w:r w:rsidR="00593C4E">
        <w:t>Nhân viên thu ngân</w:t>
      </w:r>
      <w:r>
        <w:t xml:space="preserve"> sẽ tiếp nhận tất cả các bệnh nhân đã khám xong để hoàn tất quá trình thanh toán hồ sơ khám bệnh. Tại đây, hồ sơ khám bệnh đã khám xong sẽ hiển thị trên danh sách. Mỗi hồ sơ khám bệnh sẽ tạo ra một form biên lai thu tiền ở khung kế bên. Nếu đồng ý lấy thuốc, </w:t>
      </w:r>
      <w:r w:rsidR="00593C4E">
        <w:t>Nhân viên thu ngân</w:t>
      </w:r>
      <w:r>
        <w:t xml:space="preserve"> sẽ click vào ô Bệnh nhân đồng ý lấy thuốc và nút Thanh toán để thêm tiền thuốc vào tổng tiền và chuyển hồ sơ qua danh sách chờ lấy thuốc. Nếu không chọn, nhấn Thanh toán để hoàn tất quy trình khám bệnh. Biên lai thu tiền sẽ được in hay không in tùy thuộc vào nhân viên thu ngân khi bấm nút Thanh toán.</w:t>
      </w:r>
    </w:p>
    <w:p w:rsidR="00140D3E" w:rsidRDefault="00727730" w:rsidP="009A7E70">
      <w:pPr>
        <w:pStyle w:val="image"/>
      </w:pPr>
      <w:r>
        <w:rPr>
          <w:noProof/>
        </w:rPr>
        <w:drawing>
          <wp:inline distT="0" distB="0" distL="0" distR="0" wp14:anchorId="024506A4" wp14:editId="2D1C84F1">
            <wp:extent cx="5730875" cy="3955415"/>
            <wp:effectExtent l="0" t="0" r="3175" b="6985"/>
            <wp:docPr id="24" name="Picture 24" descr="https://lh3.googleusercontent.com/nhW7aEYFLSZb2aBMBE91Yn-WFtNWJpjzvPjc4fbDGmyPeYCFdqi3QnjgkoJiCtIJTLV-G45ymR_K4hMc2Xyey0iGthEi37Mha-XTPO_u3HJP-b7snsmLYO6xdztcLVtgzcD1Y_t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https://lh3.googleusercontent.com/nhW7aEYFLSZb2aBMBE91Yn-WFtNWJpjzvPjc4fbDGmyPeYCFdqi3QnjgkoJiCtIJTLV-G45ymR_K4hMc2Xyey0iGthEi37Mha-XTPO_u3HJP-b7snsmLYO6xdztcLVtgzcD1Y_tW"/>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730875" cy="3955415"/>
                    </a:xfrm>
                    <a:prstGeom prst="rect">
                      <a:avLst/>
                    </a:prstGeom>
                    <a:noFill/>
                    <a:ln>
                      <a:noFill/>
                    </a:ln>
                  </pic:spPr>
                </pic:pic>
              </a:graphicData>
            </a:graphic>
          </wp:inline>
        </w:drawing>
      </w:r>
    </w:p>
    <w:p w:rsidR="00727730" w:rsidRDefault="00140D3E" w:rsidP="00A51CC1">
      <w:pPr>
        <w:pStyle w:val="Caption"/>
        <w:jc w:val="center"/>
      </w:pPr>
      <w:bookmarkStart w:id="206" w:name="_Toc524781109"/>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76</w:t>
      </w:r>
      <w:r w:rsidR="008F4AE7">
        <w:rPr>
          <w:noProof/>
        </w:rPr>
        <w:fldChar w:fldCharType="end"/>
      </w:r>
      <w:r w:rsidRPr="000A645B">
        <w:t xml:space="preserve">: </w:t>
      </w:r>
      <w:r w:rsidR="008A4C59">
        <w:t>G</w:t>
      </w:r>
      <w:r w:rsidRPr="000A645B">
        <w:t xml:space="preserve">iao diện </w:t>
      </w:r>
      <w:r w:rsidR="00593C4E">
        <w:t>Nhân viên thu ngân</w:t>
      </w:r>
      <w:bookmarkEnd w:id="206"/>
    </w:p>
    <w:p w:rsidR="00727730" w:rsidRDefault="00727730" w:rsidP="007C4C92">
      <w:pPr>
        <w:pStyle w:val="Heading3"/>
      </w:pPr>
      <w:bookmarkStart w:id="207" w:name="_Toc524781171"/>
      <w:r>
        <w:t xml:space="preserve">Giao diện </w:t>
      </w:r>
      <w:r w:rsidR="00140D3E" w:rsidRPr="008F40BD">
        <w:rPr>
          <w:lang w:val="vi-VN"/>
        </w:rPr>
        <w:t xml:space="preserve">Nhân viên </w:t>
      </w:r>
      <w:r>
        <w:t>Giao thuốc</w:t>
      </w:r>
      <w:bookmarkEnd w:id="207"/>
    </w:p>
    <w:p w:rsidR="00727730" w:rsidRDefault="00727730" w:rsidP="0084289C">
      <w:r>
        <w:lastRenderedPageBreak/>
        <w:t xml:space="preserve">Giao diện dành cho nhân viên giao thuốc. Giao diện này sẽ hiển thị danh sách các bệnh nhân muốn lấy thuốc từ giao diện </w:t>
      </w:r>
      <w:r w:rsidR="00593C4E">
        <w:t>Nhân viên thu ngân</w:t>
      </w:r>
      <w:r>
        <w:t>. Nhân viên giao thuốc sẽ lấy đúng các loại thuốc trong Đơn thuốc tương ứng khi click vào hồ sơ khám bệnh đó, đồng thời nhấn nút Lấy thuốc xong khi hoàn tất quá trình giao thuốc để cập nhật đơn thuốc đã được giao.</w:t>
      </w:r>
    </w:p>
    <w:p w:rsidR="00AA612C" w:rsidRDefault="00727730" w:rsidP="009A7E70">
      <w:pPr>
        <w:pStyle w:val="image"/>
      </w:pPr>
      <w:r>
        <w:rPr>
          <w:noProof/>
        </w:rPr>
        <w:drawing>
          <wp:inline distT="0" distB="0" distL="0" distR="0" wp14:anchorId="3A24D058" wp14:editId="315992B1">
            <wp:extent cx="5730875" cy="3976370"/>
            <wp:effectExtent l="0" t="0" r="3175" b="5080"/>
            <wp:docPr id="16" name="Picture 16" descr="https://lh4.googleusercontent.com/lDUxkpw0uhRsBlae7u4kdBJHtwpOxoyxOG6KmSGrdSDQsggtihMCmOnfm2rAJotAPIGyDTPVUPvkLnMYMKOdhMagVR8fjSgF5HGmIuEWBR0Opss_YM6htW2l7vaJYof5UT2ls3W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https://lh4.googleusercontent.com/lDUxkpw0uhRsBlae7u4kdBJHtwpOxoyxOG6KmSGrdSDQsggtihMCmOnfm2rAJotAPIGyDTPVUPvkLnMYMKOdhMagVR8fjSgF5HGmIuEWBR0Opss_YM6htW2l7vaJYof5UT2ls3W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730875" cy="3976370"/>
                    </a:xfrm>
                    <a:prstGeom prst="rect">
                      <a:avLst/>
                    </a:prstGeom>
                    <a:noFill/>
                    <a:ln>
                      <a:noFill/>
                    </a:ln>
                  </pic:spPr>
                </pic:pic>
              </a:graphicData>
            </a:graphic>
          </wp:inline>
        </w:drawing>
      </w:r>
    </w:p>
    <w:p w:rsidR="00727730" w:rsidRDefault="00AA612C" w:rsidP="00AA612C">
      <w:pPr>
        <w:pStyle w:val="Caption"/>
        <w:jc w:val="center"/>
      </w:pPr>
      <w:bookmarkStart w:id="208" w:name="_Toc524781110"/>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77</w:t>
      </w:r>
      <w:r w:rsidR="008F4AE7">
        <w:rPr>
          <w:noProof/>
        </w:rPr>
        <w:fldChar w:fldCharType="end"/>
      </w:r>
      <w:r w:rsidRPr="00EC733E">
        <w:t xml:space="preserve">: </w:t>
      </w:r>
      <w:r w:rsidR="008A4C59">
        <w:t>G</w:t>
      </w:r>
      <w:r w:rsidRPr="00EC733E">
        <w:t xml:space="preserve">iao diện </w:t>
      </w:r>
      <w:r>
        <w:rPr>
          <w:lang w:val="vi-VN"/>
        </w:rPr>
        <w:t xml:space="preserve">Nhân viên </w:t>
      </w:r>
      <w:r w:rsidRPr="00EC733E">
        <w:t>Giao thuốc</w:t>
      </w:r>
      <w:bookmarkEnd w:id="208"/>
    </w:p>
    <w:p w:rsidR="00727730" w:rsidRDefault="00727730" w:rsidP="00AA612C">
      <w:r>
        <w:t>Ngoài ra, nhân viên giao thuốc có thể xem danh sách các bệnh nhân đã lấy thuốc hoặc xuất ra danh sách hiển thị trên giao diện của mình.</w:t>
      </w:r>
    </w:p>
    <w:p w:rsidR="00C51333" w:rsidRDefault="00EC3773" w:rsidP="00EC3773">
      <w:pPr>
        <w:pStyle w:val="Heading3"/>
      </w:pPr>
      <w:bookmarkStart w:id="209" w:name="_Toc524781172"/>
      <w:r>
        <w:t>Giao diện Admin</w:t>
      </w:r>
      <w:bookmarkEnd w:id="209"/>
    </w:p>
    <w:p w:rsidR="00EC3773" w:rsidRPr="00EC3773" w:rsidRDefault="00EC3773" w:rsidP="00EC3773">
      <w:pPr>
        <w:pStyle w:val="NoSpacing"/>
      </w:pPr>
      <w:r w:rsidRPr="00F97ED7">
        <w:rPr>
          <w:b/>
          <w:lang w:val="en-US"/>
        </w:rPr>
        <w:t>G</w:t>
      </w:r>
      <w:r w:rsidRPr="00F97ED7">
        <w:rPr>
          <w:b/>
        </w:rPr>
        <w:t>iao diện quản lý thuốc</w:t>
      </w:r>
      <w:r w:rsidRPr="00F97ED7">
        <w:rPr>
          <w:b/>
          <w:lang w:val="en-US"/>
        </w:rPr>
        <w:t>:</w:t>
      </w:r>
      <w:r>
        <w:rPr>
          <w:lang w:val="en-US"/>
        </w:rPr>
        <w:t xml:space="preserve"> </w:t>
      </w:r>
      <w:r w:rsidR="00D90AE2">
        <w:rPr>
          <w:lang w:val="en-US"/>
        </w:rPr>
        <w:t>người dùng nhập thông tin thuốc khi đặt hàng từ nhà cung cấp</w:t>
      </w:r>
      <w:r w:rsidR="00391BDF">
        <w:rPr>
          <w:lang w:val="en-US"/>
        </w:rPr>
        <w:t xml:space="preserve"> và nhấn nút Tạo mới</w:t>
      </w:r>
      <w:r w:rsidR="00D90AE2">
        <w:rPr>
          <w:lang w:val="en-US"/>
        </w:rPr>
        <w:t>, nếu có chỉnh sửa hoặc xóa, nhấn chuột vào thuốc trên danh sách và nhấn nút Cập nhật hoặc nút Xóa.</w:t>
      </w:r>
    </w:p>
    <w:p w:rsidR="00EC3773" w:rsidRDefault="00EC3773" w:rsidP="00EC3773">
      <w:pPr>
        <w:pStyle w:val="image"/>
      </w:pPr>
      <w:r>
        <w:rPr>
          <w:noProof/>
        </w:rPr>
        <w:lastRenderedPageBreak/>
        <w:drawing>
          <wp:inline distT="114300" distB="114300" distL="114300" distR="114300" wp14:anchorId="545D5828" wp14:editId="1C0BD7CA">
            <wp:extent cx="5761983" cy="3403158"/>
            <wp:effectExtent l="0" t="0" r="0" b="6985"/>
            <wp:docPr id="19"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58"/>
                    <a:srcRect/>
                    <a:stretch>
                      <a:fillRect/>
                    </a:stretch>
                  </pic:blipFill>
                  <pic:spPr>
                    <a:xfrm>
                      <a:off x="0" y="0"/>
                      <a:ext cx="5768420" cy="3406960"/>
                    </a:xfrm>
                    <a:prstGeom prst="rect">
                      <a:avLst/>
                    </a:prstGeom>
                    <a:ln/>
                  </pic:spPr>
                </pic:pic>
              </a:graphicData>
            </a:graphic>
          </wp:inline>
        </w:drawing>
      </w:r>
    </w:p>
    <w:p w:rsidR="00EC3773" w:rsidRDefault="00EC3773" w:rsidP="00EC3773">
      <w:pPr>
        <w:pStyle w:val="Caption"/>
        <w:jc w:val="center"/>
      </w:pPr>
      <w:bookmarkStart w:id="210" w:name="_Toc524781111"/>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78</w:t>
      </w:r>
      <w:r w:rsidR="008F4AE7">
        <w:rPr>
          <w:noProof/>
        </w:rPr>
        <w:fldChar w:fldCharType="end"/>
      </w:r>
      <w:r>
        <w:t xml:space="preserve">: </w:t>
      </w:r>
      <w:r w:rsidRPr="00F562D1">
        <w:t>Giao diện Admin</w:t>
      </w:r>
      <w:r w:rsidR="003C19D2">
        <w:t>, tab Quản lý thuốc</w:t>
      </w:r>
      <w:bookmarkEnd w:id="210"/>
    </w:p>
    <w:p w:rsidR="00F97ED7" w:rsidRPr="00F97ED7" w:rsidRDefault="00F97ED7" w:rsidP="00F97ED7">
      <w:pPr>
        <w:pStyle w:val="NoSpacing"/>
      </w:pPr>
      <w:r w:rsidRPr="00045FF6">
        <w:rPr>
          <w:b/>
          <w:lang w:val="en-US"/>
        </w:rPr>
        <w:t>Quản lý nhân viên:</w:t>
      </w:r>
      <w:r>
        <w:rPr>
          <w:lang w:val="en-US"/>
        </w:rPr>
        <w:t xml:space="preserve"> </w:t>
      </w:r>
      <w:r w:rsidR="00391BDF">
        <w:rPr>
          <w:lang w:val="en-US"/>
        </w:rPr>
        <w:t>người dùng nhập thông tin nhân viên, chọn vị trí và quyền truy cập của nhân viên đó và nhấn nút Tạo mới. Nếu có chỉnh sửa hoặc xóa nhân viên đó, nhấn vào thông tin nhân viên trên danh sách và nhấn nút Điều chỉnh hoặc nút Xóa.</w:t>
      </w:r>
    </w:p>
    <w:p w:rsidR="00F97ED7" w:rsidRDefault="00F97ED7" w:rsidP="00F97ED7">
      <w:pPr>
        <w:pStyle w:val="image"/>
        <w:keepNext/>
      </w:pPr>
      <w:r>
        <w:rPr>
          <w:noProof/>
        </w:rPr>
        <w:drawing>
          <wp:inline distT="0" distB="0" distL="0" distR="0" wp14:anchorId="0D623162" wp14:editId="0B0D3DA5">
            <wp:extent cx="5718816" cy="3371353"/>
            <wp:effectExtent l="0" t="0" r="0" b="635"/>
            <wp:docPr id="37" name="Picture 37" descr="qlynhanvi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descr="qlynhanvien"/>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726448" cy="3375852"/>
                    </a:xfrm>
                    <a:prstGeom prst="rect">
                      <a:avLst/>
                    </a:prstGeom>
                    <a:noFill/>
                    <a:ln>
                      <a:noFill/>
                    </a:ln>
                  </pic:spPr>
                </pic:pic>
              </a:graphicData>
            </a:graphic>
          </wp:inline>
        </w:drawing>
      </w:r>
    </w:p>
    <w:p w:rsidR="00F97ED7" w:rsidRDefault="00F97ED7" w:rsidP="00F97ED7">
      <w:pPr>
        <w:pStyle w:val="Caption"/>
        <w:jc w:val="center"/>
      </w:pPr>
      <w:bookmarkStart w:id="211" w:name="_Toc524781112"/>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79</w:t>
      </w:r>
      <w:r w:rsidR="008F4AE7">
        <w:rPr>
          <w:noProof/>
        </w:rPr>
        <w:fldChar w:fldCharType="end"/>
      </w:r>
      <w:r>
        <w:t>: Giao diện Admin, tab quản lý nhân viên</w:t>
      </w:r>
      <w:bookmarkEnd w:id="211"/>
    </w:p>
    <w:p w:rsidR="003C19D2" w:rsidRPr="003C19D2" w:rsidRDefault="00277953" w:rsidP="00277953">
      <w:pPr>
        <w:pStyle w:val="NoSpacing"/>
      </w:pPr>
      <w:r w:rsidRPr="00045FF6">
        <w:rPr>
          <w:b/>
          <w:lang w:val="en-US"/>
        </w:rPr>
        <w:lastRenderedPageBreak/>
        <w:t>Quản lý vật dụng:</w:t>
      </w:r>
      <w:r>
        <w:rPr>
          <w:lang w:val="en-US"/>
        </w:rPr>
        <w:t xml:space="preserve"> </w:t>
      </w:r>
      <w:r w:rsidR="006558D9">
        <w:rPr>
          <w:lang w:val="en-US"/>
        </w:rPr>
        <w:t>người dùng thêm thông tin vật dụng, số năm sử dụng của vật dụng đó, sau đó nhất vào nút Tạo mới. Nếu người dùng muốn điều chỉnh hoặc xóa vật dụng đó, nhấn vào tên của vật dụng trên danh sách và nhấn nút Cập nhật hoặc nút Xóa</w:t>
      </w:r>
    </w:p>
    <w:p w:rsidR="00277953" w:rsidRDefault="00277953" w:rsidP="00277953">
      <w:pPr>
        <w:pStyle w:val="image"/>
        <w:keepNext/>
      </w:pPr>
      <w:r>
        <w:rPr>
          <w:noProof/>
        </w:rPr>
        <w:drawing>
          <wp:inline distT="0" distB="0" distL="0" distR="0" wp14:anchorId="16028988" wp14:editId="7A62EEC9">
            <wp:extent cx="5719445" cy="3950970"/>
            <wp:effectExtent l="0" t="0" r="0" b="0"/>
            <wp:docPr id="39" name="Picture 39" descr="qlyvatd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qlyvatdung"/>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719445" cy="3950970"/>
                    </a:xfrm>
                    <a:prstGeom prst="rect">
                      <a:avLst/>
                    </a:prstGeom>
                    <a:noFill/>
                    <a:ln>
                      <a:noFill/>
                    </a:ln>
                  </pic:spPr>
                </pic:pic>
              </a:graphicData>
            </a:graphic>
          </wp:inline>
        </w:drawing>
      </w:r>
    </w:p>
    <w:p w:rsidR="00EC3773" w:rsidRPr="00EC3773" w:rsidRDefault="00277953" w:rsidP="00277953">
      <w:pPr>
        <w:pStyle w:val="Caption"/>
        <w:jc w:val="center"/>
      </w:pPr>
      <w:bookmarkStart w:id="212" w:name="_Toc524781113"/>
      <w:r>
        <w:t xml:space="preserve">Hình </w:t>
      </w:r>
      <w:r w:rsidR="008F4AE7">
        <w:rPr>
          <w:noProof/>
        </w:rPr>
        <w:fldChar w:fldCharType="begin"/>
      </w:r>
      <w:r w:rsidR="008F4AE7">
        <w:rPr>
          <w:noProof/>
        </w:rPr>
        <w:instrText xml:space="preserve"> SEQ Hình \* ARABIC </w:instrText>
      </w:r>
      <w:r w:rsidR="008F4AE7">
        <w:rPr>
          <w:noProof/>
        </w:rPr>
        <w:fldChar w:fldCharType="separate"/>
      </w:r>
      <w:r w:rsidR="00586274">
        <w:rPr>
          <w:noProof/>
        </w:rPr>
        <w:t>80</w:t>
      </w:r>
      <w:r w:rsidR="008F4AE7">
        <w:rPr>
          <w:noProof/>
        </w:rPr>
        <w:fldChar w:fldCharType="end"/>
      </w:r>
      <w:r>
        <w:t>: Giao diện Admin, tab Quản lý vật dụng</w:t>
      </w:r>
      <w:bookmarkEnd w:id="212"/>
    </w:p>
    <w:p w:rsidR="00D70367" w:rsidRDefault="00D70367">
      <w:pPr>
        <w:spacing w:after="200"/>
        <w:ind w:firstLine="0"/>
        <w:jc w:val="left"/>
        <w:rPr>
          <w:b/>
          <w:sz w:val="36"/>
          <w:szCs w:val="36"/>
        </w:rPr>
      </w:pPr>
      <w:r>
        <w:br w:type="page"/>
      </w:r>
    </w:p>
    <w:p w:rsidR="0007559A" w:rsidRDefault="00F011A6" w:rsidP="00BD0748">
      <w:pPr>
        <w:pStyle w:val="Heading1"/>
      </w:pPr>
      <w:bookmarkStart w:id="213" w:name="_Toc524781173"/>
      <w:r w:rsidRPr="00C468BF">
        <w:lastRenderedPageBreak/>
        <w:t>KẾT LUẬN</w:t>
      </w:r>
      <w:bookmarkEnd w:id="213"/>
    </w:p>
    <w:p w:rsidR="00655B76" w:rsidRPr="00655B76" w:rsidRDefault="00655B76" w:rsidP="00655B76">
      <w:r>
        <w:t>Sau mười bốn tuần cùng nhau làm việc, nhóm chúng tôi đã hoàn thành được phần mềm đúng thời gian cũng như hoàn thiện được các chức năng cơ bản của một phần mềm quản lý phòng khám và hoàn toàn phù hợp với quy trình nghiệp vụ đã phân tích được đề ra từ đầu.</w:t>
      </w:r>
    </w:p>
    <w:p w:rsidR="0007559A" w:rsidRPr="00690C22" w:rsidRDefault="007C4C92" w:rsidP="00AA6876">
      <w:pPr>
        <w:pStyle w:val="Heading2"/>
        <w:numPr>
          <w:ilvl w:val="1"/>
          <w:numId w:val="21"/>
        </w:numPr>
      </w:pPr>
      <w:bookmarkStart w:id="214" w:name="_udheli5ck6c8" w:colFirst="0" w:colLast="0"/>
      <w:bookmarkStart w:id="215" w:name="_Toc524781174"/>
      <w:bookmarkEnd w:id="214"/>
      <w:r>
        <w:t>K</w:t>
      </w:r>
      <w:r w:rsidRPr="00690C22">
        <w:t>ết quả</w:t>
      </w:r>
      <w:r>
        <w:t xml:space="preserve"> đạt được</w:t>
      </w:r>
      <w:bookmarkEnd w:id="215"/>
    </w:p>
    <w:p w:rsidR="001A7E47" w:rsidRDefault="001A7E47" w:rsidP="001A7E47">
      <w:pPr>
        <w:pStyle w:val="NoSpacing"/>
        <w:rPr>
          <w:rStyle w:val="apple-tab-span"/>
          <w:color w:val="000000"/>
          <w:szCs w:val="26"/>
        </w:rPr>
      </w:pPr>
      <w:r>
        <w:t>Quy trình phân tích, thiết kế và xây dựng phần mềm.</w:t>
      </w:r>
      <w:r>
        <w:rPr>
          <w:rStyle w:val="apple-tab-span"/>
          <w:color w:val="000000"/>
          <w:szCs w:val="26"/>
        </w:rPr>
        <w:tab/>
      </w:r>
    </w:p>
    <w:p w:rsidR="00256DAA" w:rsidRPr="00256DAA" w:rsidRDefault="00256DAA" w:rsidP="00256DAA">
      <w:pPr>
        <w:pStyle w:val="NoSpacing"/>
      </w:pPr>
      <w:r>
        <w:t>Quy trình khám chữa bệnh tổng quát của một phòng khám nhi.</w:t>
      </w:r>
    </w:p>
    <w:p w:rsidR="001A7E47" w:rsidRDefault="001A7E47" w:rsidP="001A7E47">
      <w:pPr>
        <w:pStyle w:val="NoSpacing"/>
      </w:pPr>
      <w:r>
        <w:t>Lập trình xử lý với giao diện người dùng.</w:t>
      </w:r>
      <w:r>
        <w:rPr>
          <w:rStyle w:val="apple-tab-span"/>
          <w:color w:val="000000"/>
          <w:szCs w:val="26"/>
        </w:rPr>
        <w:tab/>
      </w:r>
    </w:p>
    <w:p w:rsidR="001A7E47" w:rsidRDefault="001A7E47" w:rsidP="001A7E47">
      <w:pPr>
        <w:pStyle w:val="NoSpacing"/>
      </w:pPr>
      <w:r>
        <w:t>Giao diện phù hợp với người dùng với màu sắc đơn giản, các icon, nút, giao diện được đặt ở vị trí dễ nhìn.</w:t>
      </w:r>
    </w:p>
    <w:p w:rsidR="001A7E47" w:rsidRDefault="001A7E47" w:rsidP="001A7E47">
      <w:pPr>
        <w:pStyle w:val="NoSpacing"/>
      </w:pPr>
      <w:r>
        <w:t xml:space="preserve">Xây dựng được cơ sở dữ liệu với yêu cầu đặt ra </w:t>
      </w:r>
      <w:r>
        <w:rPr>
          <w:rStyle w:val="apple-tab-span"/>
          <w:color w:val="000000"/>
          <w:szCs w:val="26"/>
        </w:rPr>
        <w:tab/>
      </w:r>
      <w:r>
        <w:t>của phần mềm.</w:t>
      </w:r>
    </w:p>
    <w:p w:rsidR="00C51333" w:rsidRPr="00E142FE" w:rsidRDefault="001A7E47" w:rsidP="00E142FE">
      <w:pPr>
        <w:pStyle w:val="NoSpacing"/>
      </w:pPr>
      <w:r>
        <w:t>Biết cách đóng gói và xuất ra file cài đặt cho phần mềm.</w:t>
      </w:r>
    </w:p>
    <w:p w:rsidR="0007559A" w:rsidRPr="00690C22" w:rsidRDefault="00F011A6" w:rsidP="00AA6876">
      <w:pPr>
        <w:pStyle w:val="Heading2"/>
      </w:pPr>
      <w:bookmarkStart w:id="216" w:name="_Toc524781175"/>
      <w:r w:rsidRPr="00690C22">
        <w:t>Hướng phát triển</w:t>
      </w:r>
      <w:bookmarkEnd w:id="216"/>
    </w:p>
    <w:p w:rsidR="003A426B" w:rsidRDefault="003A426B" w:rsidP="003A426B">
      <w:pPr>
        <w:rPr>
          <w:sz w:val="24"/>
        </w:rPr>
      </w:pPr>
      <w:bookmarkStart w:id="217" w:name="_nsbjt25t75sc" w:colFirst="0" w:colLast="0"/>
      <w:bookmarkStart w:id="218" w:name="_7hjotvrk4ybj" w:colFirst="0" w:colLast="0"/>
      <w:bookmarkEnd w:id="217"/>
      <w:bookmarkEnd w:id="218"/>
      <w:r>
        <w:t>Phần mềm tuy đã hoàn thiện các chức năng cơ bản và đảm bảo quy trình nghiệp vụ đã đề ra nhưng</w:t>
      </w:r>
      <w:r w:rsidR="00655B76">
        <w:t xml:space="preserve"> thời gian có hạn nên</w:t>
      </w:r>
      <w:r>
        <w:t xml:space="preserve"> vẫn còn nhiều hạn chế. Để khắc phục những hạn chế đó, cần có các hướng phát triển để cải thiện phần mềm như:</w:t>
      </w:r>
    </w:p>
    <w:p w:rsidR="003A426B" w:rsidRDefault="003A426B" w:rsidP="003A426B">
      <w:pPr>
        <w:pStyle w:val="NoSpacing"/>
      </w:pPr>
      <w:r>
        <w:t>Phát triển thêm đầy đủ các nghiệp vụ cho quy trình khám bệnh như chụp X-quang, xem chi tiết kết quả xét nghiệm, các form nhập khác nhau tùy theo các loại bệnh</w:t>
      </w:r>
      <w:r w:rsidR="00065B20">
        <w:rPr>
          <w:lang w:val="en-US"/>
        </w:rPr>
        <w:t xml:space="preserve">, </w:t>
      </w:r>
      <w:r w:rsidR="0097551E">
        <w:rPr>
          <w:lang w:val="en-US"/>
        </w:rPr>
        <w:t>quản lý thuốc, quản lý lợi nhuận, doanh thu với quy mô rộng hơn</w:t>
      </w:r>
      <w:r>
        <w:t>.</w:t>
      </w:r>
    </w:p>
    <w:p w:rsidR="003A426B" w:rsidRDefault="003A426B" w:rsidP="003A426B">
      <w:pPr>
        <w:pStyle w:val="NoSpacing"/>
      </w:pPr>
      <w:r>
        <w:t>Giảm số lần tương tác với cơ sở dữ liệu của các chức năng như thêm, xóa số lượng thuốc trong kho, cập nhật danh sách chờ.</w:t>
      </w:r>
    </w:p>
    <w:p w:rsidR="00E63C89" w:rsidRDefault="00F819D9" w:rsidP="00E63C89">
      <w:pPr>
        <w:pStyle w:val="NoSpacing"/>
        <w:rPr>
          <w:lang w:val="en-US"/>
        </w:rPr>
      </w:pPr>
      <w:r>
        <w:rPr>
          <w:lang w:val="en-US"/>
        </w:rPr>
        <w:t>Điều chỉnh c</w:t>
      </w:r>
      <w:r w:rsidR="00E63C89">
        <w:rPr>
          <w:lang w:val="en-US"/>
        </w:rPr>
        <w:t xml:space="preserve">ác </w:t>
      </w:r>
      <w:r>
        <w:rPr>
          <w:lang w:val="en-US"/>
        </w:rPr>
        <w:t>textbox của</w:t>
      </w:r>
      <w:r w:rsidR="00E63C89">
        <w:rPr>
          <w:lang w:val="en-US"/>
        </w:rPr>
        <w:t xml:space="preserve"> tiền khám và tiề</w:t>
      </w:r>
      <w:r>
        <w:rPr>
          <w:lang w:val="en-US"/>
        </w:rPr>
        <w:t>n thuốc</w:t>
      </w:r>
      <w:r w:rsidR="000F2D62">
        <w:rPr>
          <w:lang w:val="en-US"/>
        </w:rPr>
        <w:t xml:space="preserve"> để thể hiện rõ số tiền. vd: </w:t>
      </w:r>
      <w:r w:rsidR="00203F10">
        <w:rPr>
          <w:lang w:val="en-US"/>
        </w:rPr>
        <w:t>100.000 VNĐ</w:t>
      </w:r>
    </w:p>
    <w:p w:rsidR="008050BA" w:rsidRPr="008050BA" w:rsidRDefault="008050BA" w:rsidP="008050BA">
      <w:pPr>
        <w:pStyle w:val="NoSpacing"/>
      </w:pPr>
      <w:r>
        <w:rPr>
          <w:lang w:val="en-US"/>
        </w:rPr>
        <w:t>Thêm c</w:t>
      </w:r>
      <w:r w:rsidR="00842083">
        <w:rPr>
          <w:lang w:val="en-US"/>
        </w:rPr>
        <w:t>hức năng cân chỉnh độ phân giải cho giao diện phần mềm.</w:t>
      </w:r>
    </w:p>
    <w:p w:rsidR="00256DAA" w:rsidRPr="00256DAA" w:rsidRDefault="00256DAA" w:rsidP="00256DAA">
      <w:pPr>
        <w:pStyle w:val="NoSpacing"/>
      </w:pPr>
      <w:r>
        <w:rPr>
          <w:lang w:val="en-US"/>
        </w:rPr>
        <w:t xml:space="preserve">Cải thiện tốc độ </w:t>
      </w:r>
      <w:r w:rsidR="00BC10A4">
        <w:rPr>
          <w:lang w:val="en-US"/>
        </w:rPr>
        <w:t>cho phần mềm.</w:t>
      </w:r>
    </w:p>
    <w:p w:rsidR="003A426B" w:rsidRPr="003A426B" w:rsidRDefault="00065B20" w:rsidP="003A426B">
      <w:pPr>
        <w:pStyle w:val="NoSpacing"/>
      </w:pPr>
      <w:r>
        <w:rPr>
          <w:lang w:val="en-US"/>
        </w:rPr>
        <w:t>Áp dụng mô</w:t>
      </w:r>
      <w:r w:rsidR="003A426B">
        <w:rPr>
          <w:lang w:val="en-US"/>
        </w:rPr>
        <w:t xml:space="preserve"> hình 3 lớp</w:t>
      </w:r>
      <w:r>
        <w:rPr>
          <w:lang w:val="en-US"/>
        </w:rPr>
        <w:t xml:space="preserve"> vào </w:t>
      </w:r>
      <w:r w:rsidR="0005151B">
        <w:rPr>
          <w:lang w:val="en-US"/>
        </w:rPr>
        <w:t>phần mềm</w:t>
      </w:r>
      <w:r>
        <w:rPr>
          <w:lang w:val="en-US"/>
        </w:rPr>
        <w:t xml:space="preserve"> để dễ quản lý.</w:t>
      </w:r>
    </w:p>
    <w:p w:rsidR="00640FDD" w:rsidRPr="00842083" w:rsidRDefault="003A426B" w:rsidP="005760D7">
      <w:pPr>
        <w:pStyle w:val="NoSpacing"/>
      </w:pPr>
      <w:r>
        <w:t>Cải thiện nội dung file PDF xuất ra, thêm tiêu đề, thông tin chú thích.</w:t>
      </w:r>
      <w:r w:rsidR="00640FDD">
        <w:br w:type="page"/>
      </w:r>
    </w:p>
    <w:p w:rsidR="00223D62" w:rsidRDefault="00223D62" w:rsidP="00BD0748">
      <w:pPr>
        <w:pStyle w:val="Heading1"/>
      </w:pPr>
      <w:bookmarkStart w:id="219" w:name="_Toc524781176"/>
      <w:r>
        <w:lastRenderedPageBreak/>
        <w:t>TÀI LIỆU THAM KHẢO</w:t>
      </w:r>
      <w:bookmarkEnd w:id="219"/>
    </w:p>
    <w:p w:rsidR="00640FDD" w:rsidRPr="00F21A02" w:rsidRDefault="00223D62" w:rsidP="00AA6876">
      <w:pPr>
        <w:pStyle w:val="Heading2"/>
        <w:numPr>
          <w:ilvl w:val="1"/>
          <w:numId w:val="22"/>
        </w:numPr>
      </w:pPr>
      <w:bookmarkStart w:id="220" w:name="_Toc524781177"/>
      <w:r>
        <w:t xml:space="preserve">Dành cho </w:t>
      </w:r>
      <w:r w:rsidR="00640FDD">
        <w:t>xây dựng báo cáo</w:t>
      </w:r>
      <w:bookmarkEnd w:id="220"/>
    </w:p>
    <w:p w:rsidR="00640FDD" w:rsidRPr="00744A22" w:rsidRDefault="00640FDD" w:rsidP="00640FDD">
      <w:pPr>
        <w:pStyle w:val="Bibliography"/>
      </w:pPr>
      <w:r>
        <w:fldChar w:fldCharType="begin"/>
      </w:r>
      <w:r>
        <w:instrText xml:space="preserve"> ADDIN ZOTERO_BIBL {"uncited":[],"omitted":[],"custom":[]} CSL_BIBLIOGRAPHY </w:instrText>
      </w:r>
      <w:r>
        <w:fldChar w:fldCharType="separate"/>
      </w:r>
      <w:r w:rsidRPr="00744A22">
        <w:t>[1]</w:t>
      </w:r>
      <w:r w:rsidRPr="00744A22">
        <w:tab/>
        <w:t xml:space="preserve">V. Le, “Cài đặt Visual Studio 2017 Community”, </w:t>
      </w:r>
      <w:r w:rsidRPr="00744A22">
        <w:rPr>
          <w:i/>
          <w:iCs/>
        </w:rPr>
        <w:t>Coding Pearls</w:t>
      </w:r>
      <w:r w:rsidRPr="00744A22">
        <w:t>, 22-tháng 7-2017. .</w:t>
      </w:r>
    </w:p>
    <w:p w:rsidR="00640FDD" w:rsidRPr="00744A22" w:rsidRDefault="00640FDD" w:rsidP="00640FDD">
      <w:pPr>
        <w:pStyle w:val="Bibliography"/>
      </w:pPr>
      <w:r w:rsidRPr="00744A22">
        <w:t>[2]</w:t>
      </w:r>
      <w:r w:rsidRPr="00744A22">
        <w:tab/>
        <w:t>D. E. Inc, .“NET UI Controls for Developers of Mobile, Desktop, Web &amp; Reporting Applications | www.DevExpress.com”. [Online]. Available at: https://www.devexpress.com/index.xml. [Truy cập: 16-tháng 6-2018].</w:t>
      </w:r>
    </w:p>
    <w:p w:rsidR="00640FDD" w:rsidRDefault="00640FDD" w:rsidP="00640FDD">
      <w:pPr>
        <w:pStyle w:val="Bibliography"/>
      </w:pPr>
      <w:r w:rsidRPr="00744A22">
        <w:t>[3]</w:t>
      </w:r>
      <w:r w:rsidRPr="00744A22">
        <w:tab/>
        <w:t xml:space="preserve">“SQL Server Downloads | Microsoft”, </w:t>
      </w:r>
      <w:r w:rsidRPr="00744A22">
        <w:rPr>
          <w:i/>
          <w:iCs/>
        </w:rPr>
        <w:t>Microsoft SQL Server - US (English)</w:t>
      </w:r>
      <w:r w:rsidRPr="00744A22">
        <w:t>. [Online]. Available at: https://www.microsoft.com/en-us/sql-server/sql-server-downloads. [Truy cập: 16-tháng 6-2018].</w:t>
      </w:r>
    </w:p>
    <w:p w:rsidR="00640FDD" w:rsidRDefault="00640FDD" w:rsidP="00640FDD">
      <w:pPr>
        <w:spacing w:after="200"/>
        <w:ind w:firstLine="0"/>
        <w:jc w:val="left"/>
      </w:pPr>
      <w:r>
        <w:br w:type="page"/>
      </w:r>
    </w:p>
    <w:p w:rsidR="00640FDD" w:rsidRDefault="00640FDD" w:rsidP="00AA6876">
      <w:pPr>
        <w:pStyle w:val="Heading2"/>
      </w:pPr>
      <w:r>
        <w:lastRenderedPageBreak/>
        <w:fldChar w:fldCharType="end"/>
      </w:r>
      <w:bookmarkStart w:id="221" w:name="_Toc524781178"/>
      <w:r w:rsidR="00223D62">
        <w:t>Dành cho</w:t>
      </w:r>
      <w:r>
        <w:t xml:space="preserve"> xây dựng đồ án</w:t>
      </w:r>
      <w:bookmarkEnd w:id="221"/>
    </w:p>
    <w:p w:rsidR="00640FDD" w:rsidRDefault="00640FDD" w:rsidP="00640FDD">
      <w:pPr>
        <w:pStyle w:val="NoSpacing"/>
        <w:rPr>
          <w:sz w:val="24"/>
        </w:rPr>
      </w:pPr>
      <w:r>
        <w:t xml:space="preserve">“Advanced Filter and Search Concepts | Data Grid | WinForms Controls | DevExpress Help”. </w:t>
      </w:r>
      <w:hyperlink r:id="rId87" w:history="1">
        <w:r w:rsidRPr="00DE0C42">
          <w:rPr>
            <w:rStyle w:val="Hyperlink"/>
          </w:rPr>
          <w:t>https://documentation.devexpress.com/WindowsForms/</w:t>
        </w:r>
        <w:r w:rsidRPr="00DE0C42">
          <w:rPr>
            <w:rStyle w:val="Hyperlink"/>
            <w:lang w:val="en-US"/>
          </w:rPr>
          <w:t xml:space="preserve"> </w:t>
        </w:r>
        <w:r w:rsidRPr="00DE0C42">
          <w:rPr>
            <w:rStyle w:val="Hyperlink"/>
          </w:rPr>
          <w:t>2567/Controls-and-Libraries/Data-Grid/Filter-and-Search/Advanced-Filter-and-Search-Concepts</w:t>
        </w:r>
      </w:hyperlink>
      <w:r>
        <w:t>.</w:t>
      </w:r>
    </w:p>
    <w:p w:rsidR="00640FDD" w:rsidRDefault="00640FDD" w:rsidP="00640FDD">
      <w:pPr>
        <w:pStyle w:val="NoSpacing"/>
      </w:pPr>
      <w:r>
        <w:t xml:space="preserve">“Algorithm: Đặt thứ tự control khi người dùng nhấn phím tab”. </w:t>
      </w:r>
      <w:hyperlink r:id="rId88" w:history="1">
        <w:r>
          <w:rPr>
            <w:rStyle w:val="Hyperlink"/>
          </w:rPr>
          <w:t>http://diendan.congdongcviet.com/threads/t146595::dat-thu-tu-control-khi-nguoi-dung-nhan-phim-tab.cpp</w:t>
        </w:r>
      </w:hyperlink>
      <w:r>
        <w:t>.</w:t>
      </w:r>
    </w:p>
    <w:p w:rsidR="00640FDD" w:rsidRDefault="00640FDD" w:rsidP="00640FDD">
      <w:pPr>
        <w:pStyle w:val="NoSpacing"/>
      </w:pPr>
      <w:r>
        <w:t xml:space="preserve">Bảo, Hồ Quốc. </w:t>
      </w:r>
      <w:r>
        <w:rPr>
          <w:i/>
          <w:iCs/>
        </w:rPr>
        <w:t>Contribute to DoAnCnA development by creating an account on GitHub</w:t>
      </w:r>
      <w:r>
        <w:t xml:space="preserve">. C#, 2018. </w:t>
      </w:r>
      <w:hyperlink r:id="rId89" w:history="1">
        <w:r>
          <w:rPr>
            <w:rStyle w:val="Hyperlink"/>
          </w:rPr>
          <w:t>https://github.com/baoho96/DoAnCnA</w:t>
        </w:r>
      </w:hyperlink>
      <w:r>
        <w:t>.</w:t>
      </w:r>
    </w:p>
    <w:p w:rsidR="00640FDD" w:rsidRDefault="00640FDD" w:rsidP="00640FDD">
      <w:pPr>
        <w:pStyle w:val="NoSpacing"/>
      </w:pPr>
      <w:r>
        <w:t xml:space="preserve">“c# - Database Error: There is no row at position 0”. Stack Overflow. </w:t>
      </w:r>
      <w:hyperlink r:id="rId90" w:history="1">
        <w:r w:rsidRPr="00DE0C42">
          <w:rPr>
            <w:rStyle w:val="Hyperlink"/>
          </w:rPr>
          <w:t>https://stackoverflow.com/questions/7795066/database-error-there-is-no-row-at-position-0?utm_medium=organic&amp;utm_source=google_rich_qa&amp;utm_</w:t>
        </w:r>
        <w:r w:rsidRPr="00DE0C42">
          <w:rPr>
            <w:rStyle w:val="Hyperlink"/>
            <w:lang w:val="en-US"/>
          </w:rPr>
          <w:t xml:space="preserve"> </w:t>
        </w:r>
        <w:r w:rsidRPr="00DE0C42">
          <w:rPr>
            <w:rStyle w:val="Hyperlink"/>
          </w:rPr>
          <w:t>campaign=google_rich_qa</w:t>
        </w:r>
      </w:hyperlink>
      <w:r>
        <w:t>.</w:t>
      </w:r>
    </w:p>
    <w:p w:rsidR="00640FDD" w:rsidRDefault="00640FDD" w:rsidP="00640FDD">
      <w:pPr>
        <w:pStyle w:val="NoSpacing"/>
      </w:pPr>
      <w:r>
        <w:t xml:space="preserve">“c# - Refresh the form every second”. Stack Overflow. </w:t>
      </w:r>
      <w:hyperlink r:id="rId91" w:history="1">
        <w:r>
          <w:rPr>
            <w:rStyle w:val="Hyperlink"/>
          </w:rPr>
          <w:t>https://stackoverflow.com/questions/23137073/refresh-the-form-every-second</w:t>
        </w:r>
      </w:hyperlink>
      <w:r>
        <w:t>.</w:t>
      </w:r>
    </w:p>
    <w:p w:rsidR="00640FDD" w:rsidRDefault="00640FDD" w:rsidP="00640FDD">
      <w:pPr>
        <w:pStyle w:val="NoSpacing"/>
      </w:pPr>
      <w:r>
        <w:t xml:space="preserve">“Cách lấy giá trị biến từ class này sang class khác trong lập trình C#”. </w:t>
      </w:r>
      <w:hyperlink r:id="rId92" w:history="1">
        <w:r>
          <w:rPr>
            <w:rStyle w:val="Hyperlink"/>
          </w:rPr>
          <w:t>http://diendan.congdongcviet.com/threads/t48538::cach-lay-gia-tri-bien-tu-class-nay-sang-class-khac-trong-lap-trinh-csharp.cpp</w:t>
        </w:r>
      </w:hyperlink>
      <w:r>
        <w:t>.</w:t>
      </w:r>
    </w:p>
    <w:p w:rsidR="00640FDD" w:rsidRDefault="00640FDD" w:rsidP="00640FDD">
      <w:pPr>
        <w:pStyle w:val="NoSpacing"/>
      </w:pPr>
      <w:r>
        <w:t xml:space="preserve">“C#:DateTime.Now Month output format - Stack Overflow”. </w:t>
      </w:r>
      <w:hyperlink r:id="rId93" w:history="1">
        <w:r>
          <w:rPr>
            <w:rStyle w:val="Hyperlink"/>
          </w:rPr>
          <w:t>https://stackoverflow.com/questions/1152583/cdatetime-now-month-output-format</w:t>
        </w:r>
      </w:hyperlink>
      <w:r>
        <w:t>.</w:t>
      </w:r>
    </w:p>
    <w:p w:rsidR="00640FDD" w:rsidRDefault="00640FDD" w:rsidP="00640FDD">
      <w:pPr>
        <w:pStyle w:val="NoSpacing"/>
      </w:pPr>
      <w:r>
        <w:t xml:space="preserve">“CQ52422 - Check for NULL in different column GetFocusedRowCellValue | DevExpress Support Center”. </w:t>
      </w:r>
      <w:hyperlink r:id="rId94" w:history="1">
        <w:r w:rsidR="00542253" w:rsidRPr="00DE0C42">
          <w:rPr>
            <w:rStyle w:val="Hyperlink"/>
          </w:rPr>
          <w:t>https://www.devexpress.com/Support/</w:t>
        </w:r>
        <w:r w:rsidR="00542253" w:rsidRPr="00DE0C42">
          <w:rPr>
            <w:rStyle w:val="Hyperlink"/>
            <w:lang w:val="en-US"/>
          </w:rPr>
          <w:t xml:space="preserve"> </w:t>
        </w:r>
        <w:r w:rsidR="00542253" w:rsidRPr="00DE0C42">
          <w:rPr>
            <w:rStyle w:val="Hyperlink"/>
          </w:rPr>
          <w:t>Center/Question/Details/CQ52422/check-for-null-in-different-column</w:t>
        </w:r>
      </w:hyperlink>
      <w:r>
        <w:t>.</w:t>
      </w:r>
    </w:p>
    <w:p w:rsidR="00640FDD" w:rsidRDefault="00640FDD" w:rsidP="00640FDD">
      <w:pPr>
        <w:pStyle w:val="NoSpacing"/>
      </w:pPr>
      <w:r>
        <w:t xml:space="preserve">“Cụ thể hóa đường dẫn file ảnh khi luu vào csdl”. </w:t>
      </w:r>
      <w:hyperlink r:id="rId95" w:history="1">
        <w:r>
          <w:rPr>
            <w:rStyle w:val="Hyperlink"/>
          </w:rPr>
          <w:t>http://diendan.congdongcviet.com/threads/t57312::cu-the-hoa-duong-dan-file-anh-khi-luu-vao-csdl.cpp</w:t>
        </w:r>
      </w:hyperlink>
      <w:r>
        <w:t>.</w:t>
      </w:r>
    </w:p>
    <w:p w:rsidR="00640FDD" w:rsidRDefault="00640FDD" w:rsidP="00640FDD">
      <w:pPr>
        <w:pStyle w:val="NoSpacing"/>
      </w:pPr>
      <w:r>
        <w:t>“DevExpress Load GridControl”. YouTube</w:t>
      </w:r>
      <w:r>
        <w:rPr>
          <w:lang w:val="en-US"/>
        </w:rPr>
        <w:t xml:space="preserve">. </w:t>
      </w:r>
      <w:hyperlink r:id="rId96" w:history="1">
        <w:r>
          <w:rPr>
            <w:rStyle w:val="Hyperlink"/>
          </w:rPr>
          <w:t>http://www.youtube.com/playlist?list=PL9zpFd7DIUOdse9j3XnfzdYDjGfAfh3xl</w:t>
        </w:r>
      </w:hyperlink>
      <w:r>
        <w:t>.</w:t>
      </w:r>
    </w:p>
    <w:p w:rsidR="00640FDD" w:rsidRDefault="00640FDD" w:rsidP="00640FDD">
      <w:pPr>
        <w:pStyle w:val="NoSpacing"/>
      </w:pPr>
      <w:r>
        <w:lastRenderedPageBreak/>
        <w:t xml:space="preserve">“[Devexpress winform C#] tạo cột số thứ tự trên gridcontrol đơn giản”. </w:t>
      </w:r>
      <w:hyperlink r:id="rId97" w:history="1">
        <w:r>
          <w:rPr>
            <w:rStyle w:val="Hyperlink"/>
          </w:rPr>
          <w:t>http://quansolid.blogspot.com/2017/02/devexpress-winform-c-tao-cot-so-thu-tu.html</w:t>
        </w:r>
      </w:hyperlink>
      <w:r>
        <w:t>.</w:t>
      </w:r>
    </w:p>
    <w:p w:rsidR="00640FDD" w:rsidRDefault="00640FDD" w:rsidP="00640FDD">
      <w:pPr>
        <w:pStyle w:val="NoSpacing"/>
      </w:pPr>
      <w:r>
        <w:t xml:space="preserve">“Displaying Row Numbers in a Report, Group or Page | Reporting | DevExpress Help”. </w:t>
      </w:r>
      <w:hyperlink r:id="rId98" w:history="1">
        <w:r w:rsidRPr="00DE0C42">
          <w:rPr>
            <w:rStyle w:val="Hyperlink"/>
          </w:rPr>
          <w:t>https://documentation.devexpress.com/XtraReports</w:t>
        </w:r>
        <w:r w:rsidRPr="00DE0C42">
          <w:rPr>
            <w:rStyle w:val="Hyperlink"/>
            <w:lang w:val="en-US"/>
          </w:rPr>
          <w:t xml:space="preserve"> </w:t>
        </w:r>
        <w:r w:rsidRPr="00DE0C42">
          <w:rPr>
            <w:rStyle w:val="Hyperlink"/>
          </w:rPr>
          <w:t>/119444/Detailed-Guide-to-DevExpress-Reporting/Shaping-Report-Data/Shaping-Data-using-Expression-Bindings/Displaying-Row-Numbers-in-a-Report-Group-or-Page</w:t>
        </w:r>
      </w:hyperlink>
      <w:r>
        <w:t>.</w:t>
      </w:r>
    </w:p>
    <w:p w:rsidR="00640FDD" w:rsidRDefault="00640FDD" w:rsidP="00640FDD">
      <w:pPr>
        <w:pStyle w:val="NoSpacing"/>
      </w:pPr>
      <w:r>
        <w:t xml:space="preserve">“Enable/Disable Constraints in SQL Server”. </w:t>
      </w:r>
      <w:hyperlink r:id="rId99" w:history="1">
        <w:r>
          <w:rPr>
            <w:rStyle w:val="Hyperlink"/>
          </w:rPr>
          <w:t>https://www.c-sharpcorner.com/uploadfile/f82e9a/enable-disable-constraints-in-sql-server/</w:t>
        </w:r>
      </w:hyperlink>
      <w:r>
        <w:t>.</w:t>
      </w:r>
    </w:p>
    <w:p w:rsidR="00640FDD" w:rsidRDefault="00640FDD" w:rsidP="00640FDD">
      <w:pPr>
        <w:pStyle w:val="NoSpacing"/>
      </w:pPr>
      <w:r>
        <w:t xml:space="preserve">Giang Trần Thu. </w:t>
      </w:r>
      <w:r>
        <w:rPr>
          <w:i/>
          <w:iCs/>
        </w:rPr>
        <w:t>Tạo quan hệ 1 - 1 trong SQL Server dạng design</w:t>
      </w:r>
      <w:r>
        <w:t xml:space="preserve">. </w:t>
      </w:r>
      <w:hyperlink r:id="rId100" w:history="1">
        <w:r>
          <w:rPr>
            <w:rStyle w:val="Hyperlink"/>
          </w:rPr>
          <w:t>https://www.youtube.com/watch?v=K4Gn2Xf8wHs</w:t>
        </w:r>
      </w:hyperlink>
      <w:r>
        <w:t>.</w:t>
      </w:r>
    </w:p>
    <w:p w:rsidR="00640FDD" w:rsidRDefault="00640FDD" w:rsidP="00640FDD">
      <w:pPr>
        <w:pStyle w:val="NoSpacing"/>
      </w:pPr>
      <w:r>
        <w:t xml:space="preserve">“Gọi control của form khác trong C#”. </w:t>
      </w:r>
      <w:hyperlink r:id="rId101" w:history="1">
        <w:r w:rsidRPr="00DE0C42">
          <w:rPr>
            <w:rStyle w:val="Hyperlink"/>
          </w:rPr>
          <w:t>https://www.ddth.com/</w:t>
        </w:r>
        <w:r w:rsidRPr="00DE0C42">
          <w:rPr>
            <w:rStyle w:val="Hyperlink"/>
            <w:lang w:val="en-US"/>
          </w:rPr>
          <w:t xml:space="preserve"> </w:t>
        </w:r>
        <w:r w:rsidRPr="00DE0C42">
          <w:rPr>
            <w:rStyle w:val="Hyperlink"/>
          </w:rPr>
          <w:t>showthread.php/275060-G%E1%BB%8Di-control-c%E1%BB%A7a-form-kh%C3%A1c-trong-C</w:t>
        </w:r>
      </w:hyperlink>
      <w:r>
        <w:t>.</w:t>
      </w:r>
    </w:p>
    <w:p w:rsidR="00640FDD" w:rsidRDefault="00640FDD" w:rsidP="00640FDD">
      <w:pPr>
        <w:pStyle w:val="NoSpacing"/>
      </w:pPr>
      <w:r>
        <w:t xml:space="preserve">“Hàm lấy ngày giờ hiện tại trong C#?” </w:t>
      </w:r>
      <w:hyperlink w:history="1">
        <w:r w:rsidRPr="00DE0C42">
          <w:rPr>
            <w:rStyle w:val="Hyperlink"/>
          </w:rPr>
          <w:t>http://diendan.congdongcviet.</w:t>
        </w:r>
        <w:r w:rsidRPr="00DE0C42">
          <w:rPr>
            <w:rStyle w:val="Hyperlink"/>
            <w:lang w:val="en-US"/>
          </w:rPr>
          <w:t xml:space="preserve"> </w:t>
        </w:r>
        <w:r w:rsidRPr="00DE0C42">
          <w:rPr>
            <w:rStyle w:val="Hyperlink"/>
          </w:rPr>
          <w:t>com/threads/t25907::ham-lay-ngay-gio-hien-tai-trong-csharp.cpp</w:t>
        </w:r>
      </w:hyperlink>
      <w:r>
        <w:t>.</w:t>
      </w:r>
    </w:p>
    <w:p w:rsidR="00640FDD" w:rsidRDefault="00640FDD" w:rsidP="00640FDD">
      <w:pPr>
        <w:pStyle w:val="NoSpacing"/>
      </w:pPr>
      <w:r>
        <w:t xml:space="preserve">Hoàng, Phạm Huy. “[Tutorial] Hướng Dẫn Tích Hợp Visual Studio Với Github”. </w:t>
      </w:r>
      <w:r>
        <w:rPr>
          <w:i/>
          <w:iCs/>
        </w:rPr>
        <w:t>Từ Coder Đến Developer - Tôi Đi Code Dạo</w:t>
      </w:r>
      <w:r>
        <w:t xml:space="preserve"> (blog), 4 Tháng Tám 2015. </w:t>
      </w:r>
      <w:hyperlink r:id="rId102" w:history="1">
        <w:r>
          <w:rPr>
            <w:rStyle w:val="Hyperlink"/>
          </w:rPr>
          <w:t>https://toidicodedao.com/2015/08/04/tutorial-huong-dan-tich-hop-visual-studio-voi-github/</w:t>
        </w:r>
      </w:hyperlink>
      <w:r>
        <w:t>.</w:t>
      </w:r>
    </w:p>
    <w:p w:rsidR="00640FDD" w:rsidRDefault="00640FDD" w:rsidP="00640FDD">
      <w:pPr>
        <w:pStyle w:val="NoSpacing"/>
      </w:pPr>
      <w:r>
        <w:t xml:space="preserve">“Hỏi về Masked textbox”. </w:t>
      </w:r>
      <w:hyperlink r:id="rId103" w:history="1">
        <w:r w:rsidRPr="00DE0C42">
          <w:rPr>
            <w:rStyle w:val="Hyperlink"/>
          </w:rPr>
          <w:t>http://diendan.congdongcviet.com/</w:t>
        </w:r>
        <w:r w:rsidRPr="00DE0C42">
          <w:rPr>
            <w:rStyle w:val="Hyperlink"/>
            <w:lang w:val="en-US"/>
          </w:rPr>
          <w:t xml:space="preserve"> </w:t>
        </w:r>
        <w:r w:rsidRPr="00DE0C42">
          <w:rPr>
            <w:rStyle w:val="Hyperlink"/>
          </w:rPr>
          <w:t>threads/t31951::hoi-masked-textbox.cpp</w:t>
        </w:r>
      </w:hyperlink>
      <w:r>
        <w:t>.</w:t>
      </w:r>
    </w:p>
    <w:p w:rsidR="00640FDD" w:rsidRDefault="00640FDD" w:rsidP="00640FDD">
      <w:pPr>
        <w:pStyle w:val="NoSpacing"/>
      </w:pPr>
      <w:r>
        <w:t xml:space="preserve">“How to: Apply a Filter to a Column | Data Grid | WinForms Controls | DevExpress Help”. </w:t>
      </w:r>
      <w:hyperlink r:id="rId104" w:history="1">
        <w:r w:rsidRPr="00DE0C42">
          <w:rPr>
            <w:rStyle w:val="Hyperlink"/>
          </w:rPr>
          <w:t>https://documentation.devexpress.com/WindowsForms</w:t>
        </w:r>
        <w:r w:rsidRPr="00DE0C42">
          <w:rPr>
            <w:rStyle w:val="Hyperlink"/>
            <w:lang w:val="en-US"/>
          </w:rPr>
          <w:t xml:space="preserve"> </w:t>
        </w:r>
        <w:r w:rsidRPr="00DE0C42">
          <w:rPr>
            <w:rStyle w:val="Hyperlink"/>
          </w:rPr>
          <w:t>/3013/Controls-and-Libraries/Data-Grid/Examples/Filtering/How-to-Apply-a-Filter-to-a-Column</w:t>
        </w:r>
      </w:hyperlink>
      <w:r>
        <w:t>.</w:t>
      </w:r>
    </w:p>
    <w:p w:rsidR="00640FDD" w:rsidRDefault="00640FDD" w:rsidP="00640FDD">
      <w:pPr>
        <w:pStyle w:val="NoSpacing"/>
      </w:pPr>
      <w:r>
        <w:t xml:space="preserve">“How to convert string to datetime in SQL server - CodeProject”. </w:t>
      </w:r>
      <w:hyperlink r:id="rId105" w:history="1">
        <w:r>
          <w:rPr>
            <w:rStyle w:val="Hyperlink"/>
          </w:rPr>
          <w:t>https://www.codeproject.com/Questions/1187484/How-to-convert-string-to-datetime-in-SQL-server</w:t>
        </w:r>
      </w:hyperlink>
      <w:r>
        <w:t>.</w:t>
      </w:r>
    </w:p>
    <w:p w:rsidR="00640FDD" w:rsidRDefault="00640FDD" w:rsidP="00640FDD">
      <w:pPr>
        <w:pStyle w:val="NoSpacing"/>
      </w:pPr>
      <w:r>
        <w:lastRenderedPageBreak/>
        <w:t xml:space="preserve">Inc, Developer Express. .“.NET UI Controls for Developers of Mobile, Desktop, Web &amp; Reporting Applications | Www.DevExpress.Com”. </w:t>
      </w:r>
      <w:hyperlink r:id="rId106" w:history="1">
        <w:r>
          <w:rPr>
            <w:rStyle w:val="Hyperlink"/>
          </w:rPr>
          <w:t>https://www.devexpress.com/index.xml</w:t>
        </w:r>
      </w:hyperlink>
      <w:r>
        <w:t>.</w:t>
      </w:r>
    </w:p>
    <w:p w:rsidR="00640FDD" w:rsidRDefault="00640FDD" w:rsidP="00640FDD">
      <w:pPr>
        <w:pStyle w:val="NoSpacing"/>
      </w:pPr>
      <w:r>
        <w:t xml:space="preserve">“Kiểm tra: PhongKhamdataset.EnforceConstraints = false”. </w:t>
      </w:r>
      <w:hyperlink r:id="rId107" w:history="1">
        <w:r>
          <w:rPr>
            <w:rStyle w:val="Hyperlink"/>
          </w:rPr>
          <w:t>https://www.devexpress.com/Support/Center/Question/Details/Q270328/failed-to-enable-constraints-one-or-more-rows-contain-values-violating-non-null-unique</w:t>
        </w:r>
      </w:hyperlink>
      <w:r>
        <w:t>.</w:t>
      </w:r>
    </w:p>
    <w:p w:rsidR="00640FDD" w:rsidRDefault="00640FDD" w:rsidP="00640FDD">
      <w:pPr>
        <w:pStyle w:val="NoSpacing"/>
      </w:pPr>
      <w:r>
        <w:t xml:space="preserve">LAPTRINHVB.NET. “Hướng dẫn thiết kế Report đơn giản với DevExpress”. @Copyright Laptrinhvb.net. </w:t>
      </w:r>
      <w:hyperlink r:id="rId108" w:history="1">
        <w:r>
          <w:rPr>
            <w:rStyle w:val="Hyperlink"/>
          </w:rPr>
          <w:t>http://laptrinhvb.net/bai-viet/devexpress/Huong-dan-thiet-ke-Report-don-gian-voi-DevExpress/4de9b2f173276b2b.html</w:t>
        </w:r>
      </w:hyperlink>
      <w:r>
        <w:t>.</w:t>
      </w:r>
    </w:p>
    <w:p w:rsidR="00640FDD" w:rsidRDefault="00640FDD" w:rsidP="00640FDD">
      <w:pPr>
        <w:pStyle w:val="NoSpacing"/>
      </w:pPr>
      <w:r>
        <w:t xml:space="preserve">“Lấy cột trong form con”. </w:t>
      </w:r>
      <w:hyperlink r:id="rId109" w:history="1">
        <w:r w:rsidRPr="00DE0C42">
          <w:rPr>
            <w:rStyle w:val="Hyperlink"/>
          </w:rPr>
          <w:t>https://www.devexpress.com/Support/Center</w:t>
        </w:r>
        <w:r w:rsidRPr="00DE0C42">
          <w:rPr>
            <w:rStyle w:val="Hyperlink"/>
            <w:lang w:val="en-US"/>
          </w:rPr>
          <w:t xml:space="preserve"> </w:t>
        </w:r>
        <w:r w:rsidRPr="00DE0C42">
          <w:rPr>
            <w:rStyle w:val="Hyperlink"/>
          </w:rPr>
          <w:t>/Question/Details/Q581374/gridcontrol-how-to-get-an-id-from-the-child-view</w:t>
        </w:r>
      </w:hyperlink>
      <w:r>
        <w:t>.</w:t>
      </w:r>
    </w:p>
    <w:p w:rsidR="00640FDD" w:rsidRDefault="00640FDD" w:rsidP="00640FDD">
      <w:pPr>
        <w:pStyle w:val="NoSpacing"/>
      </w:pPr>
      <w:r>
        <w:t xml:space="preserve">Le, Vincent. “Cài Đặt Visual Studio 2017 Community”. </w:t>
      </w:r>
      <w:r>
        <w:rPr>
          <w:i/>
          <w:iCs/>
        </w:rPr>
        <w:t>Coding Pearls</w:t>
      </w:r>
      <w:r>
        <w:t xml:space="preserve"> (blog), 22 Tháng Bảy 2017. </w:t>
      </w:r>
      <w:hyperlink r:id="rId110" w:history="1">
        <w:r>
          <w:rPr>
            <w:rStyle w:val="Hyperlink"/>
          </w:rPr>
          <w:t>http://codingpearls.com/revit-addin-csharp/cai-dat-visual-studio-2017-community.html</w:t>
        </w:r>
      </w:hyperlink>
      <w:r>
        <w:t>.</w:t>
      </w:r>
    </w:p>
    <w:p w:rsidR="00640FDD" w:rsidRDefault="00640FDD" w:rsidP="00640FDD">
      <w:pPr>
        <w:pStyle w:val="NoSpacing"/>
      </w:pPr>
      <w:r>
        <w:t xml:space="preserve">“Master-Detail Relationships | Data Grid | WinForms Controls | DevExpress Help”. </w:t>
      </w:r>
      <w:hyperlink r:id="rId111" w:history="1">
        <w:r w:rsidRPr="00DE0C42">
          <w:rPr>
            <w:rStyle w:val="Hyperlink"/>
          </w:rPr>
          <w:t>https://documentation.devexpress.com/WindowsForms</w:t>
        </w:r>
        <w:r w:rsidRPr="00DE0C42">
          <w:rPr>
            <w:rStyle w:val="Hyperlink"/>
            <w:lang w:val="en-US"/>
          </w:rPr>
          <w:t xml:space="preserve"> </w:t>
        </w:r>
        <w:r w:rsidRPr="00DE0C42">
          <w:rPr>
            <w:rStyle w:val="Hyperlink"/>
          </w:rPr>
          <w:t>/3473/Controls-and-Libraries/Data-Grid/Master-Detail/Master-Detail-Relationships</w:t>
        </w:r>
      </w:hyperlink>
      <w:r>
        <w:t>.</w:t>
      </w:r>
    </w:p>
    <w:p w:rsidR="00640FDD" w:rsidRDefault="00640FDD" w:rsidP="00640FDD">
      <w:pPr>
        <w:pStyle w:val="NoSpacing"/>
      </w:pPr>
      <w:r>
        <w:t xml:space="preserve">Phạm, thuvienwinform, Hoài Nông, Duy Bùi, Hưng. “Tối ưu hóa chương trình lớn gồm nhiều Form”. </w:t>
      </w:r>
      <w:hyperlink r:id="rId112" w:history="1">
        <w:r>
          <w:rPr>
            <w:rStyle w:val="Hyperlink"/>
          </w:rPr>
          <w:t>http://thuvienwinform.blogspot.com/2014/06/toi-uu-hoa-chuong-trinh-lon-gom-nhieu.html</w:t>
        </w:r>
      </w:hyperlink>
      <w:r>
        <w:t>.</w:t>
      </w:r>
    </w:p>
    <w:p w:rsidR="00640FDD" w:rsidRDefault="00640FDD" w:rsidP="00640FDD">
      <w:pPr>
        <w:pStyle w:val="NoSpacing"/>
      </w:pPr>
      <w:r>
        <w:t xml:space="preserve">“Q424164 - gridView Detail ExpandButton gray | DevExpress Support Center”. </w:t>
      </w:r>
      <w:hyperlink r:id="rId113" w:history="1">
        <w:r w:rsidRPr="00DE0C42">
          <w:rPr>
            <w:rStyle w:val="Hyperlink"/>
          </w:rPr>
          <w:t>https://www.devexpress.com/Support/Center/Question/Details/</w:t>
        </w:r>
        <w:r w:rsidRPr="00DE0C42">
          <w:rPr>
            <w:rStyle w:val="Hyperlink"/>
            <w:lang w:val="en-US"/>
          </w:rPr>
          <w:t xml:space="preserve"> </w:t>
        </w:r>
        <w:r w:rsidRPr="00DE0C42">
          <w:rPr>
            <w:rStyle w:val="Hyperlink"/>
          </w:rPr>
          <w:t>Q424164/gridview-detail-expandbutton-gray</w:t>
        </w:r>
      </w:hyperlink>
      <w:r>
        <w:t>.</w:t>
      </w:r>
    </w:p>
    <w:p w:rsidR="00640FDD" w:rsidRDefault="00640FDD" w:rsidP="00640FDD">
      <w:pPr>
        <w:pStyle w:val="NoSpacing"/>
      </w:pPr>
      <w:r>
        <w:t xml:space="preserve">“Q558638 - How to get the focused row’s cell value? | DevExpress Support Center”. </w:t>
      </w:r>
      <w:hyperlink r:id="rId114" w:history="1">
        <w:r w:rsidRPr="00DE0C42">
          <w:rPr>
            <w:rStyle w:val="Hyperlink"/>
          </w:rPr>
          <w:t>https://www.devexpress.com/Support/Center/Question</w:t>
        </w:r>
        <w:r w:rsidRPr="00DE0C42">
          <w:rPr>
            <w:rStyle w:val="Hyperlink"/>
            <w:lang w:val="en-US"/>
          </w:rPr>
          <w:t xml:space="preserve"> </w:t>
        </w:r>
        <w:r w:rsidRPr="00DE0C42">
          <w:rPr>
            <w:rStyle w:val="Hyperlink"/>
          </w:rPr>
          <w:t>/Details/Q558638/how-to-get-the-focused-row-s-cell-value</w:t>
        </w:r>
      </w:hyperlink>
      <w:r>
        <w:t>.</w:t>
      </w:r>
    </w:p>
    <w:p w:rsidR="00640FDD" w:rsidRDefault="00640FDD" w:rsidP="00640FDD">
      <w:pPr>
        <w:pStyle w:val="NoSpacing"/>
      </w:pPr>
      <w:r>
        <w:t xml:space="preserve">“sql server - SQL Update Query - An aggregate may not appear in the set list of an UPDATE statement”. Stack Overflow. </w:t>
      </w:r>
      <w:hyperlink r:id="rId115" w:history="1">
        <w:r>
          <w:rPr>
            <w:rStyle w:val="Hyperlink"/>
          </w:rPr>
          <w:t>https://stackoverflow.com/questions/25937315/sql-update-query-an-aggregate-may-not-appear-in-the-set-list-of-an-update-stat</w:t>
        </w:r>
      </w:hyperlink>
      <w:r>
        <w:t>.</w:t>
      </w:r>
    </w:p>
    <w:p w:rsidR="00640FDD" w:rsidRDefault="00640FDD" w:rsidP="00640FDD">
      <w:pPr>
        <w:pStyle w:val="NoSpacing"/>
      </w:pPr>
      <w:r>
        <w:t xml:space="preserve"> “SQL Server Insert if not exist”. Stack Overflow.. </w:t>
      </w:r>
      <w:hyperlink r:id="rId116" w:history="1">
        <w:r>
          <w:rPr>
            <w:rStyle w:val="Hyperlink"/>
          </w:rPr>
          <w:t>https://stackoverflow.com/questions/20971680/sql-server-insert-if-not-exist</w:t>
        </w:r>
      </w:hyperlink>
      <w:r>
        <w:t>.</w:t>
      </w:r>
    </w:p>
    <w:p w:rsidR="00640FDD" w:rsidRDefault="00640FDD" w:rsidP="00640FDD">
      <w:pPr>
        <w:pStyle w:val="NoSpacing"/>
      </w:pPr>
      <w:r>
        <w:t xml:space="preserve">“T370461 - How to hide filter panel and clear criteria when Auto Filter Row is hidden in a grid | DevExpress Support Center”. </w:t>
      </w:r>
      <w:hyperlink r:id="rId117" w:history="1">
        <w:r>
          <w:rPr>
            <w:rStyle w:val="Hyperlink"/>
          </w:rPr>
          <w:t>https://www.devexpress.com/Support/Center/Question/Details/T370461/how-to-hide-filter-panel-and-clear-criteria-when-auto-filter-row-is-hidden-in-a-grid</w:t>
        </w:r>
      </w:hyperlink>
      <w:r>
        <w:t>.</w:t>
      </w:r>
    </w:p>
    <w:p w:rsidR="00640FDD" w:rsidRDefault="00640FDD" w:rsidP="00640FDD">
      <w:pPr>
        <w:pStyle w:val="NoSpacing"/>
      </w:pPr>
      <w:r>
        <w:t xml:space="preserve">“T376459 - Insert New Records in Database by using gridcontrol add newrow | DevExpress Support Center”. </w:t>
      </w:r>
      <w:hyperlink r:id="rId118" w:history="1">
        <w:r>
          <w:rPr>
            <w:rStyle w:val="Hyperlink"/>
          </w:rPr>
          <w:t>https://www.devexpress.com/Support/Center/Question/Details/T376459/insert-new-records-in-database-by-using-gridcontrol-add-newrow</w:t>
        </w:r>
      </w:hyperlink>
      <w:r>
        <w:t>.</w:t>
      </w:r>
    </w:p>
    <w:p w:rsidR="00640FDD" w:rsidRDefault="00640FDD" w:rsidP="00640FDD">
      <w:pPr>
        <w:pStyle w:val="NoSpacing"/>
      </w:pPr>
      <w:r>
        <w:t xml:space="preserve">Thanh, Trần Duy. “Cách Tạo Setup Project Visual Studio Với Sql Server”. </w:t>
      </w:r>
      <w:r>
        <w:rPr>
          <w:i/>
          <w:iCs/>
        </w:rPr>
        <w:t>Advanced Programming</w:t>
      </w:r>
      <w:r>
        <w:t xml:space="preserve"> (blog), 9 Tháng Mười-Một 2012. </w:t>
      </w:r>
      <w:hyperlink r:id="rId119" w:history="1">
        <w:r>
          <w:rPr>
            <w:rStyle w:val="Hyperlink"/>
          </w:rPr>
          <w:t>https://duythanhcse.wordpress.com/2012/11/09/cach-tao-setup-project-visual-studio-voi-sql-server/</w:t>
        </w:r>
      </w:hyperlink>
      <w:r>
        <w:t>.</w:t>
      </w:r>
    </w:p>
    <w:p w:rsidR="00640FDD" w:rsidRDefault="00640FDD" w:rsidP="00640FDD">
      <w:pPr>
        <w:pStyle w:val="NoSpacing"/>
      </w:pPr>
      <w:r>
        <w:t xml:space="preserve">Thiên Ngô Hoàng. “Đặt lại giá trị identity trong SQL Server”. </w:t>
      </w:r>
      <w:r>
        <w:rPr>
          <w:i/>
          <w:iCs/>
        </w:rPr>
        <w:t>Kiến thức và thủ thuật lập trình</w:t>
      </w:r>
      <w:r>
        <w:t xml:space="preserve"> (blog), 8 Tháng Tám 2016. </w:t>
      </w:r>
      <w:hyperlink r:id="rId120" w:history="1">
        <w:r>
          <w:rPr>
            <w:rStyle w:val="Hyperlink"/>
          </w:rPr>
          <w:t>https://ngohoangthien.com/lap-trinh/sql-server/dat-lai-gia-tri-identity-trong-sql-server</w:t>
        </w:r>
      </w:hyperlink>
      <w:r>
        <w:t>.</w:t>
      </w:r>
    </w:p>
    <w:p w:rsidR="00640FDD" w:rsidRDefault="00640FDD" w:rsidP="00640FDD">
      <w:pPr>
        <w:pStyle w:val="NoSpacing"/>
      </w:pPr>
      <w:r>
        <w:t xml:space="preserve">Van, Giang Pham. “C# techniques: Đóng gói ứng dụng C# bằng Visual Studio”. </w:t>
      </w:r>
      <w:r>
        <w:rPr>
          <w:i/>
          <w:iCs/>
        </w:rPr>
        <w:t>C# techniques</w:t>
      </w:r>
      <w:r>
        <w:t xml:space="preserve"> (blog), Thứ Bảy,  tháng 1 2015. </w:t>
      </w:r>
      <w:hyperlink r:id="rId121" w:history="1">
        <w:r>
          <w:rPr>
            <w:rStyle w:val="Hyperlink"/>
          </w:rPr>
          <w:t>http://csharptechnique.blogspot.com/2015/01/ong-goi-ung-dung-c-bang-visual-studio.html</w:t>
        </w:r>
      </w:hyperlink>
      <w:r>
        <w:t>.</w:t>
      </w:r>
    </w:p>
    <w:p w:rsidR="00640FDD" w:rsidRDefault="00640FDD" w:rsidP="00640FDD">
      <w:pPr>
        <w:pStyle w:val="NoSpacing"/>
      </w:pPr>
      <w:r>
        <w:t xml:space="preserve">“Viblo | Free service for technical knowledge sharing”. Viblo. </w:t>
      </w:r>
      <w:hyperlink r:id="rId122" w:history="1">
        <w:r>
          <w:rPr>
            <w:rStyle w:val="Hyperlink"/>
          </w:rPr>
          <w:t>https://viblo.asia/p/bat-dau-voi-github-4dbZNogvlYM</w:t>
        </w:r>
      </w:hyperlink>
      <w:r>
        <w:t>.</w:t>
      </w:r>
    </w:p>
    <w:p w:rsidR="003A426B" w:rsidRDefault="003A426B" w:rsidP="00640FDD"/>
    <w:p w:rsidR="0007559A" w:rsidRPr="000C50DB" w:rsidRDefault="0007559A" w:rsidP="003A426B">
      <w:pPr>
        <w:rPr>
          <w:b/>
        </w:rPr>
      </w:pPr>
    </w:p>
    <w:sectPr w:rsidR="0007559A" w:rsidRPr="000C50DB" w:rsidSect="00E14F6B">
      <w:headerReference w:type="default" r:id="rId123"/>
      <w:footerReference w:type="default" r:id="rId124"/>
      <w:pgSz w:w="11907" w:h="16840" w:code="9"/>
      <w:pgMar w:top="1728" w:right="1152" w:bottom="1872" w:left="1872" w:header="720" w:footer="720" w:gutter="0"/>
      <w:pgNumType w:start="0"/>
      <w:cols w:space="720"/>
      <w:docGrid w:linePitch="27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67071" w:rsidRDefault="00367071">
      <w:pPr>
        <w:spacing w:line="240" w:lineRule="auto"/>
      </w:pPr>
      <w:r>
        <w:separator/>
      </w:r>
    </w:p>
  </w:endnote>
  <w:endnote w:type="continuationSeparator" w:id="0">
    <w:p w:rsidR="00367071" w:rsidRDefault="003670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VnArialH">
    <w:altName w:val="Times New Roman"/>
    <w:charset w:val="00"/>
    <w:family w:val="auto"/>
    <w:pitch w:val="default"/>
  </w:font>
  <w:font w:name="Georgia">
    <w:panose1 w:val="02040502050405020303"/>
    <w:charset w:val="00"/>
    <w:family w:val="roman"/>
    <w:pitch w:val="variable"/>
    <w:sig w:usb0="00000287" w:usb1="00000000" w:usb2="00000000" w:usb3="00000000" w:csb0="0000009F" w:csb1="00000000"/>
  </w:font>
  <w:font w:name="VNI-Times">
    <w:altName w:val="Times New Roman"/>
    <w:charset w:val="00"/>
    <w:family w:val="auto"/>
    <w:pitch w:val="variable"/>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09547223"/>
      <w:docPartObj>
        <w:docPartGallery w:val="Page Numbers (Bottom of Page)"/>
        <w:docPartUnique/>
      </w:docPartObj>
    </w:sdtPr>
    <w:sdtEndPr>
      <w:rPr>
        <w:noProof/>
      </w:rPr>
    </w:sdtEndPr>
    <w:sdtContent>
      <w:p w:rsidR="00586274" w:rsidRDefault="00586274">
        <w:pPr>
          <w:pStyle w:val="Footer"/>
          <w:jc w:val="center"/>
        </w:pPr>
        <w:r>
          <w:fldChar w:fldCharType="begin"/>
        </w:r>
        <w:r>
          <w:instrText xml:space="preserve"> PAGE   \* MERGEFORMAT </w:instrText>
        </w:r>
        <w:r>
          <w:fldChar w:fldCharType="separate"/>
        </w:r>
        <w:r w:rsidR="005A2CC0">
          <w:rPr>
            <w:noProof/>
          </w:rPr>
          <w:t>73</w:t>
        </w:r>
        <w:r>
          <w:rPr>
            <w:noProof/>
          </w:rPr>
          <w:fldChar w:fldCharType="end"/>
        </w:r>
      </w:p>
    </w:sdtContent>
  </w:sdt>
  <w:p w:rsidR="00586274" w:rsidRDefault="00586274">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67071" w:rsidRDefault="00367071">
      <w:pPr>
        <w:spacing w:line="240" w:lineRule="auto"/>
      </w:pPr>
      <w:r>
        <w:separator/>
      </w:r>
    </w:p>
  </w:footnote>
  <w:footnote w:type="continuationSeparator" w:id="0">
    <w:p w:rsidR="00367071" w:rsidRDefault="0036707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86274" w:rsidRDefault="00586274">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57F7A04"/>
    <w:multiLevelType w:val="multilevel"/>
    <w:tmpl w:val="10947F9A"/>
    <w:lvl w:ilvl="0">
      <w:start w:val="1"/>
      <w:numFmt w:val="decimal"/>
      <w:lvlText w:val="%1"/>
      <w:lvlJc w:val="left"/>
      <w:pPr>
        <w:ind w:left="432" w:hanging="432"/>
      </w:pPr>
      <w:rPr>
        <w:rFonts w:hint="default"/>
        <w:sz w:val="32"/>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E9F0D68"/>
    <w:multiLevelType w:val="multilevel"/>
    <w:tmpl w:val="38A6A4E4"/>
    <w:lvl w:ilvl="0">
      <w:start w:val="1"/>
      <w:numFmt w:val="decimal"/>
      <w:lvlText w:val="%1"/>
      <w:lvlJc w:val="left"/>
      <w:pPr>
        <w:ind w:left="432" w:hanging="432"/>
      </w:pPr>
      <w:rPr>
        <w:rFonts w:hint="default"/>
        <w:sz w:val="32"/>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sz w:val="32"/>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3B142667"/>
    <w:multiLevelType w:val="hybridMultilevel"/>
    <w:tmpl w:val="6F40575E"/>
    <w:lvl w:ilvl="0" w:tplc="3828CC98">
      <w:start w:val="1"/>
      <w:numFmt w:val="bullet"/>
      <w:pStyle w:val="NoSpacing"/>
      <w:lvlText w:val="o"/>
      <w:lvlJc w:val="left"/>
      <w:pPr>
        <w:ind w:left="1008" w:hanging="360"/>
      </w:pPr>
      <w:rPr>
        <w:rFonts w:ascii="Courier New" w:hAnsi="Courier New" w:cs="Courier New" w:hint="default"/>
      </w:rPr>
    </w:lvl>
    <w:lvl w:ilvl="1" w:tplc="04090003">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4" w15:restartNumberingAfterBreak="0">
    <w:nsid w:val="5A681521"/>
    <w:multiLevelType w:val="multilevel"/>
    <w:tmpl w:val="A2481542"/>
    <w:lvl w:ilvl="0">
      <w:start w:val="1"/>
      <w:numFmt w:val="decimal"/>
      <w:lvlText w:val="%1"/>
      <w:lvlJc w:val="left"/>
      <w:pPr>
        <w:ind w:left="432" w:hanging="432"/>
      </w:pPr>
      <w:rPr>
        <w:rFonts w:hint="default"/>
        <w:u w:val="none"/>
      </w:rPr>
    </w:lvl>
    <w:lvl w:ilvl="1">
      <w:start w:val="1"/>
      <w:numFmt w:val="decimal"/>
      <w:lvlText w:val="%1.%2"/>
      <w:lvlJc w:val="left"/>
      <w:pPr>
        <w:ind w:left="576" w:hanging="576"/>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sz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u w:val="none"/>
      </w:rPr>
    </w:lvl>
    <w:lvl w:ilvl="3">
      <w:start w:val="1"/>
      <w:numFmt w:val="decimal"/>
      <w:lvlText w:val="%1.%2.%3.%4"/>
      <w:lvlJc w:val="left"/>
      <w:pPr>
        <w:ind w:left="864" w:hanging="864"/>
      </w:pPr>
      <w:rPr>
        <w:rFonts w:hint="default"/>
        <w:u w:val="none"/>
      </w:rPr>
    </w:lvl>
    <w:lvl w:ilvl="4">
      <w:start w:val="1"/>
      <w:numFmt w:val="decimal"/>
      <w:lvlText w:val="%1.%2.%3.%4.%5"/>
      <w:lvlJc w:val="left"/>
      <w:pPr>
        <w:ind w:left="1008" w:hanging="1008"/>
      </w:pPr>
      <w:rPr>
        <w:rFonts w:hint="default"/>
        <w:u w:val="none"/>
      </w:rPr>
    </w:lvl>
    <w:lvl w:ilvl="5">
      <w:start w:val="1"/>
      <w:numFmt w:val="decimal"/>
      <w:lvlText w:val="%1.%2.%3.%4.%5.%6"/>
      <w:lvlJc w:val="left"/>
      <w:pPr>
        <w:ind w:left="1152" w:hanging="1152"/>
      </w:pPr>
      <w:rPr>
        <w:rFonts w:hint="default"/>
        <w:u w:val="none"/>
      </w:rPr>
    </w:lvl>
    <w:lvl w:ilvl="6">
      <w:start w:val="1"/>
      <w:numFmt w:val="decimal"/>
      <w:lvlText w:val="%1.%2.%3.%4.%5.%6.%7"/>
      <w:lvlJc w:val="left"/>
      <w:pPr>
        <w:ind w:left="1296" w:hanging="1296"/>
      </w:pPr>
      <w:rPr>
        <w:rFonts w:hint="default"/>
        <w:u w:val="none"/>
      </w:rPr>
    </w:lvl>
    <w:lvl w:ilvl="7">
      <w:start w:val="1"/>
      <w:numFmt w:val="decimal"/>
      <w:lvlText w:val="%1.%2.%3.%4.%5.%6.%7.%8"/>
      <w:lvlJc w:val="left"/>
      <w:pPr>
        <w:ind w:left="1440" w:hanging="1440"/>
      </w:pPr>
      <w:rPr>
        <w:rFonts w:hint="default"/>
        <w:u w:val="none"/>
      </w:rPr>
    </w:lvl>
    <w:lvl w:ilvl="8">
      <w:start w:val="1"/>
      <w:numFmt w:val="decimal"/>
      <w:lvlText w:val="%1.%2.%3.%4.%5.%6.%7.%8.%9"/>
      <w:lvlJc w:val="left"/>
      <w:pPr>
        <w:ind w:left="1584" w:hanging="1584"/>
      </w:pPr>
      <w:rPr>
        <w:rFonts w:hint="default"/>
        <w:u w:val="none"/>
      </w:rPr>
    </w:lvl>
  </w:abstractNum>
  <w:num w:numId="1">
    <w:abstractNumId w:val="4"/>
  </w:num>
  <w:num w:numId="2">
    <w:abstractNumId w:val="3"/>
  </w:num>
  <w:num w:numId="3">
    <w:abstractNumId w:val="2"/>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0"/>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8"/>
  <w:hideSpellingError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07559A"/>
    <w:rsid w:val="00003B1D"/>
    <w:rsid w:val="000074E7"/>
    <w:rsid w:val="00022A59"/>
    <w:rsid w:val="000260ED"/>
    <w:rsid w:val="00026752"/>
    <w:rsid w:val="00034396"/>
    <w:rsid w:val="00040034"/>
    <w:rsid w:val="00040D8A"/>
    <w:rsid w:val="000426D5"/>
    <w:rsid w:val="00044725"/>
    <w:rsid w:val="00045FF6"/>
    <w:rsid w:val="00047BEC"/>
    <w:rsid w:val="0005151B"/>
    <w:rsid w:val="00055B47"/>
    <w:rsid w:val="0006048C"/>
    <w:rsid w:val="00065B20"/>
    <w:rsid w:val="00070627"/>
    <w:rsid w:val="0007493D"/>
    <w:rsid w:val="000750D2"/>
    <w:rsid w:val="0007559A"/>
    <w:rsid w:val="00080754"/>
    <w:rsid w:val="000811C5"/>
    <w:rsid w:val="00082E4F"/>
    <w:rsid w:val="00084156"/>
    <w:rsid w:val="00087196"/>
    <w:rsid w:val="0009103C"/>
    <w:rsid w:val="0009126E"/>
    <w:rsid w:val="00092631"/>
    <w:rsid w:val="000A2758"/>
    <w:rsid w:val="000B1B85"/>
    <w:rsid w:val="000B225D"/>
    <w:rsid w:val="000B50D4"/>
    <w:rsid w:val="000B7B81"/>
    <w:rsid w:val="000C3D37"/>
    <w:rsid w:val="000C50DB"/>
    <w:rsid w:val="000D070C"/>
    <w:rsid w:val="000D2FED"/>
    <w:rsid w:val="000D5030"/>
    <w:rsid w:val="000D5B72"/>
    <w:rsid w:val="000D5BE4"/>
    <w:rsid w:val="000D73E6"/>
    <w:rsid w:val="000E6E87"/>
    <w:rsid w:val="000F2D62"/>
    <w:rsid w:val="000F5997"/>
    <w:rsid w:val="000F7166"/>
    <w:rsid w:val="00111496"/>
    <w:rsid w:val="0011583A"/>
    <w:rsid w:val="00122868"/>
    <w:rsid w:val="00122F2B"/>
    <w:rsid w:val="0012722C"/>
    <w:rsid w:val="001321FB"/>
    <w:rsid w:val="00135357"/>
    <w:rsid w:val="00136392"/>
    <w:rsid w:val="00137F79"/>
    <w:rsid w:val="00140D3E"/>
    <w:rsid w:val="00140DB2"/>
    <w:rsid w:val="00150F1F"/>
    <w:rsid w:val="0015105C"/>
    <w:rsid w:val="00151C35"/>
    <w:rsid w:val="00156ECE"/>
    <w:rsid w:val="00162627"/>
    <w:rsid w:val="001738D2"/>
    <w:rsid w:val="00176406"/>
    <w:rsid w:val="001778E4"/>
    <w:rsid w:val="0018297B"/>
    <w:rsid w:val="00192DFC"/>
    <w:rsid w:val="00194196"/>
    <w:rsid w:val="001A0283"/>
    <w:rsid w:val="001A6E57"/>
    <w:rsid w:val="001A77B9"/>
    <w:rsid w:val="001A7E47"/>
    <w:rsid w:val="001B2E79"/>
    <w:rsid w:val="001B4D18"/>
    <w:rsid w:val="001B68C9"/>
    <w:rsid w:val="001C0559"/>
    <w:rsid w:val="001D0A09"/>
    <w:rsid w:val="001D520D"/>
    <w:rsid w:val="001D7D3D"/>
    <w:rsid w:val="001E1D50"/>
    <w:rsid w:val="001E1ED7"/>
    <w:rsid w:val="001E3309"/>
    <w:rsid w:val="001E4DD5"/>
    <w:rsid w:val="001E741F"/>
    <w:rsid w:val="001F1880"/>
    <w:rsid w:val="001F3ED8"/>
    <w:rsid w:val="001F49DD"/>
    <w:rsid w:val="00203F10"/>
    <w:rsid w:val="002041DA"/>
    <w:rsid w:val="00204539"/>
    <w:rsid w:val="00210082"/>
    <w:rsid w:val="00220573"/>
    <w:rsid w:val="0022272F"/>
    <w:rsid w:val="00223D62"/>
    <w:rsid w:val="00225963"/>
    <w:rsid w:val="00235DBD"/>
    <w:rsid w:val="00237376"/>
    <w:rsid w:val="00252372"/>
    <w:rsid w:val="002538C5"/>
    <w:rsid w:val="00256DAA"/>
    <w:rsid w:val="00266DB8"/>
    <w:rsid w:val="0026733B"/>
    <w:rsid w:val="002736BC"/>
    <w:rsid w:val="00273AF8"/>
    <w:rsid w:val="00277953"/>
    <w:rsid w:val="0028434F"/>
    <w:rsid w:val="002844AC"/>
    <w:rsid w:val="002936ED"/>
    <w:rsid w:val="00295C00"/>
    <w:rsid w:val="00297208"/>
    <w:rsid w:val="00297E23"/>
    <w:rsid w:val="002A1970"/>
    <w:rsid w:val="002A4C91"/>
    <w:rsid w:val="002B2277"/>
    <w:rsid w:val="002B674D"/>
    <w:rsid w:val="002B726E"/>
    <w:rsid w:val="002C2109"/>
    <w:rsid w:val="002D1BA3"/>
    <w:rsid w:val="002D659F"/>
    <w:rsid w:val="002D7473"/>
    <w:rsid w:val="002E5C70"/>
    <w:rsid w:val="002F21DA"/>
    <w:rsid w:val="002F460C"/>
    <w:rsid w:val="002F54A2"/>
    <w:rsid w:val="002F5AD6"/>
    <w:rsid w:val="00302752"/>
    <w:rsid w:val="00303890"/>
    <w:rsid w:val="00305799"/>
    <w:rsid w:val="00312C34"/>
    <w:rsid w:val="003135E1"/>
    <w:rsid w:val="00321F04"/>
    <w:rsid w:val="00331F07"/>
    <w:rsid w:val="003358C7"/>
    <w:rsid w:val="00337A36"/>
    <w:rsid w:val="003420CC"/>
    <w:rsid w:val="0034266E"/>
    <w:rsid w:val="00343D72"/>
    <w:rsid w:val="003508AD"/>
    <w:rsid w:val="00356E7A"/>
    <w:rsid w:val="003601C8"/>
    <w:rsid w:val="00363CED"/>
    <w:rsid w:val="003645BF"/>
    <w:rsid w:val="003666DC"/>
    <w:rsid w:val="00367071"/>
    <w:rsid w:val="003718F6"/>
    <w:rsid w:val="0037783E"/>
    <w:rsid w:val="00381278"/>
    <w:rsid w:val="00387254"/>
    <w:rsid w:val="003905E3"/>
    <w:rsid w:val="00390F30"/>
    <w:rsid w:val="00391BDF"/>
    <w:rsid w:val="003944B6"/>
    <w:rsid w:val="003A2D2C"/>
    <w:rsid w:val="003A3C99"/>
    <w:rsid w:val="003A41FC"/>
    <w:rsid w:val="003A426B"/>
    <w:rsid w:val="003A48EC"/>
    <w:rsid w:val="003A742E"/>
    <w:rsid w:val="003C19D2"/>
    <w:rsid w:val="003D35CB"/>
    <w:rsid w:val="003F4A04"/>
    <w:rsid w:val="003F76B7"/>
    <w:rsid w:val="003F7727"/>
    <w:rsid w:val="00403136"/>
    <w:rsid w:val="00410A47"/>
    <w:rsid w:val="0043238A"/>
    <w:rsid w:val="00443CB4"/>
    <w:rsid w:val="004500A9"/>
    <w:rsid w:val="00452482"/>
    <w:rsid w:val="004550BE"/>
    <w:rsid w:val="004550CB"/>
    <w:rsid w:val="00456DC5"/>
    <w:rsid w:val="004577E8"/>
    <w:rsid w:val="00466C23"/>
    <w:rsid w:val="00471075"/>
    <w:rsid w:val="00472C4A"/>
    <w:rsid w:val="00476792"/>
    <w:rsid w:val="00480569"/>
    <w:rsid w:val="00487F49"/>
    <w:rsid w:val="00490E7A"/>
    <w:rsid w:val="0049357F"/>
    <w:rsid w:val="004A6573"/>
    <w:rsid w:val="004B0A07"/>
    <w:rsid w:val="004B38EA"/>
    <w:rsid w:val="004B5C19"/>
    <w:rsid w:val="004B60DC"/>
    <w:rsid w:val="004B73EE"/>
    <w:rsid w:val="004B7D91"/>
    <w:rsid w:val="004C01B8"/>
    <w:rsid w:val="004C7F34"/>
    <w:rsid w:val="004D6EB4"/>
    <w:rsid w:val="004E03D3"/>
    <w:rsid w:val="004E0FA0"/>
    <w:rsid w:val="004E4D3A"/>
    <w:rsid w:val="004E69AC"/>
    <w:rsid w:val="004F11ED"/>
    <w:rsid w:val="004F4706"/>
    <w:rsid w:val="004F6B73"/>
    <w:rsid w:val="004F6D67"/>
    <w:rsid w:val="00502874"/>
    <w:rsid w:val="005124E2"/>
    <w:rsid w:val="0051257A"/>
    <w:rsid w:val="00513F98"/>
    <w:rsid w:val="00516C98"/>
    <w:rsid w:val="00517893"/>
    <w:rsid w:val="0052195E"/>
    <w:rsid w:val="00523BAD"/>
    <w:rsid w:val="0052498E"/>
    <w:rsid w:val="00525956"/>
    <w:rsid w:val="00525D91"/>
    <w:rsid w:val="0052793F"/>
    <w:rsid w:val="00530F0A"/>
    <w:rsid w:val="005311E9"/>
    <w:rsid w:val="00531FFD"/>
    <w:rsid w:val="00532CC4"/>
    <w:rsid w:val="00541AC3"/>
    <w:rsid w:val="00542253"/>
    <w:rsid w:val="00542E00"/>
    <w:rsid w:val="00542EF0"/>
    <w:rsid w:val="00543EC6"/>
    <w:rsid w:val="00544AC1"/>
    <w:rsid w:val="00545E42"/>
    <w:rsid w:val="0055620A"/>
    <w:rsid w:val="00557967"/>
    <w:rsid w:val="00560C03"/>
    <w:rsid w:val="00562D47"/>
    <w:rsid w:val="00575317"/>
    <w:rsid w:val="00575FC1"/>
    <w:rsid w:val="005760D7"/>
    <w:rsid w:val="00584B88"/>
    <w:rsid w:val="00586274"/>
    <w:rsid w:val="00593C4E"/>
    <w:rsid w:val="0059438A"/>
    <w:rsid w:val="0059565B"/>
    <w:rsid w:val="0059732F"/>
    <w:rsid w:val="00597628"/>
    <w:rsid w:val="005A137F"/>
    <w:rsid w:val="005A2CC0"/>
    <w:rsid w:val="005A57DA"/>
    <w:rsid w:val="005A598F"/>
    <w:rsid w:val="005A68B6"/>
    <w:rsid w:val="005B044B"/>
    <w:rsid w:val="005B47D0"/>
    <w:rsid w:val="005B7D7B"/>
    <w:rsid w:val="005C2FC0"/>
    <w:rsid w:val="005C54E5"/>
    <w:rsid w:val="005C5954"/>
    <w:rsid w:val="005C6948"/>
    <w:rsid w:val="005C76B6"/>
    <w:rsid w:val="005D1F51"/>
    <w:rsid w:val="005D2BBF"/>
    <w:rsid w:val="005D46C0"/>
    <w:rsid w:val="005D73E8"/>
    <w:rsid w:val="005E67A3"/>
    <w:rsid w:val="005F4072"/>
    <w:rsid w:val="00601BC4"/>
    <w:rsid w:val="00625B99"/>
    <w:rsid w:val="00640FDD"/>
    <w:rsid w:val="006447CB"/>
    <w:rsid w:val="00647E1E"/>
    <w:rsid w:val="00650417"/>
    <w:rsid w:val="006515A2"/>
    <w:rsid w:val="006541C6"/>
    <w:rsid w:val="006545B8"/>
    <w:rsid w:val="006558D9"/>
    <w:rsid w:val="00655B76"/>
    <w:rsid w:val="006563C2"/>
    <w:rsid w:val="0066117C"/>
    <w:rsid w:val="00664B6E"/>
    <w:rsid w:val="00665075"/>
    <w:rsid w:val="00667D16"/>
    <w:rsid w:val="00670844"/>
    <w:rsid w:val="006716A7"/>
    <w:rsid w:val="00673559"/>
    <w:rsid w:val="006808E2"/>
    <w:rsid w:val="00680DD1"/>
    <w:rsid w:val="006848B9"/>
    <w:rsid w:val="0068566A"/>
    <w:rsid w:val="006904FC"/>
    <w:rsid w:val="00690C22"/>
    <w:rsid w:val="006952AE"/>
    <w:rsid w:val="006A04B5"/>
    <w:rsid w:val="006B3BE5"/>
    <w:rsid w:val="006B60D4"/>
    <w:rsid w:val="006B79FF"/>
    <w:rsid w:val="006C27FF"/>
    <w:rsid w:val="006C3AEA"/>
    <w:rsid w:val="006D29FF"/>
    <w:rsid w:val="006D3ED8"/>
    <w:rsid w:val="006D7F9D"/>
    <w:rsid w:val="006E3D1D"/>
    <w:rsid w:val="006E4EE0"/>
    <w:rsid w:val="006E5A5C"/>
    <w:rsid w:val="006F0AAA"/>
    <w:rsid w:val="006F2EB0"/>
    <w:rsid w:val="006F4C69"/>
    <w:rsid w:val="00702FB9"/>
    <w:rsid w:val="007160EB"/>
    <w:rsid w:val="00717E2A"/>
    <w:rsid w:val="00723158"/>
    <w:rsid w:val="00723728"/>
    <w:rsid w:val="00727730"/>
    <w:rsid w:val="007365FE"/>
    <w:rsid w:val="00741D7C"/>
    <w:rsid w:val="00742EFA"/>
    <w:rsid w:val="00744A22"/>
    <w:rsid w:val="00754DE6"/>
    <w:rsid w:val="00755B6B"/>
    <w:rsid w:val="007564D8"/>
    <w:rsid w:val="007576EF"/>
    <w:rsid w:val="00765168"/>
    <w:rsid w:val="00780791"/>
    <w:rsid w:val="0078094E"/>
    <w:rsid w:val="00786486"/>
    <w:rsid w:val="00790AAE"/>
    <w:rsid w:val="00793E85"/>
    <w:rsid w:val="007950D7"/>
    <w:rsid w:val="007A1070"/>
    <w:rsid w:val="007A3552"/>
    <w:rsid w:val="007A6B7A"/>
    <w:rsid w:val="007B3EBD"/>
    <w:rsid w:val="007B4663"/>
    <w:rsid w:val="007B5D61"/>
    <w:rsid w:val="007B691E"/>
    <w:rsid w:val="007B76F0"/>
    <w:rsid w:val="007C4C92"/>
    <w:rsid w:val="007E21A4"/>
    <w:rsid w:val="007E3C55"/>
    <w:rsid w:val="007E7B63"/>
    <w:rsid w:val="007F56EE"/>
    <w:rsid w:val="007F57FD"/>
    <w:rsid w:val="007F637E"/>
    <w:rsid w:val="007F7A78"/>
    <w:rsid w:val="0080089C"/>
    <w:rsid w:val="008050BA"/>
    <w:rsid w:val="00805917"/>
    <w:rsid w:val="00805B6A"/>
    <w:rsid w:val="0081330B"/>
    <w:rsid w:val="0081447C"/>
    <w:rsid w:val="00815EE8"/>
    <w:rsid w:val="00825DD3"/>
    <w:rsid w:val="00826800"/>
    <w:rsid w:val="00827CF9"/>
    <w:rsid w:val="00835EDF"/>
    <w:rsid w:val="008364B6"/>
    <w:rsid w:val="00842083"/>
    <w:rsid w:val="0084289C"/>
    <w:rsid w:val="008428E2"/>
    <w:rsid w:val="00844AB9"/>
    <w:rsid w:val="00846A43"/>
    <w:rsid w:val="008477A4"/>
    <w:rsid w:val="00847A25"/>
    <w:rsid w:val="008559C7"/>
    <w:rsid w:val="008561AA"/>
    <w:rsid w:val="008566FC"/>
    <w:rsid w:val="008576ED"/>
    <w:rsid w:val="00860C2D"/>
    <w:rsid w:val="00863F0B"/>
    <w:rsid w:val="008645C3"/>
    <w:rsid w:val="0086743B"/>
    <w:rsid w:val="00871885"/>
    <w:rsid w:val="00872E64"/>
    <w:rsid w:val="00874097"/>
    <w:rsid w:val="0087470A"/>
    <w:rsid w:val="00874CF1"/>
    <w:rsid w:val="00880A7B"/>
    <w:rsid w:val="008832F2"/>
    <w:rsid w:val="00883F99"/>
    <w:rsid w:val="00894C89"/>
    <w:rsid w:val="00894D52"/>
    <w:rsid w:val="00896CAA"/>
    <w:rsid w:val="0089746A"/>
    <w:rsid w:val="008A2DA3"/>
    <w:rsid w:val="008A2E8E"/>
    <w:rsid w:val="008A4C59"/>
    <w:rsid w:val="008B0581"/>
    <w:rsid w:val="008B2F3B"/>
    <w:rsid w:val="008B4269"/>
    <w:rsid w:val="008B531A"/>
    <w:rsid w:val="008C11C6"/>
    <w:rsid w:val="008C500F"/>
    <w:rsid w:val="008C65D8"/>
    <w:rsid w:val="008D1814"/>
    <w:rsid w:val="008D2344"/>
    <w:rsid w:val="008D3662"/>
    <w:rsid w:val="008F40BD"/>
    <w:rsid w:val="008F4808"/>
    <w:rsid w:val="008F4AE7"/>
    <w:rsid w:val="00901271"/>
    <w:rsid w:val="00907311"/>
    <w:rsid w:val="00913321"/>
    <w:rsid w:val="0091664B"/>
    <w:rsid w:val="00921611"/>
    <w:rsid w:val="009216D2"/>
    <w:rsid w:val="00923336"/>
    <w:rsid w:val="0092607A"/>
    <w:rsid w:val="00927EBA"/>
    <w:rsid w:val="00937BD4"/>
    <w:rsid w:val="0095055F"/>
    <w:rsid w:val="009514E1"/>
    <w:rsid w:val="009541C3"/>
    <w:rsid w:val="00962009"/>
    <w:rsid w:val="00963322"/>
    <w:rsid w:val="00972A1C"/>
    <w:rsid w:val="00973B29"/>
    <w:rsid w:val="0097551E"/>
    <w:rsid w:val="00981E0C"/>
    <w:rsid w:val="0098410B"/>
    <w:rsid w:val="00986387"/>
    <w:rsid w:val="00986CEB"/>
    <w:rsid w:val="009874F0"/>
    <w:rsid w:val="00994079"/>
    <w:rsid w:val="009A0389"/>
    <w:rsid w:val="009A7E70"/>
    <w:rsid w:val="009B0CA8"/>
    <w:rsid w:val="009B16B4"/>
    <w:rsid w:val="009B1F63"/>
    <w:rsid w:val="009B4993"/>
    <w:rsid w:val="009B7E61"/>
    <w:rsid w:val="009C1C2B"/>
    <w:rsid w:val="009C6471"/>
    <w:rsid w:val="009C6E39"/>
    <w:rsid w:val="009C7B42"/>
    <w:rsid w:val="009D0500"/>
    <w:rsid w:val="009D11FD"/>
    <w:rsid w:val="009D2ED3"/>
    <w:rsid w:val="009D40C1"/>
    <w:rsid w:val="009D7383"/>
    <w:rsid w:val="009D7C57"/>
    <w:rsid w:val="009E0C2C"/>
    <w:rsid w:val="00A03FA7"/>
    <w:rsid w:val="00A06F08"/>
    <w:rsid w:val="00A127DA"/>
    <w:rsid w:val="00A134DE"/>
    <w:rsid w:val="00A1700F"/>
    <w:rsid w:val="00A177FF"/>
    <w:rsid w:val="00A20846"/>
    <w:rsid w:val="00A24BCC"/>
    <w:rsid w:val="00A260AD"/>
    <w:rsid w:val="00A262E8"/>
    <w:rsid w:val="00A27599"/>
    <w:rsid w:val="00A3136B"/>
    <w:rsid w:val="00A4297D"/>
    <w:rsid w:val="00A46900"/>
    <w:rsid w:val="00A51483"/>
    <w:rsid w:val="00A51CC1"/>
    <w:rsid w:val="00A5344B"/>
    <w:rsid w:val="00A56033"/>
    <w:rsid w:val="00A56DDE"/>
    <w:rsid w:val="00A61F2B"/>
    <w:rsid w:val="00A62F46"/>
    <w:rsid w:val="00A67F57"/>
    <w:rsid w:val="00A73494"/>
    <w:rsid w:val="00A75DA5"/>
    <w:rsid w:val="00A80260"/>
    <w:rsid w:val="00A8349C"/>
    <w:rsid w:val="00A84975"/>
    <w:rsid w:val="00A91905"/>
    <w:rsid w:val="00A95211"/>
    <w:rsid w:val="00AA5859"/>
    <w:rsid w:val="00AA612C"/>
    <w:rsid w:val="00AA6876"/>
    <w:rsid w:val="00AB23F1"/>
    <w:rsid w:val="00AB288A"/>
    <w:rsid w:val="00AC1785"/>
    <w:rsid w:val="00AD25FF"/>
    <w:rsid w:val="00AD2BD1"/>
    <w:rsid w:val="00AD3155"/>
    <w:rsid w:val="00AE0107"/>
    <w:rsid w:val="00AE5ABA"/>
    <w:rsid w:val="00AE77F4"/>
    <w:rsid w:val="00AF56E8"/>
    <w:rsid w:val="00B07DAB"/>
    <w:rsid w:val="00B1165C"/>
    <w:rsid w:val="00B16962"/>
    <w:rsid w:val="00B2389B"/>
    <w:rsid w:val="00B36C85"/>
    <w:rsid w:val="00B41476"/>
    <w:rsid w:val="00B42764"/>
    <w:rsid w:val="00B430E2"/>
    <w:rsid w:val="00B473A4"/>
    <w:rsid w:val="00B5056E"/>
    <w:rsid w:val="00B53913"/>
    <w:rsid w:val="00B57050"/>
    <w:rsid w:val="00B62805"/>
    <w:rsid w:val="00B65D95"/>
    <w:rsid w:val="00B76DFC"/>
    <w:rsid w:val="00B7752C"/>
    <w:rsid w:val="00B86E71"/>
    <w:rsid w:val="00B91D36"/>
    <w:rsid w:val="00B93205"/>
    <w:rsid w:val="00B977DE"/>
    <w:rsid w:val="00B97C33"/>
    <w:rsid w:val="00BA2D28"/>
    <w:rsid w:val="00BA73A2"/>
    <w:rsid w:val="00BA7F8D"/>
    <w:rsid w:val="00BC10A4"/>
    <w:rsid w:val="00BC337D"/>
    <w:rsid w:val="00BC68BD"/>
    <w:rsid w:val="00BD0748"/>
    <w:rsid w:val="00BD0E06"/>
    <w:rsid w:val="00BD1A14"/>
    <w:rsid w:val="00BD4552"/>
    <w:rsid w:val="00BD496C"/>
    <w:rsid w:val="00BD4A4B"/>
    <w:rsid w:val="00BE2AC1"/>
    <w:rsid w:val="00BE2E74"/>
    <w:rsid w:val="00BF488C"/>
    <w:rsid w:val="00C0030B"/>
    <w:rsid w:val="00C007CA"/>
    <w:rsid w:val="00C015E0"/>
    <w:rsid w:val="00C01BD6"/>
    <w:rsid w:val="00C05310"/>
    <w:rsid w:val="00C05378"/>
    <w:rsid w:val="00C07320"/>
    <w:rsid w:val="00C07630"/>
    <w:rsid w:val="00C150C5"/>
    <w:rsid w:val="00C351EC"/>
    <w:rsid w:val="00C3771C"/>
    <w:rsid w:val="00C402DF"/>
    <w:rsid w:val="00C40653"/>
    <w:rsid w:val="00C468BF"/>
    <w:rsid w:val="00C51333"/>
    <w:rsid w:val="00C51C3F"/>
    <w:rsid w:val="00C55C49"/>
    <w:rsid w:val="00C600C1"/>
    <w:rsid w:val="00C65E80"/>
    <w:rsid w:val="00C708B6"/>
    <w:rsid w:val="00C71296"/>
    <w:rsid w:val="00C81903"/>
    <w:rsid w:val="00C84AA8"/>
    <w:rsid w:val="00C87E52"/>
    <w:rsid w:val="00C94328"/>
    <w:rsid w:val="00C94C0A"/>
    <w:rsid w:val="00C95760"/>
    <w:rsid w:val="00C95B47"/>
    <w:rsid w:val="00C97FCA"/>
    <w:rsid w:val="00CA5753"/>
    <w:rsid w:val="00CA5F73"/>
    <w:rsid w:val="00CA6948"/>
    <w:rsid w:val="00CB1F6C"/>
    <w:rsid w:val="00CB2EFA"/>
    <w:rsid w:val="00CC018F"/>
    <w:rsid w:val="00CC3540"/>
    <w:rsid w:val="00CC57B4"/>
    <w:rsid w:val="00CD57CC"/>
    <w:rsid w:val="00CE0953"/>
    <w:rsid w:val="00CE1D01"/>
    <w:rsid w:val="00CE5DBA"/>
    <w:rsid w:val="00CF1CF6"/>
    <w:rsid w:val="00CF1F1B"/>
    <w:rsid w:val="00CF4EC9"/>
    <w:rsid w:val="00CF57A8"/>
    <w:rsid w:val="00CF5E49"/>
    <w:rsid w:val="00D008CC"/>
    <w:rsid w:val="00D062CC"/>
    <w:rsid w:val="00D107B8"/>
    <w:rsid w:val="00D10D64"/>
    <w:rsid w:val="00D132D2"/>
    <w:rsid w:val="00D23439"/>
    <w:rsid w:val="00D3196D"/>
    <w:rsid w:val="00D42F97"/>
    <w:rsid w:val="00D44E8D"/>
    <w:rsid w:val="00D578C3"/>
    <w:rsid w:val="00D62EAF"/>
    <w:rsid w:val="00D63B57"/>
    <w:rsid w:val="00D65838"/>
    <w:rsid w:val="00D70367"/>
    <w:rsid w:val="00D71DC5"/>
    <w:rsid w:val="00D8070E"/>
    <w:rsid w:val="00D869F5"/>
    <w:rsid w:val="00D90AE2"/>
    <w:rsid w:val="00D91B38"/>
    <w:rsid w:val="00D92F72"/>
    <w:rsid w:val="00D958BD"/>
    <w:rsid w:val="00D9597D"/>
    <w:rsid w:val="00DA2AC8"/>
    <w:rsid w:val="00DB01BA"/>
    <w:rsid w:val="00DB7CE6"/>
    <w:rsid w:val="00DC2734"/>
    <w:rsid w:val="00DD1277"/>
    <w:rsid w:val="00DD1D27"/>
    <w:rsid w:val="00DD4B4C"/>
    <w:rsid w:val="00DE4A92"/>
    <w:rsid w:val="00DE7D9D"/>
    <w:rsid w:val="00DF1939"/>
    <w:rsid w:val="00E015D8"/>
    <w:rsid w:val="00E0477C"/>
    <w:rsid w:val="00E142FE"/>
    <w:rsid w:val="00E14F6B"/>
    <w:rsid w:val="00E15524"/>
    <w:rsid w:val="00E17EB8"/>
    <w:rsid w:val="00E27763"/>
    <w:rsid w:val="00E30923"/>
    <w:rsid w:val="00E43DE3"/>
    <w:rsid w:val="00E44580"/>
    <w:rsid w:val="00E51ED9"/>
    <w:rsid w:val="00E5326E"/>
    <w:rsid w:val="00E53406"/>
    <w:rsid w:val="00E54F29"/>
    <w:rsid w:val="00E57059"/>
    <w:rsid w:val="00E57355"/>
    <w:rsid w:val="00E60CFC"/>
    <w:rsid w:val="00E63C89"/>
    <w:rsid w:val="00E64039"/>
    <w:rsid w:val="00E644AF"/>
    <w:rsid w:val="00E71177"/>
    <w:rsid w:val="00E77E3D"/>
    <w:rsid w:val="00E85331"/>
    <w:rsid w:val="00E85532"/>
    <w:rsid w:val="00E91880"/>
    <w:rsid w:val="00E94CCF"/>
    <w:rsid w:val="00E96E74"/>
    <w:rsid w:val="00E976F7"/>
    <w:rsid w:val="00E97DC2"/>
    <w:rsid w:val="00EB0516"/>
    <w:rsid w:val="00EB1354"/>
    <w:rsid w:val="00EB39ED"/>
    <w:rsid w:val="00EC00D1"/>
    <w:rsid w:val="00EC3773"/>
    <w:rsid w:val="00EC705F"/>
    <w:rsid w:val="00ED339A"/>
    <w:rsid w:val="00ED4C85"/>
    <w:rsid w:val="00ED4F2D"/>
    <w:rsid w:val="00ED72E7"/>
    <w:rsid w:val="00EF26AC"/>
    <w:rsid w:val="00EF5895"/>
    <w:rsid w:val="00F011A6"/>
    <w:rsid w:val="00F01325"/>
    <w:rsid w:val="00F078A3"/>
    <w:rsid w:val="00F13FE9"/>
    <w:rsid w:val="00F15A34"/>
    <w:rsid w:val="00F162A5"/>
    <w:rsid w:val="00F16C1D"/>
    <w:rsid w:val="00F20106"/>
    <w:rsid w:val="00F206E8"/>
    <w:rsid w:val="00F21A02"/>
    <w:rsid w:val="00F26D10"/>
    <w:rsid w:val="00F30264"/>
    <w:rsid w:val="00F3577F"/>
    <w:rsid w:val="00F35A3D"/>
    <w:rsid w:val="00F36302"/>
    <w:rsid w:val="00F42EAD"/>
    <w:rsid w:val="00F44000"/>
    <w:rsid w:val="00F55473"/>
    <w:rsid w:val="00F55639"/>
    <w:rsid w:val="00F55BFA"/>
    <w:rsid w:val="00F56DF4"/>
    <w:rsid w:val="00F57F1B"/>
    <w:rsid w:val="00F6179D"/>
    <w:rsid w:val="00F715B1"/>
    <w:rsid w:val="00F77350"/>
    <w:rsid w:val="00F819D9"/>
    <w:rsid w:val="00F91CB7"/>
    <w:rsid w:val="00F91E6C"/>
    <w:rsid w:val="00F92F8F"/>
    <w:rsid w:val="00F93290"/>
    <w:rsid w:val="00F936FB"/>
    <w:rsid w:val="00F94D19"/>
    <w:rsid w:val="00F960D0"/>
    <w:rsid w:val="00F96EDA"/>
    <w:rsid w:val="00F97ED7"/>
    <w:rsid w:val="00FA2593"/>
    <w:rsid w:val="00FA66EF"/>
    <w:rsid w:val="00FB0FB0"/>
    <w:rsid w:val="00FB5F4A"/>
    <w:rsid w:val="00FC0644"/>
    <w:rsid w:val="00FC320D"/>
    <w:rsid w:val="00FD354B"/>
    <w:rsid w:val="00FE1914"/>
    <w:rsid w:val="00FE5EB9"/>
    <w:rsid w:val="00FF1444"/>
    <w:rsid w:val="00FF66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384B881-29EE-4958-B727-D62D0AFA46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US" w:bidi="ar-SA"/>
      </w:rPr>
    </w:rPrDefault>
    <w:pPrDefault>
      <w:pPr>
        <w:spacing w:after="200"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3155"/>
    <w:pPr>
      <w:spacing w:after="0"/>
      <w:ind w:firstLine="432"/>
      <w:jc w:val="both"/>
    </w:pPr>
    <w:rPr>
      <w:sz w:val="26"/>
    </w:rPr>
  </w:style>
  <w:style w:type="paragraph" w:styleId="Heading1">
    <w:name w:val="heading 1"/>
    <w:basedOn w:val="Normal"/>
    <w:next w:val="Normal"/>
    <w:link w:val="Heading1Char"/>
    <w:autoRedefine/>
    <w:uiPriority w:val="9"/>
    <w:qFormat/>
    <w:rsid w:val="00BD0748"/>
    <w:pPr>
      <w:keepNext/>
      <w:suppressAutoHyphens/>
      <w:spacing w:line="240" w:lineRule="auto"/>
      <w:ind w:firstLine="0"/>
      <w:jc w:val="center"/>
      <w:outlineLvl w:val="0"/>
    </w:pPr>
    <w:rPr>
      <w:b/>
      <w:sz w:val="36"/>
      <w:szCs w:val="36"/>
    </w:rPr>
  </w:style>
  <w:style w:type="paragraph" w:styleId="Heading2">
    <w:name w:val="heading 2"/>
    <w:basedOn w:val="Normal"/>
    <w:next w:val="Normal"/>
    <w:autoRedefine/>
    <w:qFormat/>
    <w:rsid w:val="00AA6876"/>
    <w:pPr>
      <w:keepNext/>
      <w:numPr>
        <w:ilvl w:val="1"/>
        <w:numId w:val="3"/>
      </w:numPr>
      <w:outlineLvl w:val="1"/>
    </w:pPr>
    <w:rPr>
      <w:rFonts w:eastAsia="Calibri" w:cs="Calibri"/>
      <w:b/>
      <w:sz w:val="32"/>
      <w:szCs w:val="28"/>
    </w:rPr>
  </w:style>
  <w:style w:type="paragraph" w:styleId="Heading3">
    <w:name w:val="heading 3"/>
    <w:basedOn w:val="Normal"/>
    <w:next w:val="Normal"/>
    <w:autoRedefine/>
    <w:qFormat/>
    <w:rsid w:val="00C015E0"/>
    <w:pPr>
      <w:numPr>
        <w:ilvl w:val="2"/>
        <w:numId w:val="3"/>
      </w:numPr>
      <w:spacing w:after="60"/>
      <w:ind w:left="432" w:firstLine="720"/>
      <w:outlineLvl w:val="2"/>
    </w:pPr>
    <w:rPr>
      <w:b/>
      <w:sz w:val="32"/>
      <w:szCs w:val="26"/>
    </w:rPr>
  </w:style>
  <w:style w:type="paragraph" w:styleId="Heading4">
    <w:name w:val="heading 4"/>
    <w:next w:val="Normal"/>
    <w:autoRedefine/>
    <w:qFormat/>
    <w:rsid w:val="00A20846"/>
    <w:pPr>
      <w:keepNext/>
      <w:numPr>
        <w:ilvl w:val="3"/>
        <w:numId w:val="3"/>
      </w:numPr>
      <w:spacing w:before="120" w:after="0"/>
      <w:ind w:left="576" w:firstLine="864"/>
      <w:jc w:val="both"/>
      <w:outlineLvl w:val="3"/>
    </w:pPr>
    <w:rPr>
      <w:rFonts w:eastAsia="Calibri" w:cs="Calibri"/>
      <w:b/>
      <w:sz w:val="28"/>
      <w:szCs w:val="28"/>
    </w:rPr>
  </w:style>
  <w:style w:type="paragraph" w:styleId="Heading5">
    <w:name w:val="heading 5"/>
    <w:basedOn w:val="Normal"/>
    <w:next w:val="Normal"/>
    <w:autoRedefine/>
    <w:qFormat/>
    <w:rsid w:val="00A20846"/>
    <w:pPr>
      <w:numPr>
        <w:ilvl w:val="4"/>
        <w:numId w:val="3"/>
      </w:numPr>
      <w:spacing w:before="120" w:after="120"/>
      <w:ind w:left="720" w:firstLine="1008"/>
      <w:outlineLvl w:val="4"/>
    </w:pPr>
    <w:rPr>
      <w:rFonts w:eastAsia="Calibri" w:cs="Calibri"/>
      <w:b/>
      <w:sz w:val="28"/>
      <w:szCs w:val="26"/>
    </w:rPr>
  </w:style>
  <w:style w:type="paragraph" w:styleId="Heading6">
    <w:name w:val="heading 6"/>
    <w:basedOn w:val="Normal"/>
    <w:next w:val="Normal"/>
    <w:pPr>
      <w:keepNext/>
      <w:numPr>
        <w:ilvl w:val="5"/>
        <w:numId w:val="3"/>
      </w:numPr>
      <w:spacing w:after="200"/>
      <w:jc w:val="center"/>
      <w:outlineLvl w:val="5"/>
    </w:pPr>
    <w:rPr>
      <w:rFonts w:ascii=".VnArialH" w:eastAsia=".VnArialH" w:hAnsi=".VnArialH" w:cs=".VnArialH"/>
      <w:b/>
      <w:sz w:val="36"/>
      <w:szCs w:val="36"/>
    </w:rPr>
  </w:style>
  <w:style w:type="paragraph" w:styleId="Heading7">
    <w:name w:val="heading 7"/>
    <w:aliases w:val="Heading1"/>
    <w:basedOn w:val="Heading1"/>
    <w:next w:val="Heading1"/>
    <w:link w:val="Heading7Char"/>
    <w:autoRedefine/>
    <w:uiPriority w:val="9"/>
    <w:unhideWhenUsed/>
    <w:rsid w:val="007A3552"/>
    <w:pPr>
      <w:numPr>
        <w:ilvl w:val="6"/>
        <w:numId w:val="3"/>
      </w:numPr>
      <w:outlineLvl w:val="6"/>
    </w:pPr>
  </w:style>
  <w:style w:type="paragraph" w:styleId="Heading8">
    <w:name w:val="heading 8"/>
    <w:aliases w:val="Image"/>
    <w:next w:val="Normal"/>
    <w:link w:val="Heading8Char"/>
    <w:autoRedefine/>
    <w:uiPriority w:val="9"/>
    <w:unhideWhenUsed/>
    <w:qFormat/>
    <w:rsid w:val="00CB2EFA"/>
    <w:pPr>
      <w:keepLines/>
      <w:numPr>
        <w:ilvl w:val="7"/>
        <w:numId w:val="3"/>
      </w:numPr>
      <w:spacing w:after="0"/>
      <w:jc w:val="both"/>
      <w:outlineLvl w:val="7"/>
    </w:pPr>
    <w:rPr>
      <w:rFonts w:eastAsiaTheme="majorEastAsia" w:cstheme="majorBidi"/>
      <w:color w:val="272727" w:themeColor="text1" w:themeTint="D8"/>
      <w:sz w:val="32"/>
      <w:szCs w:val="21"/>
    </w:rPr>
  </w:style>
  <w:style w:type="paragraph" w:styleId="Heading9">
    <w:name w:val="heading 9"/>
    <w:basedOn w:val="Normal"/>
    <w:next w:val="Normal"/>
    <w:link w:val="Heading9Char"/>
    <w:uiPriority w:val="9"/>
    <w:semiHidden/>
    <w:unhideWhenUsed/>
    <w:rsid w:val="00863F0B"/>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character" w:customStyle="1" w:styleId="Heading7Char">
    <w:name w:val="Heading 7 Char"/>
    <w:aliases w:val="Heading1 Char"/>
    <w:basedOn w:val="DefaultParagraphFont"/>
    <w:link w:val="Heading7"/>
    <w:uiPriority w:val="9"/>
    <w:rsid w:val="007A3552"/>
    <w:rPr>
      <w:b/>
      <w:sz w:val="36"/>
      <w:szCs w:val="36"/>
    </w:rPr>
  </w:style>
  <w:style w:type="character" w:customStyle="1" w:styleId="Heading8Char">
    <w:name w:val="Heading 8 Char"/>
    <w:aliases w:val="Image Char"/>
    <w:basedOn w:val="DefaultParagraphFont"/>
    <w:link w:val="Heading8"/>
    <w:uiPriority w:val="9"/>
    <w:rsid w:val="00CB2EFA"/>
    <w:rPr>
      <w:rFonts w:eastAsiaTheme="majorEastAsia" w:cstheme="majorBidi"/>
      <w:color w:val="272727" w:themeColor="text1" w:themeTint="D8"/>
      <w:sz w:val="32"/>
      <w:szCs w:val="21"/>
    </w:rPr>
  </w:style>
  <w:style w:type="paragraph" w:styleId="NoSpacing">
    <w:name w:val="No Spacing"/>
    <w:basedOn w:val="Normal"/>
    <w:next w:val="Normal"/>
    <w:autoRedefine/>
    <w:uiPriority w:val="1"/>
    <w:qFormat/>
    <w:rsid w:val="00F206E8"/>
    <w:pPr>
      <w:numPr>
        <w:numId w:val="2"/>
      </w:numPr>
      <w:ind w:left="0" w:firstLine="360"/>
    </w:pPr>
    <w:rPr>
      <w:noProof/>
      <w:lang w:val="vi-VN"/>
    </w:rPr>
  </w:style>
  <w:style w:type="paragraph" w:styleId="ListParagraph">
    <w:name w:val="List Paragraph"/>
    <w:basedOn w:val="Normal"/>
    <w:uiPriority w:val="34"/>
    <w:qFormat/>
    <w:rsid w:val="008566FC"/>
    <w:pPr>
      <w:ind w:left="720"/>
      <w:contextualSpacing/>
    </w:pPr>
  </w:style>
  <w:style w:type="paragraph" w:styleId="TOC1">
    <w:name w:val="toc 1"/>
    <w:basedOn w:val="Normal"/>
    <w:next w:val="Normal"/>
    <w:autoRedefine/>
    <w:uiPriority w:val="39"/>
    <w:unhideWhenUsed/>
    <w:rsid w:val="00F30264"/>
    <w:pPr>
      <w:spacing w:after="100"/>
    </w:pPr>
  </w:style>
  <w:style w:type="paragraph" w:styleId="TOC2">
    <w:name w:val="toc 2"/>
    <w:basedOn w:val="Normal"/>
    <w:next w:val="Normal"/>
    <w:autoRedefine/>
    <w:uiPriority w:val="39"/>
    <w:unhideWhenUsed/>
    <w:rsid w:val="00F30264"/>
    <w:pPr>
      <w:spacing w:after="100"/>
      <w:ind w:left="260"/>
    </w:pPr>
  </w:style>
  <w:style w:type="paragraph" w:styleId="TOC3">
    <w:name w:val="toc 3"/>
    <w:basedOn w:val="Normal"/>
    <w:next w:val="Normal"/>
    <w:autoRedefine/>
    <w:uiPriority w:val="39"/>
    <w:unhideWhenUsed/>
    <w:rsid w:val="00F30264"/>
    <w:pPr>
      <w:spacing w:after="100"/>
      <w:ind w:left="520"/>
    </w:pPr>
  </w:style>
  <w:style w:type="paragraph" w:styleId="TOC4">
    <w:name w:val="toc 4"/>
    <w:basedOn w:val="Normal"/>
    <w:next w:val="Normal"/>
    <w:autoRedefine/>
    <w:uiPriority w:val="39"/>
    <w:unhideWhenUsed/>
    <w:rsid w:val="00F30264"/>
    <w:pPr>
      <w:spacing w:after="100"/>
      <w:ind w:left="780"/>
    </w:pPr>
  </w:style>
  <w:style w:type="character" w:styleId="Hyperlink">
    <w:name w:val="Hyperlink"/>
    <w:basedOn w:val="DefaultParagraphFont"/>
    <w:uiPriority w:val="99"/>
    <w:unhideWhenUsed/>
    <w:rsid w:val="00F30264"/>
    <w:rPr>
      <w:color w:val="0000FF" w:themeColor="hyperlink"/>
      <w:u w:val="single"/>
    </w:rPr>
  </w:style>
  <w:style w:type="paragraph" w:styleId="TOCHeading">
    <w:name w:val="TOC Heading"/>
    <w:basedOn w:val="Heading1"/>
    <w:next w:val="Normal"/>
    <w:uiPriority w:val="39"/>
    <w:unhideWhenUsed/>
    <w:qFormat/>
    <w:rsid w:val="00F011A6"/>
    <w:pPr>
      <w:keepLines/>
      <w:spacing w:line="259" w:lineRule="auto"/>
      <w:jc w:val="left"/>
      <w:outlineLvl w:val="9"/>
    </w:pPr>
    <w:rPr>
      <w:rFonts w:asciiTheme="majorHAnsi" w:eastAsiaTheme="majorEastAsia" w:hAnsiTheme="majorHAnsi" w:cstheme="majorBidi"/>
      <w:b w:val="0"/>
      <w:color w:val="365F91" w:themeColor="accent1" w:themeShade="BF"/>
      <w:sz w:val="32"/>
      <w:szCs w:val="32"/>
    </w:rPr>
  </w:style>
  <w:style w:type="paragraph" w:styleId="Caption">
    <w:name w:val="caption"/>
    <w:basedOn w:val="Normal"/>
    <w:next w:val="Normal"/>
    <w:uiPriority w:val="35"/>
    <w:unhideWhenUsed/>
    <w:qFormat/>
    <w:rsid w:val="008832F2"/>
    <w:pPr>
      <w:spacing w:after="200" w:line="240" w:lineRule="auto"/>
    </w:pPr>
    <w:rPr>
      <w:i/>
      <w:iCs/>
      <w:color w:val="1F497D" w:themeColor="text2"/>
      <w:sz w:val="18"/>
      <w:szCs w:val="18"/>
    </w:rPr>
  </w:style>
  <w:style w:type="paragraph" w:styleId="NormalWeb">
    <w:name w:val="Normal (Web)"/>
    <w:basedOn w:val="Normal"/>
    <w:uiPriority w:val="99"/>
    <w:semiHidden/>
    <w:unhideWhenUsed/>
    <w:rsid w:val="00087196"/>
    <w:pPr>
      <w:spacing w:before="100" w:beforeAutospacing="1" w:after="100" w:afterAutospacing="1" w:line="240" w:lineRule="auto"/>
      <w:ind w:firstLine="0"/>
      <w:jc w:val="left"/>
    </w:pPr>
    <w:rPr>
      <w:sz w:val="24"/>
    </w:rPr>
  </w:style>
  <w:style w:type="paragraph" w:styleId="TableofFigures">
    <w:name w:val="table of figures"/>
    <w:basedOn w:val="Normal"/>
    <w:next w:val="Normal"/>
    <w:uiPriority w:val="99"/>
    <w:unhideWhenUsed/>
    <w:rsid w:val="00FE1914"/>
  </w:style>
  <w:style w:type="paragraph" w:styleId="Bibliography">
    <w:name w:val="Bibliography"/>
    <w:basedOn w:val="Normal"/>
    <w:next w:val="Normal"/>
    <w:uiPriority w:val="37"/>
    <w:unhideWhenUsed/>
    <w:rsid w:val="00C95760"/>
    <w:pPr>
      <w:tabs>
        <w:tab w:val="left" w:pos="384"/>
      </w:tabs>
      <w:spacing w:line="240" w:lineRule="auto"/>
      <w:ind w:left="384" w:hanging="384"/>
    </w:pPr>
  </w:style>
  <w:style w:type="character" w:customStyle="1" w:styleId="apple-tab-span">
    <w:name w:val="apple-tab-span"/>
    <w:basedOn w:val="DefaultParagraphFont"/>
    <w:rsid w:val="00727730"/>
  </w:style>
  <w:style w:type="paragraph" w:customStyle="1" w:styleId="image">
    <w:name w:val="image"/>
    <w:next w:val="Normal"/>
    <w:link w:val="imageChar"/>
    <w:qFormat/>
    <w:rsid w:val="00CE5DBA"/>
    <w:pPr>
      <w:spacing w:after="0" w:line="240" w:lineRule="auto"/>
      <w:jc w:val="center"/>
    </w:pPr>
    <w:rPr>
      <w:rFonts w:eastAsiaTheme="majorEastAsia" w:cstheme="majorBidi"/>
      <w:color w:val="272727" w:themeColor="text1" w:themeTint="D8"/>
      <w:sz w:val="32"/>
      <w:szCs w:val="21"/>
    </w:rPr>
  </w:style>
  <w:style w:type="character" w:customStyle="1" w:styleId="imageChar">
    <w:name w:val="image Char"/>
    <w:basedOn w:val="Heading8Char"/>
    <w:link w:val="image"/>
    <w:rsid w:val="00CE5DBA"/>
    <w:rPr>
      <w:rFonts w:eastAsiaTheme="majorEastAsia" w:cstheme="majorBidi"/>
      <w:color w:val="272727" w:themeColor="text1" w:themeTint="D8"/>
      <w:sz w:val="32"/>
      <w:szCs w:val="21"/>
    </w:rPr>
  </w:style>
  <w:style w:type="character" w:customStyle="1" w:styleId="Heading1Char">
    <w:name w:val="Heading 1 Char"/>
    <w:basedOn w:val="DefaultParagraphFont"/>
    <w:link w:val="Heading1"/>
    <w:uiPriority w:val="9"/>
    <w:rsid w:val="00BD0748"/>
    <w:rPr>
      <w:b/>
      <w:sz w:val="36"/>
      <w:szCs w:val="36"/>
    </w:rPr>
  </w:style>
  <w:style w:type="paragraph" w:styleId="FootnoteText">
    <w:name w:val="footnote text"/>
    <w:basedOn w:val="Normal"/>
    <w:link w:val="FootnoteTextChar"/>
    <w:uiPriority w:val="99"/>
    <w:semiHidden/>
    <w:unhideWhenUsed/>
    <w:rsid w:val="0052498E"/>
    <w:pPr>
      <w:spacing w:line="240" w:lineRule="auto"/>
    </w:pPr>
    <w:rPr>
      <w:sz w:val="20"/>
      <w:szCs w:val="20"/>
    </w:rPr>
  </w:style>
  <w:style w:type="character" w:customStyle="1" w:styleId="FootnoteTextChar">
    <w:name w:val="Footnote Text Char"/>
    <w:basedOn w:val="DefaultParagraphFont"/>
    <w:link w:val="FootnoteText"/>
    <w:uiPriority w:val="99"/>
    <w:semiHidden/>
    <w:rsid w:val="0052498E"/>
    <w:rPr>
      <w:sz w:val="20"/>
      <w:szCs w:val="20"/>
    </w:rPr>
  </w:style>
  <w:style w:type="character" w:styleId="FootnoteReference">
    <w:name w:val="footnote reference"/>
    <w:basedOn w:val="DefaultParagraphFont"/>
    <w:uiPriority w:val="99"/>
    <w:semiHidden/>
    <w:unhideWhenUsed/>
    <w:rsid w:val="0052498E"/>
    <w:rPr>
      <w:vertAlign w:val="superscript"/>
    </w:rPr>
  </w:style>
  <w:style w:type="paragraph" w:styleId="EndnoteText">
    <w:name w:val="endnote text"/>
    <w:basedOn w:val="Normal"/>
    <w:link w:val="EndnoteTextChar"/>
    <w:uiPriority w:val="99"/>
    <w:semiHidden/>
    <w:unhideWhenUsed/>
    <w:rsid w:val="001D0A09"/>
    <w:pPr>
      <w:spacing w:line="240" w:lineRule="auto"/>
    </w:pPr>
    <w:rPr>
      <w:sz w:val="20"/>
      <w:szCs w:val="20"/>
    </w:rPr>
  </w:style>
  <w:style w:type="character" w:customStyle="1" w:styleId="EndnoteTextChar">
    <w:name w:val="Endnote Text Char"/>
    <w:basedOn w:val="DefaultParagraphFont"/>
    <w:link w:val="EndnoteText"/>
    <w:uiPriority w:val="99"/>
    <w:semiHidden/>
    <w:rsid w:val="001D0A09"/>
    <w:rPr>
      <w:sz w:val="20"/>
      <w:szCs w:val="20"/>
    </w:rPr>
  </w:style>
  <w:style w:type="character" w:styleId="EndnoteReference">
    <w:name w:val="endnote reference"/>
    <w:basedOn w:val="DefaultParagraphFont"/>
    <w:uiPriority w:val="99"/>
    <w:semiHidden/>
    <w:unhideWhenUsed/>
    <w:rsid w:val="001D0A09"/>
    <w:rPr>
      <w:vertAlign w:val="superscript"/>
    </w:rPr>
  </w:style>
  <w:style w:type="paragraph" w:styleId="Header">
    <w:name w:val="header"/>
    <w:basedOn w:val="Normal"/>
    <w:link w:val="HeaderChar"/>
    <w:uiPriority w:val="99"/>
    <w:unhideWhenUsed/>
    <w:rsid w:val="00640FDD"/>
    <w:pPr>
      <w:tabs>
        <w:tab w:val="center" w:pos="4680"/>
        <w:tab w:val="right" w:pos="9360"/>
      </w:tabs>
      <w:spacing w:line="240" w:lineRule="auto"/>
    </w:pPr>
  </w:style>
  <w:style w:type="character" w:customStyle="1" w:styleId="HeaderChar">
    <w:name w:val="Header Char"/>
    <w:basedOn w:val="DefaultParagraphFont"/>
    <w:link w:val="Header"/>
    <w:uiPriority w:val="99"/>
    <w:rsid w:val="00640FDD"/>
    <w:rPr>
      <w:sz w:val="26"/>
    </w:rPr>
  </w:style>
  <w:style w:type="paragraph" w:styleId="Footer">
    <w:name w:val="footer"/>
    <w:basedOn w:val="Normal"/>
    <w:link w:val="FooterChar"/>
    <w:uiPriority w:val="99"/>
    <w:unhideWhenUsed/>
    <w:qFormat/>
    <w:rsid w:val="00640FDD"/>
    <w:pPr>
      <w:tabs>
        <w:tab w:val="center" w:pos="4680"/>
        <w:tab w:val="right" w:pos="9360"/>
      </w:tabs>
      <w:spacing w:line="240" w:lineRule="auto"/>
    </w:pPr>
  </w:style>
  <w:style w:type="character" w:customStyle="1" w:styleId="FooterChar">
    <w:name w:val="Footer Char"/>
    <w:basedOn w:val="DefaultParagraphFont"/>
    <w:link w:val="Footer"/>
    <w:uiPriority w:val="99"/>
    <w:rsid w:val="00640FDD"/>
    <w:rPr>
      <w:sz w:val="26"/>
    </w:rPr>
  </w:style>
  <w:style w:type="character" w:customStyle="1" w:styleId="Heading9Char">
    <w:name w:val="Heading 9 Char"/>
    <w:basedOn w:val="DefaultParagraphFont"/>
    <w:link w:val="Heading9"/>
    <w:uiPriority w:val="9"/>
    <w:semiHidden/>
    <w:rsid w:val="00863F0B"/>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706042">
      <w:bodyDiv w:val="1"/>
      <w:marLeft w:val="0"/>
      <w:marRight w:val="0"/>
      <w:marTop w:val="0"/>
      <w:marBottom w:val="0"/>
      <w:divBdr>
        <w:top w:val="none" w:sz="0" w:space="0" w:color="auto"/>
        <w:left w:val="none" w:sz="0" w:space="0" w:color="auto"/>
        <w:bottom w:val="none" w:sz="0" w:space="0" w:color="auto"/>
        <w:right w:val="none" w:sz="0" w:space="0" w:color="auto"/>
      </w:divBdr>
    </w:div>
    <w:div w:id="175733380">
      <w:bodyDiv w:val="1"/>
      <w:marLeft w:val="0"/>
      <w:marRight w:val="0"/>
      <w:marTop w:val="0"/>
      <w:marBottom w:val="0"/>
      <w:divBdr>
        <w:top w:val="none" w:sz="0" w:space="0" w:color="auto"/>
        <w:left w:val="none" w:sz="0" w:space="0" w:color="auto"/>
        <w:bottom w:val="none" w:sz="0" w:space="0" w:color="auto"/>
        <w:right w:val="none" w:sz="0" w:space="0" w:color="auto"/>
      </w:divBdr>
    </w:div>
    <w:div w:id="334500230">
      <w:bodyDiv w:val="1"/>
      <w:marLeft w:val="0"/>
      <w:marRight w:val="0"/>
      <w:marTop w:val="0"/>
      <w:marBottom w:val="0"/>
      <w:divBdr>
        <w:top w:val="none" w:sz="0" w:space="0" w:color="auto"/>
        <w:left w:val="none" w:sz="0" w:space="0" w:color="auto"/>
        <w:bottom w:val="none" w:sz="0" w:space="0" w:color="auto"/>
        <w:right w:val="none" w:sz="0" w:space="0" w:color="auto"/>
      </w:divBdr>
    </w:div>
    <w:div w:id="634339013">
      <w:bodyDiv w:val="1"/>
      <w:marLeft w:val="0"/>
      <w:marRight w:val="0"/>
      <w:marTop w:val="0"/>
      <w:marBottom w:val="0"/>
      <w:divBdr>
        <w:top w:val="none" w:sz="0" w:space="0" w:color="auto"/>
        <w:left w:val="none" w:sz="0" w:space="0" w:color="auto"/>
        <w:bottom w:val="none" w:sz="0" w:space="0" w:color="auto"/>
        <w:right w:val="none" w:sz="0" w:space="0" w:color="auto"/>
      </w:divBdr>
    </w:div>
    <w:div w:id="681708486">
      <w:bodyDiv w:val="1"/>
      <w:marLeft w:val="0"/>
      <w:marRight w:val="0"/>
      <w:marTop w:val="0"/>
      <w:marBottom w:val="0"/>
      <w:divBdr>
        <w:top w:val="none" w:sz="0" w:space="0" w:color="auto"/>
        <w:left w:val="none" w:sz="0" w:space="0" w:color="auto"/>
        <w:bottom w:val="none" w:sz="0" w:space="0" w:color="auto"/>
        <w:right w:val="none" w:sz="0" w:space="0" w:color="auto"/>
      </w:divBdr>
      <w:divsChild>
        <w:div w:id="969476801">
          <w:marLeft w:val="480"/>
          <w:marRight w:val="0"/>
          <w:marTop w:val="0"/>
          <w:marBottom w:val="0"/>
          <w:divBdr>
            <w:top w:val="none" w:sz="0" w:space="0" w:color="auto"/>
            <w:left w:val="none" w:sz="0" w:space="0" w:color="auto"/>
            <w:bottom w:val="none" w:sz="0" w:space="0" w:color="auto"/>
            <w:right w:val="none" w:sz="0" w:space="0" w:color="auto"/>
          </w:divBdr>
          <w:divsChild>
            <w:div w:id="1417360837">
              <w:marLeft w:val="0"/>
              <w:marRight w:val="0"/>
              <w:marTop w:val="0"/>
              <w:marBottom w:val="0"/>
              <w:divBdr>
                <w:top w:val="none" w:sz="0" w:space="0" w:color="auto"/>
                <w:left w:val="none" w:sz="0" w:space="0" w:color="auto"/>
                <w:bottom w:val="none" w:sz="0" w:space="0" w:color="auto"/>
                <w:right w:val="none" w:sz="0" w:space="0" w:color="auto"/>
              </w:divBdr>
            </w:div>
            <w:div w:id="1685859010">
              <w:marLeft w:val="0"/>
              <w:marRight w:val="0"/>
              <w:marTop w:val="0"/>
              <w:marBottom w:val="0"/>
              <w:divBdr>
                <w:top w:val="none" w:sz="0" w:space="0" w:color="auto"/>
                <w:left w:val="none" w:sz="0" w:space="0" w:color="auto"/>
                <w:bottom w:val="none" w:sz="0" w:space="0" w:color="auto"/>
                <w:right w:val="none" w:sz="0" w:space="0" w:color="auto"/>
              </w:divBdr>
            </w:div>
            <w:div w:id="1786078574">
              <w:marLeft w:val="0"/>
              <w:marRight w:val="0"/>
              <w:marTop w:val="0"/>
              <w:marBottom w:val="0"/>
              <w:divBdr>
                <w:top w:val="none" w:sz="0" w:space="0" w:color="auto"/>
                <w:left w:val="none" w:sz="0" w:space="0" w:color="auto"/>
                <w:bottom w:val="none" w:sz="0" w:space="0" w:color="auto"/>
                <w:right w:val="none" w:sz="0" w:space="0" w:color="auto"/>
              </w:divBdr>
            </w:div>
            <w:div w:id="1662393875">
              <w:marLeft w:val="0"/>
              <w:marRight w:val="0"/>
              <w:marTop w:val="0"/>
              <w:marBottom w:val="0"/>
              <w:divBdr>
                <w:top w:val="none" w:sz="0" w:space="0" w:color="auto"/>
                <w:left w:val="none" w:sz="0" w:space="0" w:color="auto"/>
                <w:bottom w:val="none" w:sz="0" w:space="0" w:color="auto"/>
                <w:right w:val="none" w:sz="0" w:space="0" w:color="auto"/>
              </w:divBdr>
            </w:div>
            <w:div w:id="1659381546">
              <w:marLeft w:val="0"/>
              <w:marRight w:val="0"/>
              <w:marTop w:val="0"/>
              <w:marBottom w:val="0"/>
              <w:divBdr>
                <w:top w:val="none" w:sz="0" w:space="0" w:color="auto"/>
                <w:left w:val="none" w:sz="0" w:space="0" w:color="auto"/>
                <w:bottom w:val="none" w:sz="0" w:space="0" w:color="auto"/>
                <w:right w:val="none" w:sz="0" w:space="0" w:color="auto"/>
              </w:divBdr>
            </w:div>
            <w:div w:id="93863494">
              <w:marLeft w:val="0"/>
              <w:marRight w:val="0"/>
              <w:marTop w:val="0"/>
              <w:marBottom w:val="0"/>
              <w:divBdr>
                <w:top w:val="none" w:sz="0" w:space="0" w:color="auto"/>
                <w:left w:val="none" w:sz="0" w:space="0" w:color="auto"/>
                <w:bottom w:val="none" w:sz="0" w:space="0" w:color="auto"/>
                <w:right w:val="none" w:sz="0" w:space="0" w:color="auto"/>
              </w:divBdr>
            </w:div>
            <w:div w:id="673997628">
              <w:marLeft w:val="0"/>
              <w:marRight w:val="0"/>
              <w:marTop w:val="0"/>
              <w:marBottom w:val="0"/>
              <w:divBdr>
                <w:top w:val="none" w:sz="0" w:space="0" w:color="auto"/>
                <w:left w:val="none" w:sz="0" w:space="0" w:color="auto"/>
                <w:bottom w:val="none" w:sz="0" w:space="0" w:color="auto"/>
                <w:right w:val="none" w:sz="0" w:space="0" w:color="auto"/>
              </w:divBdr>
            </w:div>
            <w:div w:id="417022205">
              <w:marLeft w:val="0"/>
              <w:marRight w:val="0"/>
              <w:marTop w:val="0"/>
              <w:marBottom w:val="0"/>
              <w:divBdr>
                <w:top w:val="none" w:sz="0" w:space="0" w:color="auto"/>
                <w:left w:val="none" w:sz="0" w:space="0" w:color="auto"/>
                <w:bottom w:val="none" w:sz="0" w:space="0" w:color="auto"/>
                <w:right w:val="none" w:sz="0" w:space="0" w:color="auto"/>
              </w:divBdr>
            </w:div>
            <w:div w:id="877619497">
              <w:marLeft w:val="0"/>
              <w:marRight w:val="0"/>
              <w:marTop w:val="0"/>
              <w:marBottom w:val="0"/>
              <w:divBdr>
                <w:top w:val="none" w:sz="0" w:space="0" w:color="auto"/>
                <w:left w:val="none" w:sz="0" w:space="0" w:color="auto"/>
                <w:bottom w:val="none" w:sz="0" w:space="0" w:color="auto"/>
                <w:right w:val="none" w:sz="0" w:space="0" w:color="auto"/>
              </w:divBdr>
            </w:div>
            <w:div w:id="49764960">
              <w:marLeft w:val="0"/>
              <w:marRight w:val="0"/>
              <w:marTop w:val="0"/>
              <w:marBottom w:val="0"/>
              <w:divBdr>
                <w:top w:val="none" w:sz="0" w:space="0" w:color="auto"/>
                <w:left w:val="none" w:sz="0" w:space="0" w:color="auto"/>
                <w:bottom w:val="none" w:sz="0" w:space="0" w:color="auto"/>
                <w:right w:val="none" w:sz="0" w:space="0" w:color="auto"/>
              </w:divBdr>
            </w:div>
            <w:div w:id="895511419">
              <w:marLeft w:val="0"/>
              <w:marRight w:val="0"/>
              <w:marTop w:val="0"/>
              <w:marBottom w:val="0"/>
              <w:divBdr>
                <w:top w:val="none" w:sz="0" w:space="0" w:color="auto"/>
                <w:left w:val="none" w:sz="0" w:space="0" w:color="auto"/>
                <w:bottom w:val="none" w:sz="0" w:space="0" w:color="auto"/>
                <w:right w:val="none" w:sz="0" w:space="0" w:color="auto"/>
              </w:divBdr>
            </w:div>
            <w:div w:id="2117285938">
              <w:marLeft w:val="0"/>
              <w:marRight w:val="0"/>
              <w:marTop w:val="0"/>
              <w:marBottom w:val="0"/>
              <w:divBdr>
                <w:top w:val="none" w:sz="0" w:space="0" w:color="auto"/>
                <w:left w:val="none" w:sz="0" w:space="0" w:color="auto"/>
                <w:bottom w:val="none" w:sz="0" w:space="0" w:color="auto"/>
                <w:right w:val="none" w:sz="0" w:space="0" w:color="auto"/>
              </w:divBdr>
            </w:div>
            <w:div w:id="1572229680">
              <w:marLeft w:val="0"/>
              <w:marRight w:val="0"/>
              <w:marTop w:val="0"/>
              <w:marBottom w:val="0"/>
              <w:divBdr>
                <w:top w:val="none" w:sz="0" w:space="0" w:color="auto"/>
                <w:left w:val="none" w:sz="0" w:space="0" w:color="auto"/>
                <w:bottom w:val="none" w:sz="0" w:space="0" w:color="auto"/>
                <w:right w:val="none" w:sz="0" w:space="0" w:color="auto"/>
              </w:divBdr>
            </w:div>
            <w:div w:id="510487572">
              <w:marLeft w:val="0"/>
              <w:marRight w:val="0"/>
              <w:marTop w:val="0"/>
              <w:marBottom w:val="0"/>
              <w:divBdr>
                <w:top w:val="none" w:sz="0" w:space="0" w:color="auto"/>
                <w:left w:val="none" w:sz="0" w:space="0" w:color="auto"/>
                <w:bottom w:val="none" w:sz="0" w:space="0" w:color="auto"/>
                <w:right w:val="none" w:sz="0" w:space="0" w:color="auto"/>
              </w:divBdr>
            </w:div>
            <w:div w:id="1883249728">
              <w:marLeft w:val="0"/>
              <w:marRight w:val="0"/>
              <w:marTop w:val="0"/>
              <w:marBottom w:val="0"/>
              <w:divBdr>
                <w:top w:val="none" w:sz="0" w:space="0" w:color="auto"/>
                <w:left w:val="none" w:sz="0" w:space="0" w:color="auto"/>
                <w:bottom w:val="none" w:sz="0" w:space="0" w:color="auto"/>
                <w:right w:val="none" w:sz="0" w:space="0" w:color="auto"/>
              </w:divBdr>
            </w:div>
            <w:div w:id="1661234952">
              <w:marLeft w:val="0"/>
              <w:marRight w:val="0"/>
              <w:marTop w:val="0"/>
              <w:marBottom w:val="0"/>
              <w:divBdr>
                <w:top w:val="none" w:sz="0" w:space="0" w:color="auto"/>
                <w:left w:val="none" w:sz="0" w:space="0" w:color="auto"/>
                <w:bottom w:val="none" w:sz="0" w:space="0" w:color="auto"/>
                <w:right w:val="none" w:sz="0" w:space="0" w:color="auto"/>
              </w:divBdr>
            </w:div>
            <w:div w:id="744953708">
              <w:marLeft w:val="0"/>
              <w:marRight w:val="0"/>
              <w:marTop w:val="0"/>
              <w:marBottom w:val="0"/>
              <w:divBdr>
                <w:top w:val="none" w:sz="0" w:space="0" w:color="auto"/>
                <w:left w:val="none" w:sz="0" w:space="0" w:color="auto"/>
                <w:bottom w:val="none" w:sz="0" w:space="0" w:color="auto"/>
                <w:right w:val="none" w:sz="0" w:space="0" w:color="auto"/>
              </w:divBdr>
            </w:div>
            <w:div w:id="261382895">
              <w:marLeft w:val="0"/>
              <w:marRight w:val="0"/>
              <w:marTop w:val="0"/>
              <w:marBottom w:val="0"/>
              <w:divBdr>
                <w:top w:val="none" w:sz="0" w:space="0" w:color="auto"/>
                <w:left w:val="none" w:sz="0" w:space="0" w:color="auto"/>
                <w:bottom w:val="none" w:sz="0" w:space="0" w:color="auto"/>
                <w:right w:val="none" w:sz="0" w:space="0" w:color="auto"/>
              </w:divBdr>
            </w:div>
            <w:div w:id="152569404">
              <w:marLeft w:val="0"/>
              <w:marRight w:val="0"/>
              <w:marTop w:val="0"/>
              <w:marBottom w:val="0"/>
              <w:divBdr>
                <w:top w:val="none" w:sz="0" w:space="0" w:color="auto"/>
                <w:left w:val="none" w:sz="0" w:space="0" w:color="auto"/>
                <w:bottom w:val="none" w:sz="0" w:space="0" w:color="auto"/>
                <w:right w:val="none" w:sz="0" w:space="0" w:color="auto"/>
              </w:divBdr>
            </w:div>
            <w:div w:id="810173281">
              <w:marLeft w:val="0"/>
              <w:marRight w:val="0"/>
              <w:marTop w:val="0"/>
              <w:marBottom w:val="0"/>
              <w:divBdr>
                <w:top w:val="none" w:sz="0" w:space="0" w:color="auto"/>
                <w:left w:val="none" w:sz="0" w:space="0" w:color="auto"/>
                <w:bottom w:val="none" w:sz="0" w:space="0" w:color="auto"/>
                <w:right w:val="none" w:sz="0" w:space="0" w:color="auto"/>
              </w:divBdr>
            </w:div>
            <w:div w:id="2136606172">
              <w:marLeft w:val="0"/>
              <w:marRight w:val="0"/>
              <w:marTop w:val="0"/>
              <w:marBottom w:val="0"/>
              <w:divBdr>
                <w:top w:val="none" w:sz="0" w:space="0" w:color="auto"/>
                <w:left w:val="none" w:sz="0" w:space="0" w:color="auto"/>
                <w:bottom w:val="none" w:sz="0" w:space="0" w:color="auto"/>
                <w:right w:val="none" w:sz="0" w:space="0" w:color="auto"/>
              </w:divBdr>
            </w:div>
            <w:div w:id="1241790403">
              <w:marLeft w:val="0"/>
              <w:marRight w:val="0"/>
              <w:marTop w:val="0"/>
              <w:marBottom w:val="0"/>
              <w:divBdr>
                <w:top w:val="none" w:sz="0" w:space="0" w:color="auto"/>
                <w:left w:val="none" w:sz="0" w:space="0" w:color="auto"/>
                <w:bottom w:val="none" w:sz="0" w:space="0" w:color="auto"/>
                <w:right w:val="none" w:sz="0" w:space="0" w:color="auto"/>
              </w:divBdr>
            </w:div>
            <w:div w:id="1391415303">
              <w:marLeft w:val="0"/>
              <w:marRight w:val="0"/>
              <w:marTop w:val="0"/>
              <w:marBottom w:val="0"/>
              <w:divBdr>
                <w:top w:val="none" w:sz="0" w:space="0" w:color="auto"/>
                <w:left w:val="none" w:sz="0" w:space="0" w:color="auto"/>
                <w:bottom w:val="none" w:sz="0" w:space="0" w:color="auto"/>
                <w:right w:val="none" w:sz="0" w:space="0" w:color="auto"/>
              </w:divBdr>
            </w:div>
            <w:div w:id="1274439840">
              <w:marLeft w:val="0"/>
              <w:marRight w:val="0"/>
              <w:marTop w:val="0"/>
              <w:marBottom w:val="0"/>
              <w:divBdr>
                <w:top w:val="none" w:sz="0" w:space="0" w:color="auto"/>
                <w:left w:val="none" w:sz="0" w:space="0" w:color="auto"/>
                <w:bottom w:val="none" w:sz="0" w:space="0" w:color="auto"/>
                <w:right w:val="none" w:sz="0" w:space="0" w:color="auto"/>
              </w:divBdr>
            </w:div>
            <w:div w:id="1762294967">
              <w:marLeft w:val="0"/>
              <w:marRight w:val="0"/>
              <w:marTop w:val="0"/>
              <w:marBottom w:val="0"/>
              <w:divBdr>
                <w:top w:val="none" w:sz="0" w:space="0" w:color="auto"/>
                <w:left w:val="none" w:sz="0" w:space="0" w:color="auto"/>
                <w:bottom w:val="none" w:sz="0" w:space="0" w:color="auto"/>
                <w:right w:val="none" w:sz="0" w:space="0" w:color="auto"/>
              </w:divBdr>
            </w:div>
            <w:div w:id="340082651">
              <w:marLeft w:val="0"/>
              <w:marRight w:val="0"/>
              <w:marTop w:val="0"/>
              <w:marBottom w:val="0"/>
              <w:divBdr>
                <w:top w:val="none" w:sz="0" w:space="0" w:color="auto"/>
                <w:left w:val="none" w:sz="0" w:space="0" w:color="auto"/>
                <w:bottom w:val="none" w:sz="0" w:space="0" w:color="auto"/>
                <w:right w:val="none" w:sz="0" w:space="0" w:color="auto"/>
              </w:divBdr>
            </w:div>
            <w:div w:id="1150176871">
              <w:marLeft w:val="0"/>
              <w:marRight w:val="0"/>
              <w:marTop w:val="0"/>
              <w:marBottom w:val="0"/>
              <w:divBdr>
                <w:top w:val="none" w:sz="0" w:space="0" w:color="auto"/>
                <w:left w:val="none" w:sz="0" w:space="0" w:color="auto"/>
                <w:bottom w:val="none" w:sz="0" w:space="0" w:color="auto"/>
                <w:right w:val="none" w:sz="0" w:space="0" w:color="auto"/>
              </w:divBdr>
            </w:div>
            <w:div w:id="1969582846">
              <w:marLeft w:val="0"/>
              <w:marRight w:val="0"/>
              <w:marTop w:val="0"/>
              <w:marBottom w:val="0"/>
              <w:divBdr>
                <w:top w:val="none" w:sz="0" w:space="0" w:color="auto"/>
                <w:left w:val="none" w:sz="0" w:space="0" w:color="auto"/>
                <w:bottom w:val="none" w:sz="0" w:space="0" w:color="auto"/>
                <w:right w:val="none" w:sz="0" w:space="0" w:color="auto"/>
              </w:divBdr>
            </w:div>
            <w:div w:id="827599925">
              <w:marLeft w:val="0"/>
              <w:marRight w:val="0"/>
              <w:marTop w:val="0"/>
              <w:marBottom w:val="0"/>
              <w:divBdr>
                <w:top w:val="none" w:sz="0" w:space="0" w:color="auto"/>
                <w:left w:val="none" w:sz="0" w:space="0" w:color="auto"/>
                <w:bottom w:val="none" w:sz="0" w:space="0" w:color="auto"/>
                <w:right w:val="none" w:sz="0" w:space="0" w:color="auto"/>
              </w:divBdr>
            </w:div>
            <w:div w:id="235436556">
              <w:marLeft w:val="0"/>
              <w:marRight w:val="0"/>
              <w:marTop w:val="0"/>
              <w:marBottom w:val="0"/>
              <w:divBdr>
                <w:top w:val="none" w:sz="0" w:space="0" w:color="auto"/>
                <w:left w:val="none" w:sz="0" w:space="0" w:color="auto"/>
                <w:bottom w:val="none" w:sz="0" w:space="0" w:color="auto"/>
                <w:right w:val="none" w:sz="0" w:space="0" w:color="auto"/>
              </w:divBdr>
            </w:div>
            <w:div w:id="1403872680">
              <w:marLeft w:val="0"/>
              <w:marRight w:val="0"/>
              <w:marTop w:val="0"/>
              <w:marBottom w:val="0"/>
              <w:divBdr>
                <w:top w:val="none" w:sz="0" w:space="0" w:color="auto"/>
                <w:left w:val="none" w:sz="0" w:space="0" w:color="auto"/>
                <w:bottom w:val="none" w:sz="0" w:space="0" w:color="auto"/>
                <w:right w:val="none" w:sz="0" w:space="0" w:color="auto"/>
              </w:divBdr>
            </w:div>
            <w:div w:id="323047494">
              <w:marLeft w:val="0"/>
              <w:marRight w:val="0"/>
              <w:marTop w:val="0"/>
              <w:marBottom w:val="0"/>
              <w:divBdr>
                <w:top w:val="none" w:sz="0" w:space="0" w:color="auto"/>
                <w:left w:val="none" w:sz="0" w:space="0" w:color="auto"/>
                <w:bottom w:val="none" w:sz="0" w:space="0" w:color="auto"/>
                <w:right w:val="none" w:sz="0" w:space="0" w:color="auto"/>
              </w:divBdr>
            </w:div>
            <w:div w:id="886334883">
              <w:marLeft w:val="0"/>
              <w:marRight w:val="0"/>
              <w:marTop w:val="0"/>
              <w:marBottom w:val="0"/>
              <w:divBdr>
                <w:top w:val="none" w:sz="0" w:space="0" w:color="auto"/>
                <w:left w:val="none" w:sz="0" w:space="0" w:color="auto"/>
                <w:bottom w:val="none" w:sz="0" w:space="0" w:color="auto"/>
                <w:right w:val="none" w:sz="0" w:space="0" w:color="auto"/>
              </w:divBdr>
            </w:div>
            <w:div w:id="1350908535">
              <w:marLeft w:val="0"/>
              <w:marRight w:val="0"/>
              <w:marTop w:val="0"/>
              <w:marBottom w:val="0"/>
              <w:divBdr>
                <w:top w:val="none" w:sz="0" w:space="0" w:color="auto"/>
                <w:left w:val="none" w:sz="0" w:space="0" w:color="auto"/>
                <w:bottom w:val="none" w:sz="0" w:space="0" w:color="auto"/>
                <w:right w:val="none" w:sz="0" w:space="0" w:color="auto"/>
              </w:divBdr>
            </w:div>
            <w:div w:id="294799466">
              <w:marLeft w:val="0"/>
              <w:marRight w:val="0"/>
              <w:marTop w:val="0"/>
              <w:marBottom w:val="0"/>
              <w:divBdr>
                <w:top w:val="none" w:sz="0" w:space="0" w:color="auto"/>
                <w:left w:val="none" w:sz="0" w:space="0" w:color="auto"/>
                <w:bottom w:val="none" w:sz="0" w:space="0" w:color="auto"/>
                <w:right w:val="none" w:sz="0" w:space="0" w:color="auto"/>
              </w:divBdr>
            </w:div>
            <w:div w:id="973023904">
              <w:marLeft w:val="0"/>
              <w:marRight w:val="0"/>
              <w:marTop w:val="0"/>
              <w:marBottom w:val="0"/>
              <w:divBdr>
                <w:top w:val="none" w:sz="0" w:space="0" w:color="auto"/>
                <w:left w:val="none" w:sz="0" w:space="0" w:color="auto"/>
                <w:bottom w:val="none" w:sz="0" w:space="0" w:color="auto"/>
                <w:right w:val="none" w:sz="0" w:space="0" w:color="auto"/>
              </w:divBdr>
            </w:div>
            <w:div w:id="1599942135">
              <w:marLeft w:val="0"/>
              <w:marRight w:val="0"/>
              <w:marTop w:val="0"/>
              <w:marBottom w:val="0"/>
              <w:divBdr>
                <w:top w:val="none" w:sz="0" w:space="0" w:color="auto"/>
                <w:left w:val="none" w:sz="0" w:space="0" w:color="auto"/>
                <w:bottom w:val="none" w:sz="0" w:space="0" w:color="auto"/>
                <w:right w:val="none" w:sz="0" w:space="0" w:color="auto"/>
              </w:divBdr>
            </w:div>
            <w:div w:id="1917007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379068">
      <w:bodyDiv w:val="1"/>
      <w:marLeft w:val="0"/>
      <w:marRight w:val="0"/>
      <w:marTop w:val="0"/>
      <w:marBottom w:val="0"/>
      <w:divBdr>
        <w:top w:val="none" w:sz="0" w:space="0" w:color="auto"/>
        <w:left w:val="none" w:sz="0" w:space="0" w:color="auto"/>
        <w:bottom w:val="none" w:sz="0" w:space="0" w:color="auto"/>
        <w:right w:val="none" w:sz="0" w:space="0" w:color="auto"/>
      </w:divBdr>
    </w:div>
    <w:div w:id="971518238">
      <w:bodyDiv w:val="1"/>
      <w:marLeft w:val="0"/>
      <w:marRight w:val="0"/>
      <w:marTop w:val="0"/>
      <w:marBottom w:val="0"/>
      <w:divBdr>
        <w:top w:val="none" w:sz="0" w:space="0" w:color="auto"/>
        <w:left w:val="none" w:sz="0" w:space="0" w:color="auto"/>
        <w:bottom w:val="none" w:sz="0" w:space="0" w:color="auto"/>
        <w:right w:val="none" w:sz="0" w:space="0" w:color="auto"/>
      </w:divBdr>
    </w:div>
    <w:div w:id="1028143776">
      <w:bodyDiv w:val="1"/>
      <w:marLeft w:val="0"/>
      <w:marRight w:val="0"/>
      <w:marTop w:val="0"/>
      <w:marBottom w:val="0"/>
      <w:divBdr>
        <w:top w:val="none" w:sz="0" w:space="0" w:color="auto"/>
        <w:left w:val="none" w:sz="0" w:space="0" w:color="auto"/>
        <w:bottom w:val="none" w:sz="0" w:space="0" w:color="auto"/>
        <w:right w:val="none" w:sz="0" w:space="0" w:color="auto"/>
      </w:divBdr>
    </w:div>
    <w:div w:id="1029380820">
      <w:bodyDiv w:val="1"/>
      <w:marLeft w:val="0"/>
      <w:marRight w:val="0"/>
      <w:marTop w:val="0"/>
      <w:marBottom w:val="0"/>
      <w:divBdr>
        <w:top w:val="none" w:sz="0" w:space="0" w:color="auto"/>
        <w:left w:val="none" w:sz="0" w:space="0" w:color="auto"/>
        <w:bottom w:val="none" w:sz="0" w:space="0" w:color="auto"/>
        <w:right w:val="none" w:sz="0" w:space="0" w:color="auto"/>
      </w:divBdr>
    </w:div>
    <w:div w:id="1600405363">
      <w:bodyDiv w:val="1"/>
      <w:marLeft w:val="0"/>
      <w:marRight w:val="0"/>
      <w:marTop w:val="0"/>
      <w:marBottom w:val="0"/>
      <w:divBdr>
        <w:top w:val="none" w:sz="0" w:space="0" w:color="auto"/>
        <w:left w:val="none" w:sz="0" w:space="0" w:color="auto"/>
        <w:bottom w:val="none" w:sz="0" w:space="0" w:color="auto"/>
        <w:right w:val="none" w:sz="0" w:space="0" w:color="auto"/>
      </w:divBdr>
      <w:divsChild>
        <w:div w:id="2117363148">
          <w:marLeft w:val="0"/>
          <w:marRight w:val="0"/>
          <w:marTop w:val="0"/>
          <w:marBottom w:val="0"/>
          <w:divBdr>
            <w:top w:val="none" w:sz="0" w:space="0" w:color="auto"/>
            <w:left w:val="none" w:sz="0" w:space="0" w:color="auto"/>
            <w:bottom w:val="none" w:sz="0" w:space="0" w:color="auto"/>
            <w:right w:val="none" w:sz="0" w:space="0" w:color="auto"/>
          </w:divBdr>
          <w:divsChild>
            <w:div w:id="1923026084">
              <w:marLeft w:val="0"/>
              <w:marRight w:val="0"/>
              <w:marTop w:val="0"/>
              <w:marBottom w:val="0"/>
              <w:divBdr>
                <w:top w:val="none" w:sz="0" w:space="0" w:color="auto"/>
                <w:left w:val="none" w:sz="0" w:space="0" w:color="auto"/>
                <w:bottom w:val="none" w:sz="0" w:space="0" w:color="auto"/>
                <w:right w:val="none" w:sz="0" w:space="0" w:color="auto"/>
              </w:divBdr>
              <w:divsChild>
                <w:div w:id="1740206274">
                  <w:marLeft w:val="600"/>
                  <w:marRight w:val="96"/>
                  <w:marTop w:val="0"/>
                  <w:marBottom w:val="0"/>
                  <w:divBdr>
                    <w:top w:val="none" w:sz="0" w:space="0" w:color="auto"/>
                    <w:left w:val="none" w:sz="0" w:space="0" w:color="auto"/>
                    <w:bottom w:val="none" w:sz="0" w:space="0" w:color="auto"/>
                    <w:right w:val="none" w:sz="0" w:space="0" w:color="auto"/>
                  </w:divBdr>
                </w:div>
              </w:divsChild>
            </w:div>
            <w:div w:id="386495173">
              <w:marLeft w:val="0"/>
              <w:marRight w:val="0"/>
              <w:marTop w:val="0"/>
              <w:marBottom w:val="0"/>
              <w:divBdr>
                <w:top w:val="none" w:sz="0" w:space="0" w:color="auto"/>
                <w:left w:val="none" w:sz="0" w:space="0" w:color="auto"/>
                <w:bottom w:val="none" w:sz="0" w:space="0" w:color="auto"/>
                <w:right w:val="none" w:sz="0" w:space="0" w:color="auto"/>
              </w:divBdr>
              <w:divsChild>
                <w:div w:id="198864284">
                  <w:marLeft w:val="600"/>
                  <w:marRight w:val="96"/>
                  <w:marTop w:val="0"/>
                  <w:marBottom w:val="0"/>
                  <w:divBdr>
                    <w:top w:val="none" w:sz="0" w:space="0" w:color="auto"/>
                    <w:left w:val="none" w:sz="0" w:space="0" w:color="auto"/>
                    <w:bottom w:val="none" w:sz="0" w:space="0" w:color="auto"/>
                    <w:right w:val="none" w:sz="0" w:space="0" w:color="auto"/>
                  </w:divBdr>
                </w:div>
              </w:divsChild>
            </w:div>
            <w:div w:id="88241769">
              <w:marLeft w:val="0"/>
              <w:marRight w:val="0"/>
              <w:marTop w:val="0"/>
              <w:marBottom w:val="0"/>
              <w:divBdr>
                <w:top w:val="none" w:sz="0" w:space="0" w:color="auto"/>
                <w:left w:val="none" w:sz="0" w:space="0" w:color="auto"/>
                <w:bottom w:val="none" w:sz="0" w:space="0" w:color="auto"/>
                <w:right w:val="none" w:sz="0" w:space="0" w:color="auto"/>
              </w:divBdr>
              <w:divsChild>
                <w:div w:id="486366274">
                  <w:marLeft w:val="600"/>
                  <w:marRight w:val="96"/>
                  <w:marTop w:val="0"/>
                  <w:marBottom w:val="0"/>
                  <w:divBdr>
                    <w:top w:val="none" w:sz="0" w:space="0" w:color="auto"/>
                    <w:left w:val="none" w:sz="0" w:space="0" w:color="auto"/>
                    <w:bottom w:val="none" w:sz="0" w:space="0" w:color="auto"/>
                    <w:right w:val="none" w:sz="0" w:space="0" w:color="auto"/>
                  </w:divBdr>
                </w:div>
              </w:divsChild>
            </w:div>
            <w:div w:id="1449201127">
              <w:marLeft w:val="0"/>
              <w:marRight w:val="0"/>
              <w:marTop w:val="0"/>
              <w:marBottom w:val="0"/>
              <w:divBdr>
                <w:top w:val="none" w:sz="0" w:space="0" w:color="auto"/>
                <w:left w:val="none" w:sz="0" w:space="0" w:color="auto"/>
                <w:bottom w:val="none" w:sz="0" w:space="0" w:color="auto"/>
                <w:right w:val="none" w:sz="0" w:space="0" w:color="auto"/>
              </w:divBdr>
              <w:divsChild>
                <w:div w:id="861825701">
                  <w:marLeft w:val="600"/>
                  <w:marRight w:val="96"/>
                  <w:marTop w:val="0"/>
                  <w:marBottom w:val="0"/>
                  <w:divBdr>
                    <w:top w:val="none" w:sz="0" w:space="0" w:color="auto"/>
                    <w:left w:val="none" w:sz="0" w:space="0" w:color="auto"/>
                    <w:bottom w:val="none" w:sz="0" w:space="0" w:color="auto"/>
                    <w:right w:val="none" w:sz="0" w:space="0" w:color="auto"/>
                  </w:divBdr>
                </w:div>
              </w:divsChild>
            </w:div>
            <w:div w:id="1478569065">
              <w:marLeft w:val="0"/>
              <w:marRight w:val="0"/>
              <w:marTop w:val="0"/>
              <w:marBottom w:val="0"/>
              <w:divBdr>
                <w:top w:val="none" w:sz="0" w:space="0" w:color="auto"/>
                <w:left w:val="none" w:sz="0" w:space="0" w:color="auto"/>
                <w:bottom w:val="none" w:sz="0" w:space="0" w:color="auto"/>
                <w:right w:val="none" w:sz="0" w:space="0" w:color="auto"/>
              </w:divBdr>
              <w:divsChild>
                <w:div w:id="1433891864">
                  <w:marLeft w:val="600"/>
                  <w:marRight w:val="96"/>
                  <w:marTop w:val="0"/>
                  <w:marBottom w:val="0"/>
                  <w:divBdr>
                    <w:top w:val="none" w:sz="0" w:space="0" w:color="auto"/>
                    <w:left w:val="none" w:sz="0" w:space="0" w:color="auto"/>
                    <w:bottom w:val="none" w:sz="0" w:space="0" w:color="auto"/>
                    <w:right w:val="none" w:sz="0" w:space="0" w:color="auto"/>
                  </w:divBdr>
                </w:div>
              </w:divsChild>
            </w:div>
            <w:div w:id="1160779714">
              <w:marLeft w:val="0"/>
              <w:marRight w:val="0"/>
              <w:marTop w:val="0"/>
              <w:marBottom w:val="0"/>
              <w:divBdr>
                <w:top w:val="none" w:sz="0" w:space="0" w:color="auto"/>
                <w:left w:val="none" w:sz="0" w:space="0" w:color="auto"/>
                <w:bottom w:val="none" w:sz="0" w:space="0" w:color="auto"/>
                <w:right w:val="none" w:sz="0" w:space="0" w:color="auto"/>
              </w:divBdr>
              <w:divsChild>
                <w:div w:id="1508711074">
                  <w:marLeft w:val="600"/>
                  <w:marRight w:val="96"/>
                  <w:marTop w:val="0"/>
                  <w:marBottom w:val="0"/>
                  <w:divBdr>
                    <w:top w:val="none" w:sz="0" w:space="0" w:color="auto"/>
                    <w:left w:val="none" w:sz="0" w:space="0" w:color="auto"/>
                    <w:bottom w:val="none" w:sz="0" w:space="0" w:color="auto"/>
                    <w:right w:val="none" w:sz="0" w:space="0" w:color="auto"/>
                  </w:divBdr>
                </w:div>
              </w:divsChild>
            </w:div>
            <w:div w:id="2084985479">
              <w:marLeft w:val="0"/>
              <w:marRight w:val="0"/>
              <w:marTop w:val="0"/>
              <w:marBottom w:val="0"/>
              <w:divBdr>
                <w:top w:val="none" w:sz="0" w:space="0" w:color="auto"/>
                <w:left w:val="none" w:sz="0" w:space="0" w:color="auto"/>
                <w:bottom w:val="none" w:sz="0" w:space="0" w:color="auto"/>
                <w:right w:val="none" w:sz="0" w:space="0" w:color="auto"/>
              </w:divBdr>
              <w:divsChild>
                <w:div w:id="1769688796">
                  <w:marLeft w:val="600"/>
                  <w:marRight w:val="96"/>
                  <w:marTop w:val="0"/>
                  <w:marBottom w:val="0"/>
                  <w:divBdr>
                    <w:top w:val="none" w:sz="0" w:space="0" w:color="auto"/>
                    <w:left w:val="none" w:sz="0" w:space="0" w:color="auto"/>
                    <w:bottom w:val="none" w:sz="0" w:space="0" w:color="auto"/>
                    <w:right w:val="none" w:sz="0" w:space="0" w:color="auto"/>
                  </w:divBdr>
                </w:div>
              </w:divsChild>
            </w:div>
            <w:div w:id="1943031418">
              <w:marLeft w:val="0"/>
              <w:marRight w:val="0"/>
              <w:marTop w:val="0"/>
              <w:marBottom w:val="0"/>
              <w:divBdr>
                <w:top w:val="none" w:sz="0" w:space="0" w:color="auto"/>
                <w:left w:val="none" w:sz="0" w:space="0" w:color="auto"/>
                <w:bottom w:val="none" w:sz="0" w:space="0" w:color="auto"/>
                <w:right w:val="none" w:sz="0" w:space="0" w:color="auto"/>
              </w:divBdr>
              <w:divsChild>
                <w:div w:id="80033488">
                  <w:marLeft w:val="600"/>
                  <w:marRight w:val="96"/>
                  <w:marTop w:val="0"/>
                  <w:marBottom w:val="0"/>
                  <w:divBdr>
                    <w:top w:val="none" w:sz="0" w:space="0" w:color="auto"/>
                    <w:left w:val="none" w:sz="0" w:space="0" w:color="auto"/>
                    <w:bottom w:val="none" w:sz="0" w:space="0" w:color="auto"/>
                    <w:right w:val="none" w:sz="0" w:space="0" w:color="auto"/>
                  </w:divBdr>
                </w:div>
              </w:divsChild>
            </w:div>
            <w:div w:id="276108697">
              <w:marLeft w:val="0"/>
              <w:marRight w:val="0"/>
              <w:marTop w:val="0"/>
              <w:marBottom w:val="0"/>
              <w:divBdr>
                <w:top w:val="none" w:sz="0" w:space="0" w:color="auto"/>
                <w:left w:val="none" w:sz="0" w:space="0" w:color="auto"/>
                <w:bottom w:val="none" w:sz="0" w:space="0" w:color="auto"/>
                <w:right w:val="none" w:sz="0" w:space="0" w:color="auto"/>
              </w:divBdr>
              <w:divsChild>
                <w:div w:id="1024792194">
                  <w:marLeft w:val="600"/>
                  <w:marRight w:val="96"/>
                  <w:marTop w:val="0"/>
                  <w:marBottom w:val="0"/>
                  <w:divBdr>
                    <w:top w:val="none" w:sz="0" w:space="0" w:color="auto"/>
                    <w:left w:val="none" w:sz="0" w:space="0" w:color="auto"/>
                    <w:bottom w:val="none" w:sz="0" w:space="0" w:color="auto"/>
                    <w:right w:val="none" w:sz="0" w:space="0" w:color="auto"/>
                  </w:divBdr>
                </w:div>
              </w:divsChild>
            </w:div>
            <w:div w:id="423115834">
              <w:marLeft w:val="0"/>
              <w:marRight w:val="0"/>
              <w:marTop w:val="0"/>
              <w:marBottom w:val="0"/>
              <w:divBdr>
                <w:top w:val="none" w:sz="0" w:space="0" w:color="auto"/>
                <w:left w:val="none" w:sz="0" w:space="0" w:color="auto"/>
                <w:bottom w:val="none" w:sz="0" w:space="0" w:color="auto"/>
                <w:right w:val="none" w:sz="0" w:space="0" w:color="auto"/>
              </w:divBdr>
              <w:divsChild>
                <w:div w:id="604927428">
                  <w:marLeft w:val="600"/>
                  <w:marRight w:val="96"/>
                  <w:marTop w:val="0"/>
                  <w:marBottom w:val="0"/>
                  <w:divBdr>
                    <w:top w:val="none" w:sz="0" w:space="0" w:color="auto"/>
                    <w:left w:val="none" w:sz="0" w:space="0" w:color="auto"/>
                    <w:bottom w:val="none" w:sz="0" w:space="0" w:color="auto"/>
                    <w:right w:val="none" w:sz="0" w:space="0" w:color="auto"/>
                  </w:divBdr>
                </w:div>
              </w:divsChild>
            </w:div>
            <w:div w:id="850149575">
              <w:marLeft w:val="0"/>
              <w:marRight w:val="0"/>
              <w:marTop w:val="0"/>
              <w:marBottom w:val="0"/>
              <w:divBdr>
                <w:top w:val="none" w:sz="0" w:space="0" w:color="auto"/>
                <w:left w:val="none" w:sz="0" w:space="0" w:color="auto"/>
                <w:bottom w:val="none" w:sz="0" w:space="0" w:color="auto"/>
                <w:right w:val="none" w:sz="0" w:space="0" w:color="auto"/>
              </w:divBdr>
              <w:divsChild>
                <w:div w:id="379593898">
                  <w:marLeft w:val="600"/>
                  <w:marRight w:val="96"/>
                  <w:marTop w:val="0"/>
                  <w:marBottom w:val="0"/>
                  <w:divBdr>
                    <w:top w:val="none" w:sz="0" w:space="0" w:color="auto"/>
                    <w:left w:val="none" w:sz="0" w:space="0" w:color="auto"/>
                    <w:bottom w:val="none" w:sz="0" w:space="0" w:color="auto"/>
                    <w:right w:val="none" w:sz="0" w:space="0" w:color="auto"/>
                  </w:divBdr>
                </w:div>
              </w:divsChild>
            </w:div>
            <w:div w:id="1396321199">
              <w:marLeft w:val="0"/>
              <w:marRight w:val="0"/>
              <w:marTop w:val="0"/>
              <w:marBottom w:val="0"/>
              <w:divBdr>
                <w:top w:val="none" w:sz="0" w:space="0" w:color="auto"/>
                <w:left w:val="none" w:sz="0" w:space="0" w:color="auto"/>
                <w:bottom w:val="none" w:sz="0" w:space="0" w:color="auto"/>
                <w:right w:val="none" w:sz="0" w:space="0" w:color="auto"/>
              </w:divBdr>
              <w:divsChild>
                <w:div w:id="892160054">
                  <w:marLeft w:val="600"/>
                  <w:marRight w:val="96"/>
                  <w:marTop w:val="0"/>
                  <w:marBottom w:val="0"/>
                  <w:divBdr>
                    <w:top w:val="none" w:sz="0" w:space="0" w:color="auto"/>
                    <w:left w:val="none" w:sz="0" w:space="0" w:color="auto"/>
                    <w:bottom w:val="none" w:sz="0" w:space="0" w:color="auto"/>
                    <w:right w:val="none" w:sz="0" w:space="0" w:color="auto"/>
                  </w:divBdr>
                </w:div>
              </w:divsChild>
            </w:div>
            <w:div w:id="836188117">
              <w:marLeft w:val="0"/>
              <w:marRight w:val="0"/>
              <w:marTop w:val="0"/>
              <w:marBottom w:val="0"/>
              <w:divBdr>
                <w:top w:val="none" w:sz="0" w:space="0" w:color="auto"/>
                <w:left w:val="none" w:sz="0" w:space="0" w:color="auto"/>
                <w:bottom w:val="none" w:sz="0" w:space="0" w:color="auto"/>
                <w:right w:val="none" w:sz="0" w:space="0" w:color="auto"/>
              </w:divBdr>
              <w:divsChild>
                <w:div w:id="1755858810">
                  <w:marLeft w:val="600"/>
                  <w:marRight w:val="96"/>
                  <w:marTop w:val="0"/>
                  <w:marBottom w:val="0"/>
                  <w:divBdr>
                    <w:top w:val="none" w:sz="0" w:space="0" w:color="auto"/>
                    <w:left w:val="none" w:sz="0" w:space="0" w:color="auto"/>
                    <w:bottom w:val="none" w:sz="0" w:space="0" w:color="auto"/>
                    <w:right w:val="none" w:sz="0" w:space="0" w:color="auto"/>
                  </w:divBdr>
                </w:div>
              </w:divsChild>
            </w:div>
            <w:div w:id="1109198161">
              <w:marLeft w:val="0"/>
              <w:marRight w:val="0"/>
              <w:marTop w:val="0"/>
              <w:marBottom w:val="0"/>
              <w:divBdr>
                <w:top w:val="none" w:sz="0" w:space="0" w:color="auto"/>
                <w:left w:val="none" w:sz="0" w:space="0" w:color="auto"/>
                <w:bottom w:val="none" w:sz="0" w:space="0" w:color="auto"/>
                <w:right w:val="none" w:sz="0" w:space="0" w:color="auto"/>
              </w:divBdr>
              <w:divsChild>
                <w:div w:id="16781315">
                  <w:marLeft w:val="600"/>
                  <w:marRight w:val="96"/>
                  <w:marTop w:val="0"/>
                  <w:marBottom w:val="0"/>
                  <w:divBdr>
                    <w:top w:val="none" w:sz="0" w:space="0" w:color="auto"/>
                    <w:left w:val="none" w:sz="0" w:space="0" w:color="auto"/>
                    <w:bottom w:val="none" w:sz="0" w:space="0" w:color="auto"/>
                    <w:right w:val="none" w:sz="0" w:space="0" w:color="auto"/>
                  </w:divBdr>
                </w:div>
              </w:divsChild>
            </w:div>
            <w:div w:id="344407016">
              <w:marLeft w:val="0"/>
              <w:marRight w:val="0"/>
              <w:marTop w:val="0"/>
              <w:marBottom w:val="0"/>
              <w:divBdr>
                <w:top w:val="none" w:sz="0" w:space="0" w:color="auto"/>
                <w:left w:val="none" w:sz="0" w:space="0" w:color="auto"/>
                <w:bottom w:val="none" w:sz="0" w:space="0" w:color="auto"/>
                <w:right w:val="none" w:sz="0" w:space="0" w:color="auto"/>
              </w:divBdr>
              <w:divsChild>
                <w:div w:id="1912544078">
                  <w:marLeft w:val="600"/>
                  <w:marRight w:val="96"/>
                  <w:marTop w:val="0"/>
                  <w:marBottom w:val="0"/>
                  <w:divBdr>
                    <w:top w:val="none" w:sz="0" w:space="0" w:color="auto"/>
                    <w:left w:val="none" w:sz="0" w:space="0" w:color="auto"/>
                    <w:bottom w:val="none" w:sz="0" w:space="0" w:color="auto"/>
                    <w:right w:val="none" w:sz="0" w:space="0" w:color="auto"/>
                  </w:divBdr>
                </w:div>
              </w:divsChild>
            </w:div>
            <w:div w:id="1246762922">
              <w:marLeft w:val="0"/>
              <w:marRight w:val="0"/>
              <w:marTop w:val="0"/>
              <w:marBottom w:val="0"/>
              <w:divBdr>
                <w:top w:val="none" w:sz="0" w:space="0" w:color="auto"/>
                <w:left w:val="none" w:sz="0" w:space="0" w:color="auto"/>
                <w:bottom w:val="none" w:sz="0" w:space="0" w:color="auto"/>
                <w:right w:val="none" w:sz="0" w:space="0" w:color="auto"/>
              </w:divBdr>
              <w:divsChild>
                <w:div w:id="1046836040">
                  <w:marLeft w:val="600"/>
                  <w:marRight w:val="96"/>
                  <w:marTop w:val="0"/>
                  <w:marBottom w:val="0"/>
                  <w:divBdr>
                    <w:top w:val="none" w:sz="0" w:space="0" w:color="auto"/>
                    <w:left w:val="none" w:sz="0" w:space="0" w:color="auto"/>
                    <w:bottom w:val="none" w:sz="0" w:space="0" w:color="auto"/>
                    <w:right w:val="none" w:sz="0" w:space="0" w:color="auto"/>
                  </w:divBdr>
                </w:div>
              </w:divsChild>
            </w:div>
            <w:div w:id="1079136604">
              <w:marLeft w:val="0"/>
              <w:marRight w:val="0"/>
              <w:marTop w:val="0"/>
              <w:marBottom w:val="0"/>
              <w:divBdr>
                <w:top w:val="none" w:sz="0" w:space="0" w:color="auto"/>
                <w:left w:val="none" w:sz="0" w:space="0" w:color="auto"/>
                <w:bottom w:val="none" w:sz="0" w:space="0" w:color="auto"/>
                <w:right w:val="none" w:sz="0" w:space="0" w:color="auto"/>
              </w:divBdr>
              <w:divsChild>
                <w:div w:id="1900087278">
                  <w:marLeft w:val="600"/>
                  <w:marRight w:val="96"/>
                  <w:marTop w:val="0"/>
                  <w:marBottom w:val="0"/>
                  <w:divBdr>
                    <w:top w:val="none" w:sz="0" w:space="0" w:color="auto"/>
                    <w:left w:val="none" w:sz="0" w:space="0" w:color="auto"/>
                    <w:bottom w:val="none" w:sz="0" w:space="0" w:color="auto"/>
                    <w:right w:val="none" w:sz="0" w:space="0" w:color="auto"/>
                  </w:divBdr>
                </w:div>
              </w:divsChild>
            </w:div>
            <w:div w:id="1083839350">
              <w:marLeft w:val="0"/>
              <w:marRight w:val="0"/>
              <w:marTop w:val="0"/>
              <w:marBottom w:val="0"/>
              <w:divBdr>
                <w:top w:val="none" w:sz="0" w:space="0" w:color="auto"/>
                <w:left w:val="none" w:sz="0" w:space="0" w:color="auto"/>
                <w:bottom w:val="none" w:sz="0" w:space="0" w:color="auto"/>
                <w:right w:val="none" w:sz="0" w:space="0" w:color="auto"/>
              </w:divBdr>
              <w:divsChild>
                <w:div w:id="1759642853">
                  <w:marLeft w:val="600"/>
                  <w:marRight w:val="96"/>
                  <w:marTop w:val="0"/>
                  <w:marBottom w:val="0"/>
                  <w:divBdr>
                    <w:top w:val="none" w:sz="0" w:space="0" w:color="auto"/>
                    <w:left w:val="none" w:sz="0" w:space="0" w:color="auto"/>
                    <w:bottom w:val="none" w:sz="0" w:space="0" w:color="auto"/>
                    <w:right w:val="none" w:sz="0" w:space="0" w:color="auto"/>
                  </w:divBdr>
                </w:div>
              </w:divsChild>
            </w:div>
            <w:div w:id="321784185">
              <w:marLeft w:val="0"/>
              <w:marRight w:val="0"/>
              <w:marTop w:val="0"/>
              <w:marBottom w:val="0"/>
              <w:divBdr>
                <w:top w:val="none" w:sz="0" w:space="0" w:color="auto"/>
                <w:left w:val="none" w:sz="0" w:space="0" w:color="auto"/>
                <w:bottom w:val="none" w:sz="0" w:space="0" w:color="auto"/>
                <w:right w:val="none" w:sz="0" w:space="0" w:color="auto"/>
              </w:divBdr>
              <w:divsChild>
                <w:div w:id="681932699">
                  <w:marLeft w:val="600"/>
                  <w:marRight w:val="96"/>
                  <w:marTop w:val="0"/>
                  <w:marBottom w:val="0"/>
                  <w:divBdr>
                    <w:top w:val="none" w:sz="0" w:space="0" w:color="auto"/>
                    <w:left w:val="none" w:sz="0" w:space="0" w:color="auto"/>
                    <w:bottom w:val="none" w:sz="0" w:space="0" w:color="auto"/>
                    <w:right w:val="none" w:sz="0" w:space="0" w:color="auto"/>
                  </w:divBdr>
                </w:div>
              </w:divsChild>
            </w:div>
            <w:div w:id="1530754203">
              <w:marLeft w:val="0"/>
              <w:marRight w:val="0"/>
              <w:marTop w:val="0"/>
              <w:marBottom w:val="0"/>
              <w:divBdr>
                <w:top w:val="none" w:sz="0" w:space="0" w:color="auto"/>
                <w:left w:val="none" w:sz="0" w:space="0" w:color="auto"/>
                <w:bottom w:val="none" w:sz="0" w:space="0" w:color="auto"/>
                <w:right w:val="none" w:sz="0" w:space="0" w:color="auto"/>
              </w:divBdr>
              <w:divsChild>
                <w:div w:id="1944875452">
                  <w:marLeft w:val="600"/>
                  <w:marRight w:val="96"/>
                  <w:marTop w:val="0"/>
                  <w:marBottom w:val="0"/>
                  <w:divBdr>
                    <w:top w:val="none" w:sz="0" w:space="0" w:color="auto"/>
                    <w:left w:val="none" w:sz="0" w:space="0" w:color="auto"/>
                    <w:bottom w:val="none" w:sz="0" w:space="0" w:color="auto"/>
                    <w:right w:val="none" w:sz="0" w:space="0" w:color="auto"/>
                  </w:divBdr>
                </w:div>
              </w:divsChild>
            </w:div>
            <w:div w:id="1251278972">
              <w:marLeft w:val="0"/>
              <w:marRight w:val="0"/>
              <w:marTop w:val="0"/>
              <w:marBottom w:val="0"/>
              <w:divBdr>
                <w:top w:val="none" w:sz="0" w:space="0" w:color="auto"/>
                <w:left w:val="none" w:sz="0" w:space="0" w:color="auto"/>
                <w:bottom w:val="none" w:sz="0" w:space="0" w:color="auto"/>
                <w:right w:val="none" w:sz="0" w:space="0" w:color="auto"/>
              </w:divBdr>
              <w:divsChild>
                <w:div w:id="358357603">
                  <w:marLeft w:val="600"/>
                  <w:marRight w:val="96"/>
                  <w:marTop w:val="0"/>
                  <w:marBottom w:val="0"/>
                  <w:divBdr>
                    <w:top w:val="none" w:sz="0" w:space="0" w:color="auto"/>
                    <w:left w:val="none" w:sz="0" w:space="0" w:color="auto"/>
                    <w:bottom w:val="none" w:sz="0" w:space="0" w:color="auto"/>
                    <w:right w:val="none" w:sz="0" w:space="0" w:color="auto"/>
                  </w:divBdr>
                </w:div>
              </w:divsChild>
            </w:div>
            <w:div w:id="1745642292">
              <w:marLeft w:val="0"/>
              <w:marRight w:val="0"/>
              <w:marTop w:val="0"/>
              <w:marBottom w:val="0"/>
              <w:divBdr>
                <w:top w:val="none" w:sz="0" w:space="0" w:color="auto"/>
                <w:left w:val="none" w:sz="0" w:space="0" w:color="auto"/>
                <w:bottom w:val="none" w:sz="0" w:space="0" w:color="auto"/>
                <w:right w:val="none" w:sz="0" w:space="0" w:color="auto"/>
              </w:divBdr>
              <w:divsChild>
                <w:div w:id="620496912">
                  <w:marLeft w:val="600"/>
                  <w:marRight w:val="96"/>
                  <w:marTop w:val="0"/>
                  <w:marBottom w:val="0"/>
                  <w:divBdr>
                    <w:top w:val="none" w:sz="0" w:space="0" w:color="auto"/>
                    <w:left w:val="none" w:sz="0" w:space="0" w:color="auto"/>
                    <w:bottom w:val="none" w:sz="0" w:space="0" w:color="auto"/>
                    <w:right w:val="none" w:sz="0" w:space="0" w:color="auto"/>
                  </w:divBdr>
                </w:div>
              </w:divsChild>
            </w:div>
            <w:div w:id="986665865">
              <w:marLeft w:val="0"/>
              <w:marRight w:val="0"/>
              <w:marTop w:val="0"/>
              <w:marBottom w:val="0"/>
              <w:divBdr>
                <w:top w:val="none" w:sz="0" w:space="0" w:color="auto"/>
                <w:left w:val="none" w:sz="0" w:space="0" w:color="auto"/>
                <w:bottom w:val="none" w:sz="0" w:space="0" w:color="auto"/>
                <w:right w:val="none" w:sz="0" w:space="0" w:color="auto"/>
              </w:divBdr>
              <w:divsChild>
                <w:div w:id="1529104894">
                  <w:marLeft w:val="600"/>
                  <w:marRight w:val="96"/>
                  <w:marTop w:val="0"/>
                  <w:marBottom w:val="0"/>
                  <w:divBdr>
                    <w:top w:val="none" w:sz="0" w:space="0" w:color="auto"/>
                    <w:left w:val="none" w:sz="0" w:space="0" w:color="auto"/>
                    <w:bottom w:val="none" w:sz="0" w:space="0" w:color="auto"/>
                    <w:right w:val="none" w:sz="0" w:space="0" w:color="auto"/>
                  </w:divBdr>
                </w:div>
              </w:divsChild>
            </w:div>
            <w:div w:id="1998726256">
              <w:marLeft w:val="0"/>
              <w:marRight w:val="0"/>
              <w:marTop w:val="0"/>
              <w:marBottom w:val="0"/>
              <w:divBdr>
                <w:top w:val="none" w:sz="0" w:space="0" w:color="auto"/>
                <w:left w:val="none" w:sz="0" w:space="0" w:color="auto"/>
                <w:bottom w:val="none" w:sz="0" w:space="0" w:color="auto"/>
                <w:right w:val="none" w:sz="0" w:space="0" w:color="auto"/>
              </w:divBdr>
              <w:divsChild>
                <w:div w:id="1186287861">
                  <w:marLeft w:val="600"/>
                  <w:marRight w:val="96"/>
                  <w:marTop w:val="0"/>
                  <w:marBottom w:val="0"/>
                  <w:divBdr>
                    <w:top w:val="none" w:sz="0" w:space="0" w:color="auto"/>
                    <w:left w:val="none" w:sz="0" w:space="0" w:color="auto"/>
                    <w:bottom w:val="none" w:sz="0" w:space="0" w:color="auto"/>
                    <w:right w:val="none" w:sz="0" w:space="0" w:color="auto"/>
                  </w:divBdr>
                </w:div>
              </w:divsChild>
            </w:div>
            <w:div w:id="1352877514">
              <w:marLeft w:val="0"/>
              <w:marRight w:val="0"/>
              <w:marTop w:val="0"/>
              <w:marBottom w:val="0"/>
              <w:divBdr>
                <w:top w:val="none" w:sz="0" w:space="0" w:color="auto"/>
                <w:left w:val="none" w:sz="0" w:space="0" w:color="auto"/>
                <w:bottom w:val="none" w:sz="0" w:space="0" w:color="auto"/>
                <w:right w:val="none" w:sz="0" w:space="0" w:color="auto"/>
              </w:divBdr>
              <w:divsChild>
                <w:div w:id="1742411343">
                  <w:marLeft w:val="600"/>
                  <w:marRight w:val="96"/>
                  <w:marTop w:val="0"/>
                  <w:marBottom w:val="0"/>
                  <w:divBdr>
                    <w:top w:val="none" w:sz="0" w:space="0" w:color="auto"/>
                    <w:left w:val="none" w:sz="0" w:space="0" w:color="auto"/>
                    <w:bottom w:val="none" w:sz="0" w:space="0" w:color="auto"/>
                    <w:right w:val="none" w:sz="0" w:space="0" w:color="auto"/>
                  </w:divBdr>
                </w:div>
              </w:divsChild>
            </w:div>
            <w:div w:id="1153062350">
              <w:marLeft w:val="0"/>
              <w:marRight w:val="0"/>
              <w:marTop w:val="0"/>
              <w:marBottom w:val="0"/>
              <w:divBdr>
                <w:top w:val="none" w:sz="0" w:space="0" w:color="auto"/>
                <w:left w:val="none" w:sz="0" w:space="0" w:color="auto"/>
                <w:bottom w:val="none" w:sz="0" w:space="0" w:color="auto"/>
                <w:right w:val="none" w:sz="0" w:space="0" w:color="auto"/>
              </w:divBdr>
              <w:divsChild>
                <w:div w:id="2139520281">
                  <w:marLeft w:val="600"/>
                  <w:marRight w:val="96"/>
                  <w:marTop w:val="0"/>
                  <w:marBottom w:val="0"/>
                  <w:divBdr>
                    <w:top w:val="none" w:sz="0" w:space="0" w:color="auto"/>
                    <w:left w:val="none" w:sz="0" w:space="0" w:color="auto"/>
                    <w:bottom w:val="none" w:sz="0" w:space="0" w:color="auto"/>
                    <w:right w:val="none" w:sz="0" w:space="0" w:color="auto"/>
                  </w:divBdr>
                </w:div>
              </w:divsChild>
            </w:div>
            <w:div w:id="1306856732">
              <w:marLeft w:val="0"/>
              <w:marRight w:val="0"/>
              <w:marTop w:val="0"/>
              <w:marBottom w:val="0"/>
              <w:divBdr>
                <w:top w:val="none" w:sz="0" w:space="0" w:color="auto"/>
                <w:left w:val="none" w:sz="0" w:space="0" w:color="auto"/>
                <w:bottom w:val="none" w:sz="0" w:space="0" w:color="auto"/>
                <w:right w:val="none" w:sz="0" w:space="0" w:color="auto"/>
              </w:divBdr>
              <w:divsChild>
                <w:div w:id="1617559624">
                  <w:marLeft w:val="600"/>
                  <w:marRight w:val="96"/>
                  <w:marTop w:val="0"/>
                  <w:marBottom w:val="0"/>
                  <w:divBdr>
                    <w:top w:val="none" w:sz="0" w:space="0" w:color="auto"/>
                    <w:left w:val="none" w:sz="0" w:space="0" w:color="auto"/>
                    <w:bottom w:val="none" w:sz="0" w:space="0" w:color="auto"/>
                    <w:right w:val="none" w:sz="0" w:space="0" w:color="auto"/>
                  </w:divBdr>
                </w:div>
              </w:divsChild>
            </w:div>
            <w:div w:id="2094355500">
              <w:marLeft w:val="0"/>
              <w:marRight w:val="0"/>
              <w:marTop w:val="0"/>
              <w:marBottom w:val="0"/>
              <w:divBdr>
                <w:top w:val="none" w:sz="0" w:space="0" w:color="auto"/>
                <w:left w:val="none" w:sz="0" w:space="0" w:color="auto"/>
                <w:bottom w:val="none" w:sz="0" w:space="0" w:color="auto"/>
                <w:right w:val="none" w:sz="0" w:space="0" w:color="auto"/>
              </w:divBdr>
              <w:divsChild>
                <w:div w:id="62071497">
                  <w:marLeft w:val="600"/>
                  <w:marRight w:val="96"/>
                  <w:marTop w:val="0"/>
                  <w:marBottom w:val="0"/>
                  <w:divBdr>
                    <w:top w:val="none" w:sz="0" w:space="0" w:color="auto"/>
                    <w:left w:val="none" w:sz="0" w:space="0" w:color="auto"/>
                    <w:bottom w:val="none" w:sz="0" w:space="0" w:color="auto"/>
                    <w:right w:val="none" w:sz="0" w:space="0" w:color="auto"/>
                  </w:divBdr>
                </w:div>
              </w:divsChild>
            </w:div>
            <w:div w:id="1428230254">
              <w:marLeft w:val="0"/>
              <w:marRight w:val="0"/>
              <w:marTop w:val="0"/>
              <w:marBottom w:val="0"/>
              <w:divBdr>
                <w:top w:val="none" w:sz="0" w:space="0" w:color="auto"/>
                <w:left w:val="none" w:sz="0" w:space="0" w:color="auto"/>
                <w:bottom w:val="none" w:sz="0" w:space="0" w:color="auto"/>
                <w:right w:val="none" w:sz="0" w:space="0" w:color="auto"/>
              </w:divBdr>
              <w:divsChild>
                <w:div w:id="1229731112">
                  <w:marLeft w:val="600"/>
                  <w:marRight w:val="96"/>
                  <w:marTop w:val="0"/>
                  <w:marBottom w:val="0"/>
                  <w:divBdr>
                    <w:top w:val="none" w:sz="0" w:space="0" w:color="auto"/>
                    <w:left w:val="none" w:sz="0" w:space="0" w:color="auto"/>
                    <w:bottom w:val="none" w:sz="0" w:space="0" w:color="auto"/>
                    <w:right w:val="none" w:sz="0" w:space="0" w:color="auto"/>
                  </w:divBdr>
                </w:div>
              </w:divsChild>
            </w:div>
            <w:div w:id="742413487">
              <w:marLeft w:val="0"/>
              <w:marRight w:val="0"/>
              <w:marTop w:val="0"/>
              <w:marBottom w:val="0"/>
              <w:divBdr>
                <w:top w:val="none" w:sz="0" w:space="0" w:color="auto"/>
                <w:left w:val="none" w:sz="0" w:space="0" w:color="auto"/>
                <w:bottom w:val="none" w:sz="0" w:space="0" w:color="auto"/>
                <w:right w:val="none" w:sz="0" w:space="0" w:color="auto"/>
              </w:divBdr>
              <w:divsChild>
                <w:div w:id="1602759684">
                  <w:marLeft w:val="600"/>
                  <w:marRight w:val="96"/>
                  <w:marTop w:val="0"/>
                  <w:marBottom w:val="0"/>
                  <w:divBdr>
                    <w:top w:val="none" w:sz="0" w:space="0" w:color="auto"/>
                    <w:left w:val="none" w:sz="0" w:space="0" w:color="auto"/>
                    <w:bottom w:val="none" w:sz="0" w:space="0" w:color="auto"/>
                    <w:right w:val="none" w:sz="0" w:space="0" w:color="auto"/>
                  </w:divBdr>
                </w:div>
              </w:divsChild>
            </w:div>
            <w:div w:id="1015811253">
              <w:marLeft w:val="0"/>
              <w:marRight w:val="0"/>
              <w:marTop w:val="0"/>
              <w:marBottom w:val="0"/>
              <w:divBdr>
                <w:top w:val="none" w:sz="0" w:space="0" w:color="auto"/>
                <w:left w:val="none" w:sz="0" w:space="0" w:color="auto"/>
                <w:bottom w:val="none" w:sz="0" w:space="0" w:color="auto"/>
                <w:right w:val="none" w:sz="0" w:space="0" w:color="auto"/>
              </w:divBdr>
              <w:divsChild>
                <w:div w:id="1644458594">
                  <w:marLeft w:val="600"/>
                  <w:marRight w:val="96"/>
                  <w:marTop w:val="0"/>
                  <w:marBottom w:val="0"/>
                  <w:divBdr>
                    <w:top w:val="none" w:sz="0" w:space="0" w:color="auto"/>
                    <w:left w:val="none" w:sz="0" w:space="0" w:color="auto"/>
                    <w:bottom w:val="none" w:sz="0" w:space="0" w:color="auto"/>
                    <w:right w:val="none" w:sz="0" w:space="0" w:color="auto"/>
                  </w:divBdr>
                </w:div>
              </w:divsChild>
            </w:div>
            <w:div w:id="458694549">
              <w:marLeft w:val="0"/>
              <w:marRight w:val="0"/>
              <w:marTop w:val="0"/>
              <w:marBottom w:val="0"/>
              <w:divBdr>
                <w:top w:val="none" w:sz="0" w:space="0" w:color="auto"/>
                <w:left w:val="none" w:sz="0" w:space="0" w:color="auto"/>
                <w:bottom w:val="none" w:sz="0" w:space="0" w:color="auto"/>
                <w:right w:val="none" w:sz="0" w:space="0" w:color="auto"/>
              </w:divBdr>
              <w:divsChild>
                <w:div w:id="190268718">
                  <w:marLeft w:val="600"/>
                  <w:marRight w:val="96"/>
                  <w:marTop w:val="0"/>
                  <w:marBottom w:val="0"/>
                  <w:divBdr>
                    <w:top w:val="none" w:sz="0" w:space="0" w:color="auto"/>
                    <w:left w:val="none" w:sz="0" w:space="0" w:color="auto"/>
                    <w:bottom w:val="none" w:sz="0" w:space="0" w:color="auto"/>
                    <w:right w:val="none" w:sz="0" w:space="0" w:color="auto"/>
                  </w:divBdr>
                </w:div>
              </w:divsChild>
            </w:div>
            <w:div w:id="1617373594">
              <w:marLeft w:val="0"/>
              <w:marRight w:val="0"/>
              <w:marTop w:val="0"/>
              <w:marBottom w:val="0"/>
              <w:divBdr>
                <w:top w:val="none" w:sz="0" w:space="0" w:color="auto"/>
                <w:left w:val="none" w:sz="0" w:space="0" w:color="auto"/>
                <w:bottom w:val="none" w:sz="0" w:space="0" w:color="auto"/>
                <w:right w:val="none" w:sz="0" w:space="0" w:color="auto"/>
              </w:divBdr>
              <w:divsChild>
                <w:div w:id="691490624">
                  <w:marLeft w:val="600"/>
                  <w:marRight w:val="96"/>
                  <w:marTop w:val="0"/>
                  <w:marBottom w:val="0"/>
                  <w:divBdr>
                    <w:top w:val="none" w:sz="0" w:space="0" w:color="auto"/>
                    <w:left w:val="none" w:sz="0" w:space="0" w:color="auto"/>
                    <w:bottom w:val="none" w:sz="0" w:space="0" w:color="auto"/>
                    <w:right w:val="none" w:sz="0" w:space="0" w:color="auto"/>
                  </w:divBdr>
                </w:div>
              </w:divsChild>
            </w:div>
            <w:div w:id="1281183664">
              <w:marLeft w:val="0"/>
              <w:marRight w:val="0"/>
              <w:marTop w:val="0"/>
              <w:marBottom w:val="0"/>
              <w:divBdr>
                <w:top w:val="none" w:sz="0" w:space="0" w:color="auto"/>
                <w:left w:val="none" w:sz="0" w:space="0" w:color="auto"/>
                <w:bottom w:val="none" w:sz="0" w:space="0" w:color="auto"/>
                <w:right w:val="none" w:sz="0" w:space="0" w:color="auto"/>
              </w:divBdr>
              <w:divsChild>
                <w:div w:id="203979893">
                  <w:marLeft w:val="600"/>
                  <w:marRight w:val="96"/>
                  <w:marTop w:val="0"/>
                  <w:marBottom w:val="0"/>
                  <w:divBdr>
                    <w:top w:val="none" w:sz="0" w:space="0" w:color="auto"/>
                    <w:left w:val="none" w:sz="0" w:space="0" w:color="auto"/>
                    <w:bottom w:val="none" w:sz="0" w:space="0" w:color="auto"/>
                    <w:right w:val="none" w:sz="0" w:space="0" w:color="auto"/>
                  </w:divBdr>
                </w:div>
              </w:divsChild>
            </w:div>
            <w:div w:id="273637672">
              <w:marLeft w:val="0"/>
              <w:marRight w:val="0"/>
              <w:marTop w:val="0"/>
              <w:marBottom w:val="0"/>
              <w:divBdr>
                <w:top w:val="none" w:sz="0" w:space="0" w:color="auto"/>
                <w:left w:val="none" w:sz="0" w:space="0" w:color="auto"/>
                <w:bottom w:val="none" w:sz="0" w:space="0" w:color="auto"/>
                <w:right w:val="none" w:sz="0" w:space="0" w:color="auto"/>
              </w:divBdr>
              <w:divsChild>
                <w:div w:id="568882965">
                  <w:marLeft w:val="600"/>
                  <w:marRight w:val="96"/>
                  <w:marTop w:val="0"/>
                  <w:marBottom w:val="0"/>
                  <w:divBdr>
                    <w:top w:val="none" w:sz="0" w:space="0" w:color="auto"/>
                    <w:left w:val="none" w:sz="0" w:space="0" w:color="auto"/>
                    <w:bottom w:val="none" w:sz="0" w:space="0" w:color="auto"/>
                    <w:right w:val="none" w:sz="0" w:space="0" w:color="auto"/>
                  </w:divBdr>
                </w:div>
              </w:divsChild>
            </w:div>
            <w:div w:id="1755930602">
              <w:marLeft w:val="0"/>
              <w:marRight w:val="0"/>
              <w:marTop w:val="0"/>
              <w:marBottom w:val="0"/>
              <w:divBdr>
                <w:top w:val="none" w:sz="0" w:space="0" w:color="auto"/>
                <w:left w:val="none" w:sz="0" w:space="0" w:color="auto"/>
                <w:bottom w:val="none" w:sz="0" w:space="0" w:color="auto"/>
                <w:right w:val="none" w:sz="0" w:space="0" w:color="auto"/>
              </w:divBdr>
              <w:divsChild>
                <w:div w:id="1834562573">
                  <w:marLeft w:val="600"/>
                  <w:marRight w:val="96"/>
                  <w:marTop w:val="0"/>
                  <w:marBottom w:val="0"/>
                  <w:divBdr>
                    <w:top w:val="none" w:sz="0" w:space="0" w:color="auto"/>
                    <w:left w:val="none" w:sz="0" w:space="0" w:color="auto"/>
                    <w:bottom w:val="none" w:sz="0" w:space="0" w:color="auto"/>
                    <w:right w:val="none" w:sz="0" w:space="0" w:color="auto"/>
                  </w:divBdr>
                </w:div>
              </w:divsChild>
            </w:div>
            <w:div w:id="2135903468">
              <w:marLeft w:val="0"/>
              <w:marRight w:val="0"/>
              <w:marTop w:val="0"/>
              <w:marBottom w:val="0"/>
              <w:divBdr>
                <w:top w:val="none" w:sz="0" w:space="0" w:color="auto"/>
                <w:left w:val="none" w:sz="0" w:space="0" w:color="auto"/>
                <w:bottom w:val="none" w:sz="0" w:space="0" w:color="auto"/>
                <w:right w:val="none" w:sz="0" w:space="0" w:color="auto"/>
              </w:divBdr>
              <w:divsChild>
                <w:div w:id="946624511">
                  <w:marLeft w:val="600"/>
                  <w:marRight w:val="96"/>
                  <w:marTop w:val="0"/>
                  <w:marBottom w:val="0"/>
                  <w:divBdr>
                    <w:top w:val="none" w:sz="0" w:space="0" w:color="auto"/>
                    <w:left w:val="none" w:sz="0" w:space="0" w:color="auto"/>
                    <w:bottom w:val="none" w:sz="0" w:space="0" w:color="auto"/>
                    <w:right w:val="none" w:sz="0" w:space="0" w:color="auto"/>
                  </w:divBdr>
                </w:div>
              </w:divsChild>
            </w:div>
            <w:div w:id="1057632733">
              <w:marLeft w:val="0"/>
              <w:marRight w:val="0"/>
              <w:marTop w:val="0"/>
              <w:marBottom w:val="0"/>
              <w:divBdr>
                <w:top w:val="none" w:sz="0" w:space="0" w:color="auto"/>
                <w:left w:val="none" w:sz="0" w:space="0" w:color="auto"/>
                <w:bottom w:val="none" w:sz="0" w:space="0" w:color="auto"/>
                <w:right w:val="none" w:sz="0" w:space="0" w:color="auto"/>
              </w:divBdr>
              <w:divsChild>
                <w:div w:id="680741007">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573700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117" Type="http://schemas.openxmlformats.org/officeDocument/2006/relationships/hyperlink" Target="https://www.devexpress.com/Support/Center/Question/Details/T370461/how-to-hide-filter-panel-and-clear-criteria-when-auto-filter-row-is-hidden-in-a-grid" TargetMode="External"/><Relationship Id="rId21" Type="http://schemas.openxmlformats.org/officeDocument/2006/relationships/image" Target="media/image14.jpe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hyperlink" Target="https://github.com/baoho96/DoAnCnA" TargetMode="External"/><Relationship Id="rId112" Type="http://schemas.openxmlformats.org/officeDocument/2006/relationships/hyperlink" Target="http://thuvienwinform.blogspot.com/2014/06/toi-uu-hoa-chuong-trinh-lon-gom-nhieu.html" TargetMode="External"/><Relationship Id="rId16" Type="http://schemas.openxmlformats.org/officeDocument/2006/relationships/image" Target="media/image9.png"/><Relationship Id="rId107" Type="http://schemas.openxmlformats.org/officeDocument/2006/relationships/hyperlink" Target="https://www.devexpress.com/Support/Center/Question/Details/Q270328/failed-to-enable-constraints-one-or-more-rows-contain-values-violating-non-null-unique" TargetMode="External"/><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hyperlink" Target="https://toidicodedao.com/2015/08/04/tutorial-huong-dan-tich-hop-visual-studio-voi-github/" TargetMode="External"/><Relationship Id="rId123" Type="http://schemas.openxmlformats.org/officeDocument/2006/relationships/header" Target="header1.xml"/><Relationship Id="rId5" Type="http://schemas.openxmlformats.org/officeDocument/2006/relationships/webSettings" Target="webSettings.xml"/><Relationship Id="rId90" Type="http://schemas.openxmlformats.org/officeDocument/2006/relationships/hyperlink" Target="https://stackoverflow.com/questions/7795066/database-error-there-is-no-row-at-position-0?utm_medium=organic&amp;utm_source=google_rich_qa&amp;utm_%20campaign=google_rich_qa" TargetMode="External"/><Relationship Id="rId95" Type="http://schemas.openxmlformats.org/officeDocument/2006/relationships/hyperlink" Target="http://diendan.congdongcviet.com/threads/t57312::cu-the-hoa-duong-dan-file-anh-khi-luu-vao-csdl.cpp" TargetMode="External"/><Relationship Id="rId22" Type="http://schemas.openxmlformats.org/officeDocument/2006/relationships/image" Target="media/image15.jpeg"/><Relationship Id="rId27" Type="http://schemas.openxmlformats.org/officeDocument/2006/relationships/image" Target="media/image20.pn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113" Type="http://schemas.openxmlformats.org/officeDocument/2006/relationships/hyperlink" Target="https://www.devexpress.com/Support/Center/Question/Details/%20Q424164/gridview-detail-expandbutton-gray" TargetMode="External"/><Relationship Id="rId118" Type="http://schemas.openxmlformats.org/officeDocument/2006/relationships/hyperlink" Target="https://www.devexpress.com/Support/Center/Question/Details/T376459/insert-new-records-in-database-by-using-gridcontrol-add-newrow" TargetMode="External"/><Relationship Id="rId80" Type="http://schemas.openxmlformats.org/officeDocument/2006/relationships/image" Target="media/image73.png"/><Relationship Id="rId85" Type="http://schemas.openxmlformats.org/officeDocument/2006/relationships/image" Target="media/image78.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6.pn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hyperlink" Target="http://diendan.congdongcviet.com/%20threads/t31951::hoi-masked-textbox.cpp" TargetMode="External"/><Relationship Id="rId108" Type="http://schemas.openxmlformats.org/officeDocument/2006/relationships/hyperlink" Target="http://laptrinhvb.net/bai-viet/devexpress/Huong-dan-thiet-ke-Report-don-gian-voi-DevExpress/4de9b2f173276b2b.html" TargetMode="External"/><Relationship Id="rId124" Type="http://schemas.openxmlformats.org/officeDocument/2006/relationships/footer" Target="footer1.xml"/><Relationship Id="rId54" Type="http://schemas.openxmlformats.org/officeDocument/2006/relationships/image" Target="media/image47.png"/><Relationship Id="rId70" Type="http://schemas.openxmlformats.org/officeDocument/2006/relationships/image" Target="media/image63.png"/><Relationship Id="rId75" Type="http://schemas.openxmlformats.org/officeDocument/2006/relationships/image" Target="media/image68.png"/><Relationship Id="rId91" Type="http://schemas.openxmlformats.org/officeDocument/2006/relationships/hyperlink" Target="https://stackoverflow.com/questions/23137073/refresh-the-form-every-second" TargetMode="External"/><Relationship Id="rId96" Type="http://schemas.openxmlformats.org/officeDocument/2006/relationships/hyperlink" Target="http://www.youtube.com/playlist?list=PL9zpFd7DIUOdse9j3XnfzdYDjGfAfh3xl"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jpeg"/><Relationship Id="rId28" Type="http://schemas.openxmlformats.org/officeDocument/2006/relationships/image" Target="media/image21.png"/><Relationship Id="rId49" Type="http://schemas.openxmlformats.org/officeDocument/2006/relationships/image" Target="media/image42.png"/><Relationship Id="rId114" Type="http://schemas.openxmlformats.org/officeDocument/2006/relationships/hyperlink" Target="https://www.devexpress.com/Support/Center/Question%20/Details/Q558638/how-to-get-the-focused-row-s-cell-value" TargetMode="External"/><Relationship Id="rId119" Type="http://schemas.openxmlformats.org/officeDocument/2006/relationships/hyperlink" Target="https://duythanhcse.wordpress.com/2012/11/09/cach-tao-setup-project-visual-studio-voi-sql-server/" TargetMode="External"/><Relationship Id="rId44" Type="http://schemas.openxmlformats.org/officeDocument/2006/relationships/image" Target="media/image37.png"/><Relationship Id="rId60" Type="http://schemas.openxmlformats.org/officeDocument/2006/relationships/image" Target="media/image53.png"/><Relationship Id="rId65" Type="http://schemas.openxmlformats.org/officeDocument/2006/relationships/image" Target="media/image58.png"/><Relationship Id="rId81" Type="http://schemas.openxmlformats.org/officeDocument/2006/relationships/image" Target="media/image74.png"/><Relationship Id="rId86" Type="http://schemas.openxmlformats.org/officeDocument/2006/relationships/image" Target="media/image79.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109" Type="http://schemas.openxmlformats.org/officeDocument/2006/relationships/hyperlink" Target="https://www.devexpress.com/Support/Center%20/Question/Details/Q581374/gridcontrol-how-to-get-an-id-from-the-child-view" TargetMode="External"/><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hyperlink" Target="http://quansolid.blogspot.com/2017/02/devexpress-winform-c-tao-cot-so-thu-tu.html" TargetMode="External"/><Relationship Id="rId104" Type="http://schemas.openxmlformats.org/officeDocument/2006/relationships/hyperlink" Target="https://documentation.devexpress.com/WindowsForms%20/3013/Controls-and-Libraries/Data-Grid/Examples/Filtering/How-to-Apply-a-Filter-to-a-Column" TargetMode="External"/><Relationship Id="rId120" Type="http://schemas.openxmlformats.org/officeDocument/2006/relationships/hyperlink" Target="https://ngohoangthien.com/lap-trinh/sql-server/dat-lai-gia-tri-identity-trong-sql-server" TargetMode="External"/><Relationship Id="rId125"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hyperlink" Target="http://diendan.congdongcviet.com/threads/t48538::cach-lay-gia-tri-bien-tu-class-nay-sang-class-khac-trong-lap-trinh-csharp.cpp" TargetMode="External"/><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jpe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hyperlink" Target="https://documentation.devexpress.com/WindowsForms/%202567/Controls-and-Libraries/Data-Grid/Filter-and-Search/Advanced-Filter-and-Search-Concepts" TargetMode="External"/><Relationship Id="rId110" Type="http://schemas.openxmlformats.org/officeDocument/2006/relationships/hyperlink" Target="http://codingpearls.com/revit-addin-csharp/cai-dat-visual-studio-2017-community.html" TargetMode="External"/><Relationship Id="rId115" Type="http://schemas.openxmlformats.org/officeDocument/2006/relationships/hyperlink" Target="https://stackoverflow.com/questions/25937315/sql-update-query-an-aggregate-may-not-appear-in-the-set-list-of-an-update-stat" TargetMode="Externa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hyperlink" Target="https://www.youtube.com/watch?v=K4Gn2Xf8wHs" TargetMode="External"/><Relationship Id="rId105" Type="http://schemas.openxmlformats.org/officeDocument/2006/relationships/hyperlink" Target="https://www.codeproject.com/Questions/1187484/How-to-convert-string-to-datetime-in-SQL-server" TargetMode="External"/><Relationship Id="rId12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hyperlink" Target="https://stackoverflow.com/questions/1152583/cdatetime-now-month-output-format" TargetMode="External"/><Relationship Id="rId98" Type="http://schemas.openxmlformats.org/officeDocument/2006/relationships/hyperlink" Target="https://documentation.devexpress.com/XtraReports%20/119444/Detailed-Guide-to-DevExpress-Reporting/Shaping-Report-Data/Shaping-Data-using-Expression-Bindings/Displaying-Row-Numbers-in-a-Report-Group-or-Page" TargetMode="External"/><Relationship Id="rId121" Type="http://schemas.openxmlformats.org/officeDocument/2006/relationships/hyperlink" Target="http://csharptechnique.blogspot.com/2015/01/ong-goi-ung-dung-c-bang-visual-studio.html" TargetMode="External"/><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hyperlink" Target="https://stackoverflow.com/questions/20971680/sql-server-insert-if-not-exist" TargetMode="External"/><Relationship Id="rId20" Type="http://schemas.openxmlformats.org/officeDocument/2006/relationships/image" Target="media/image13.pn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hyperlink" Target="http://diendan.congdongcviet.com/threads/t146595::dat-thu-tu-control-khi-nguoi-dung-nhan-phim-tab.cpp" TargetMode="External"/><Relationship Id="rId111" Type="http://schemas.openxmlformats.org/officeDocument/2006/relationships/hyperlink" Target="https://documentation.devexpress.com/WindowsForms%20/3473/Controls-and-Libraries/Data-Grid/Master-Detail/Master-Detail-Relationships" TargetMode="External"/><Relationship Id="rId15" Type="http://schemas.openxmlformats.org/officeDocument/2006/relationships/image" Target="media/image8.png"/><Relationship Id="rId36" Type="http://schemas.openxmlformats.org/officeDocument/2006/relationships/image" Target="media/image29.png"/><Relationship Id="rId57" Type="http://schemas.openxmlformats.org/officeDocument/2006/relationships/image" Target="media/image50.png"/><Relationship Id="rId106" Type="http://schemas.openxmlformats.org/officeDocument/2006/relationships/hyperlink" Target="https://www.devexpress.com/index.xml" TargetMode="External"/><Relationship Id="rId10" Type="http://schemas.openxmlformats.org/officeDocument/2006/relationships/image" Target="media/image3.png"/><Relationship Id="rId31" Type="http://schemas.openxmlformats.org/officeDocument/2006/relationships/image" Target="media/image24.png"/><Relationship Id="rId52" Type="http://schemas.openxmlformats.org/officeDocument/2006/relationships/image" Target="media/image45.png"/><Relationship Id="rId73" Type="http://schemas.openxmlformats.org/officeDocument/2006/relationships/image" Target="media/image66.png"/><Relationship Id="rId78" Type="http://schemas.openxmlformats.org/officeDocument/2006/relationships/image" Target="media/image71.png"/><Relationship Id="rId94" Type="http://schemas.openxmlformats.org/officeDocument/2006/relationships/hyperlink" Target="https://www.devexpress.com/Support/%20Center/Question/Details/CQ52422/check-for-null-in-different-column" TargetMode="External"/><Relationship Id="rId99" Type="http://schemas.openxmlformats.org/officeDocument/2006/relationships/hyperlink" Target="https://www.c-sharpcorner.com/uploadfile/f82e9a/enable-disable-constraints-in-sql-server/" TargetMode="External"/><Relationship Id="rId101" Type="http://schemas.openxmlformats.org/officeDocument/2006/relationships/hyperlink" Target="https://www.ddth.com/%20showthread.php/275060-G%E1%BB%8Di-control-c%E1%BB%A7a-form-kh%C3%A1c-trong-C" TargetMode="External"/><Relationship Id="rId122" Type="http://schemas.openxmlformats.org/officeDocument/2006/relationships/hyperlink" Target="https://viblo.asia/p/bat-dau-voi-github-4dbZNogvlYM" TargetMode="Externa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2).xsl" StyleName="APA" Version="6"/>
</file>

<file path=customXml/itemProps1.xml><?xml version="1.0" encoding="utf-8"?>
<ds:datastoreItem xmlns:ds="http://schemas.openxmlformats.org/officeDocument/2006/customXml" ds:itemID="{1A817F44-FBDF-459D-B6F1-B8CFD31CDD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21</TotalTime>
  <Pages>1</Pages>
  <Words>10190</Words>
  <Characters>58087</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Ho Bao</cp:lastModifiedBy>
  <cp:revision>39</cp:revision>
  <dcterms:created xsi:type="dcterms:W3CDTF">2018-06-14T05:56:00Z</dcterms:created>
  <dcterms:modified xsi:type="dcterms:W3CDTF">2018-11-05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9"&gt;&lt;session id="H1pdXPEE"/&gt;&lt;style id="http://www.zotero.org/styles/ieee" locale="vi-VN"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